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3E7DFF"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3E7DFF" w:rsidRDefault="000A03B2" w:rsidP="00DE264A">
            <w:pPr>
              <w:tabs>
                <w:tab w:val="left" w:pos="-108"/>
              </w:tabs>
              <w:ind w:left="-108"/>
              <w:rPr>
                <w:rFonts w:cs="Arial"/>
                <w:b/>
                <w:bCs/>
                <w:i/>
                <w:iCs/>
                <w:color w:val="000066"/>
                <w:sz w:val="12"/>
                <w:szCs w:val="12"/>
                <w:lang w:eastAsia="it-IT"/>
              </w:rPr>
            </w:pPr>
            <w:r w:rsidRPr="003E7DFF">
              <w:rPr>
                <w:rFonts w:ascii="AdvP6960" w:hAnsi="AdvP6960" w:cs="AdvP6960"/>
                <w:noProof/>
                <w:color w:val="241F20"/>
                <w:szCs w:val="18"/>
                <w:lang w:eastAsia="es-ES"/>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3E7DFF">
              <w:rPr>
                <w:rFonts w:ascii="AdvP6960" w:hAnsi="AdvP6960" w:cs="AdvP6960"/>
                <w:color w:val="241F20"/>
                <w:szCs w:val="18"/>
                <w:lang w:eastAsia="it-IT"/>
              </w:rPr>
              <w:t xml:space="preserve"> </w:t>
            </w:r>
            <w:r w:rsidRPr="003E7DFF">
              <w:rPr>
                <w:rFonts w:cs="Arial"/>
                <w:b/>
                <w:bCs/>
                <w:i/>
                <w:iCs/>
                <w:color w:val="000066"/>
                <w:lang w:eastAsia="it-IT"/>
              </w:rPr>
              <w:t>CHEMICAL ENGINEERING</w:t>
            </w:r>
            <w:r w:rsidRPr="003E7DFF">
              <w:rPr>
                <w:rFonts w:cs="Arial"/>
                <w:b/>
                <w:bCs/>
                <w:i/>
                <w:iCs/>
                <w:color w:val="0033FF"/>
                <w:lang w:eastAsia="it-IT"/>
              </w:rPr>
              <w:t xml:space="preserve"> </w:t>
            </w:r>
            <w:r w:rsidRPr="003E7DFF">
              <w:rPr>
                <w:rFonts w:cs="Arial"/>
                <w:b/>
                <w:bCs/>
                <w:i/>
                <w:iCs/>
                <w:color w:val="666666"/>
                <w:lang w:eastAsia="it-IT"/>
              </w:rPr>
              <w:t>TRANSACTIONS</w:t>
            </w:r>
            <w:r w:rsidRPr="003E7DFF">
              <w:rPr>
                <w:color w:val="333333"/>
                <w:lang w:eastAsia="it-IT"/>
              </w:rPr>
              <w:t xml:space="preserve"> </w:t>
            </w:r>
            <w:r w:rsidRPr="003E7DFF">
              <w:rPr>
                <w:rFonts w:cs="Arial"/>
                <w:b/>
                <w:bCs/>
                <w:i/>
                <w:iCs/>
                <w:color w:val="000066"/>
                <w:sz w:val="27"/>
                <w:szCs w:val="27"/>
                <w:lang w:eastAsia="it-IT"/>
              </w:rPr>
              <w:br/>
            </w:r>
          </w:p>
          <w:p w14:paraId="4B780582" w14:textId="530285EB" w:rsidR="000A03B2" w:rsidRPr="003E7DFF" w:rsidRDefault="00A76EFC" w:rsidP="001D21AF">
            <w:pPr>
              <w:tabs>
                <w:tab w:val="left" w:pos="-108"/>
              </w:tabs>
              <w:ind w:left="-108"/>
              <w:rPr>
                <w:rFonts w:cs="Arial"/>
                <w:b/>
                <w:bCs/>
                <w:i/>
                <w:iCs/>
                <w:color w:val="000066"/>
                <w:sz w:val="22"/>
                <w:szCs w:val="22"/>
                <w:lang w:eastAsia="it-IT"/>
              </w:rPr>
            </w:pPr>
            <w:r w:rsidRPr="003E7DFF">
              <w:rPr>
                <w:rFonts w:cs="Arial"/>
                <w:b/>
                <w:bCs/>
                <w:i/>
                <w:iCs/>
                <w:color w:val="000066"/>
                <w:sz w:val="22"/>
                <w:szCs w:val="22"/>
                <w:lang w:eastAsia="it-IT"/>
              </w:rPr>
              <w:t xml:space="preserve">VOL. </w:t>
            </w:r>
            <w:r w:rsidR="0030152C" w:rsidRPr="003E7DFF">
              <w:rPr>
                <w:rFonts w:cs="Arial"/>
                <w:b/>
                <w:bCs/>
                <w:i/>
                <w:iCs/>
                <w:color w:val="000066"/>
                <w:sz w:val="22"/>
                <w:szCs w:val="22"/>
                <w:lang w:eastAsia="it-IT"/>
              </w:rPr>
              <w:t xml:space="preserve"> </w:t>
            </w:r>
            <w:proofErr w:type="gramStart"/>
            <w:r w:rsidR="0030152C" w:rsidRPr="003E7DFF">
              <w:rPr>
                <w:rFonts w:cs="Arial"/>
                <w:b/>
                <w:bCs/>
                <w:i/>
                <w:iCs/>
                <w:color w:val="000066"/>
                <w:sz w:val="22"/>
                <w:szCs w:val="22"/>
                <w:lang w:eastAsia="it-IT"/>
              </w:rPr>
              <w:t xml:space="preserve">  </w:t>
            </w:r>
            <w:r w:rsidR="007B48F9" w:rsidRPr="003E7DFF">
              <w:rPr>
                <w:rFonts w:cs="Arial"/>
                <w:b/>
                <w:bCs/>
                <w:i/>
                <w:iCs/>
                <w:color w:val="000066"/>
                <w:sz w:val="22"/>
                <w:szCs w:val="22"/>
                <w:lang w:eastAsia="it-IT"/>
              </w:rPr>
              <w:t>,</w:t>
            </w:r>
            <w:proofErr w:type="gramEnd"/>
            <w:r w:rsidR="00FA5F5F" w:rsidRPr="003E7DFF">
              <w:rPr>
                <w:rFonts w:cs="Arial"/>
                <w:b/>
                <w:bCs/>
                <w:i/>
                <w:iCs/>
                <w:color w:val="000066"/>
                <w:sz w:val="22"/>
                <w:szCs w:val="22"/>
                <w:lang w:eastAsia="it-IT"/>
              </w:rPr>
              <w:t xml:space="preserve"> </w:t>
            </w:r>
            <w:r w:rsidR="0030152C" w:rsidRPr="003E7DFF">
              <w:rPr>
                <w:rFonts w:cs="Arial"/>
                <w:b/>
                <w:bCs/>
                <w:i/>
                <w:iCs/>
                <w:color w:val="000066"/>
                <w:sz w:val="22"/>
                <w:szCs w:val="22"/>
                <w:lang w:eastAsia="it-IT"/>
              </w:rPr>
              <w:t>2023</w:t>
            </w:r>
          </w:p>
        </w:tc>
        <w:tc>
          <w:tcPr>
            <w:tcW w:w="1843" w:type="dxa"/>
            <w:tcBorders>
              <w:left w:val="single" w:sz="4" w:space="0" w:color="auto"/>
              <w:bottom w:val="nil"/>
              <w:right w:val="single" w:sz="4" w:space="0" w:color="auto"/>
            </w:tcBorders>
          </w:tcPr>
          <w:p w14:paraId="56782132" w14:textId="77777777" w:rsidR="000A03B2" w:rsidRPr="003E7DFF" w:rsidRDefault="000A03B2" w:rsidP="00CD5FE2">
            <w:pPr>
              <w:spacing w:line="140" w:lineRule="atLeast"/>
              <w:jc w:val="right"/>
              <w:rPr>
                <w:rFonts w:cs="Arial"/>
                <w:sz w:val="14"/>
                <w:szCs w:val="14"/>
              </w:rPr>
            </w:pPr>
            <w:r w:rsidRPr="003E7DFF">
              <w:rPr>
                <w:rFonts w:cs="Arial"/>
                <w:sz w:val="14"/>
                <w:szCs w:val="14"/>
              </w:rPr>
              <w:t>A publication of</w:t>
            </w:r>
          </w:p>
          <w:p w14:paraId="599E5441" w14:textId="77777777" w:rsidR="000A03B2" w:rsidRPr="003E7DFF" w:rsidRDefault="000A03B2" w:rsidP="00CD5FE2">
            <w:pPr>
              <w:jc w:val="right"/>
            </w:pPr>
            <w:r w:rsidRPr="003E7DFF">
              <w:rPr>
                <w:noProof/>
                <w:lang w:eastAsia="es-ES"/>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3E7DFF" w14:paraId="380FA3CD" w14:textId="77777777" w:rsidTr="00DE264A">
        <w:trPr>
          <w:trHeight w:val="567"/>
          <w:jc w:val="center"/>
        </w:trPr>
        <w:tc>
          <w:tcPr>
            <w:tcW w:w="6946" w:type="dxa"/>
            <w:vMerge/>
            <w:tcBorders>
              <w:right w:val="single" w:sz="4" w:space="0" w:color="auto"/>
            </w:tcBorders>
          </w:tcPr>
          <w:p w14:paraId="39E5E4C1" w14:textId="77777777" w:rsidR="000A03B2" w:rsidRPr="003E7DFF"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3E7DFF" w:rsidRDefault="000A03B2" w:rsidP="00CD5FE2">
            <w:pPr>
              <w:spacing w:line="140" w:lineRule="atLeast"/>
              <w:jc w:val="right"/>
              <w:rPr>
                <w:rFonts w:cs="Arial"/>
                <w:sz w:val="14"/>
                <w:szCs w:val="14"/>
              </w:rPr>
            </w:pPr>
            <w:r w:rsidRPr="003E7DFF">
              <w:rPr>
                <w:rFonts w:cs="Arial"/>
                <w:sz w:val="14"/>
                <w:szCs w:val="14"/>
              </w:rPr>
              <w:t>The Italian Association</w:t>
            </w:r>
          </w:p>
          <w:p w14:paraId="7522B1D2" w14:textId="77777777" w:rsidR="000A03B2" w:rsidRPr="003E7DFF" w:rsidRDefault="000A03B2" w:rsidP="00CD5FE2">
            <w:pPr>
              <w:spacing w:line="140" w:lineRule="atLeast"/>
              <w:jc w:val="right"/>
              <w:rPr>
                <w:rFonts w:cs="Arial"/>
                <w:sz w:val="14"/>
                <w:szCs w:val="14"/>
              </w:rPr>
            </w:pPr>
            <w:r w:rsidRPr="003E7DFF">
              <w:rPr>
                <w:rFonts w:cs="Arial"/>
                <w:sz w:val="14"/>
                <w:szCs w:val="14"/>
              </w:rPr>
              <w:t>of Chemical Engineering</w:t>
            </w:r>
          </w:p>
          <w:p w14:paraId="4F0CC5DE" w14:textId="47FDB2FC" w:rsidR="000A03B2" w:rsidRPr="003E7DFF" w:rsidRDefault="000D0268" w:rsidP="00CD5FE2">
            <w:pPr>
              <w:spacing w:line="140" w:lineRule="atLeast"/>
              <w:jc w:val="right"/>
              <w:rPr>
                <w:rFonts w:cs="Arial"/>
                <w:sz w:val="13"/>
                <w:szCs w:val="13"/>
              </w:rPr>
            </w:pPr>
            <w:r w:rsidRPr="003E7DFF">
              <w:rPr>
                <w:rFonts w:cs="Arial"/>
                <w:sz w:val="13"/>
                <w:szCs w:val="13"/>
              </w:rPr>
              <w:t>Online at www.cetjournal.it</w:t>
            </w:r>
          </w:p>
        </w:tc>
      </w:tr>
      <w:tr w:rsidR="000A03B2" w:rsidRPr="003E7DFF" w14:paraId="2D1B7169" w14:textId="77777777" w:rsidTr="00DE264A">
        <w:trPr>
          <w:trHeight w:val="68"/>
          <w:jc w:val="center"/>
        </w:trPr>
        <w:tc>
          <w:tcPr>
            <w:tcW w:w="8789" w:type="dxa"/>
            <w:gridSpan w:val="2"/>
          </w:tcPr>
          <w:p w14:paraId="1D8DD3C9" w14:textId="06DCB7F6" w:rsidR="00AA7D26" w:rsidRPr="003E7DFF" w:rsidRDefault="00AA7D26" w:rsidP="00AA7D26">
            <w:pPr>
              <w:ind w:left="-107"/>
              <w:outlineLvl w:val="2"/>
              <w:rPr>
                <w:rFonts w:ascii="Tahoma" w:hAnsi="Tahoma" w:cs="Tahoma"/>
                <w:bCs/>
                <w:color w:val="000000"/>
                <w:sz w:val="14"/>
                <w:szCs w:val="14"/>
                <w:lang w:eastAsia="it-IT"/>
              </w:rPr>
            </w:pPr>
            <w:r w:rsidRPr="003E7DFF">
              <w:rPr>
                <w:rFonts w:ascii="Tahoma" w:hAnsi="Tahoma" w:cs="Tahoma"/>
                <w:iCs/>
                <w:color w:val="333333"/>
                <w:sz w:val="14"/>
                <w:szCs w:val="14"/>
                <w:lang w:eastAsia="it-IT"/>
              </w:rPr>
              <w:t>Guest Editors:</w:t>
            </w:r>
            <w:r w:rsidRPr="003E7DFF">
              <w:rPr>
                <w:rFonts w:ascii="Tahoma" w:hAnsi="Tahoma" w:cs="Tahoma"/>
                <w:color w:val="000000"/>
                <w:sz w:val="14"/>
                <w:szCs w:val="14"/>
                <w:shd w:val="clear" w:color="auto" w:fill="FFFFFF"/>
              </w:rPr>
              <w:t xml:space="preserve"> </w:t>
            </w:r>
            <w:r w:rsidR="003A6FC6" w:rsidRPr="003E7DFF">
              <w:rPr>
                <w:rFonts w:ascii="Tahoma" w:hAnsi="Tahoma" w:cs="Tahoma"/>
                <w:color w:val="000000"/>
                <w:sz w:val="14"/>
                <w:szCs w:val="14"/>
                <w:shd w:val="clear" w:color="auto" w:fill="FFFFFF"/>
              </w:rPr>
              <w:t xml:space="preserve">Laura Piazza, Mauro </w:t>
            </w:r>
            <w:proofErr w:type="spellStart"/>
            <w:r w:rsidR="003A6FC6" w:rsidRPr="003E7DFF">
              <w:rPr>
                <w:rFonts w:ascii="Tahoma" w:hAnsi="Tahoma" w:cs="Tahoma"/>
                <w:color w:val="000000"/>
                <w:sz w:val="14"/>
                <w:szCs w:val="14"/>
                <w:shd w:val="clear" w:color="auto" w:fill="FFFFFF"/>
              </w:rPr>
              <w:t>Moresi</w:t>
            </w:r>
            <w:proofErr w:type="spellEnd"/>
            <w:r w:rsidR="003A6FC6" w:rsidRPr="003E7DFF">
              <w:rPr>
                <w:rFonts w:ascii="Tahoma" w:hAnsi="Tahoma" w:cs="Tahoma"/>
                <w:color w:val="000000"/>
                <w:sz w:val="14"/>
                <w:szCs w:val="14"/>
                <w:shd w:val="clear" w:color="auto" w:fill="FFFFFF"/>
              </w:rPr>
              <w:t xml:space="preserve">, Francesco </w:t>
            </w:r>
            <w:proofErr w:type="spellStart"/>
            <w:r w:rsidR="003A6FC6" w:rsidRPr="003E7DFF">
              <w:rPr>
                <w:rFonts w:ascii="Tahoma" w:hAnsi="Tahoma" w:cs="Tahoma"/>
                <w:color w:val="000000"/>
                <w:sz w:val="14"/>
                <w:szCs w:val="14"/>
                <w:shd w:val="clear" w:color="auto" w:fill="FFFFFF"/>
              </w:rPr>
              <w:t>Donsì</w:t>
            </w:r>
            <w:proofErr w:type="spellEnd"/>
          </w:p>
          <w:p w14:paraId="1B0F1814" w14:textId="617BA86D" w:rsidR="000A03B2" w:rsidRPr="003E7DFF" w:rsidRDefault="00AA7D26" w:rsidP="00AA7D26">
            <w:pPr>
              <w:tabs>
                <w:tab w:val="left" w:pos="-108"/>
              </w:tabs>
              <w:spacing w:line="140" w:lineRule="atLeast"/>
              <w:ind w:left="-107"/>
            </w:pPr>
            <w:r w:rsidRPr="003E7DFF">
              <w:rPr>
                <w:rFonts w:ascii="Tahoma" w:hAnsi="Tahoma" w:cs="Tahoma"/>
                <w:iCs/>
                <w:color w:val="333333"/>
                <w:sz w:val="14"/>
                <w:szCs w:val="14"/>
                <w:lang w:eastAsia="it-IT"/>
              </w:rPr>
              <w:t xml:space="preserve">Copyright © 2023, AIDIC </w:t>
            </w:r>
            <w:proofErr w:type="spellStart"/>
            <w:r w:rsidRPr="003E7DFF">
              <w:rPr>
                <w:rFonts w:ascii="Tahoma" w:hAnsi="Tahoma" w:cs="Tahoma"/>
                <w:iCs/>
                <w:color w:val="333333"/>
                <w:sz w:val="14"/>
                <w:szCs w:val="14"/>
                <w:lang w:eastAsia="it-IT"/>
              </w:rPr>
              <w:t>Servizi</w:t>
            </w:r>
            <w:proofErr w:type="spellEnd"/>
            <w:r w:rsidRPr="003E7DFF">
              <w:rPr>
                <w:rFonts w:ascii="Tahoma" w:hAnsi="Tahoma" w:cs="Tahoma"/>
                <w:iCs/>
                <w:color w:val="333333"/>
                <w:sz w:val="14"/>
                <w:szCs w:val="14"/>
                <w:lang w:eastAsia="it-IT"/>
              </w:rPr>
              <w:t xml:space="preserve"> </w:t>
            </w:r>
            <w:proofErr w:type="spellStart"/>
            <w:r w:rsidRPr="003E7DFF">
              <w:rPr>
                <w:rFonts w:ascii="Tahoma" w:hAnsi="Tahoma" w:cs="Tahoma"/>
                <w:iCs/>
                <w:color w:val="333333"/>
                <w:sz w:val="14"/>
                <w:szCs w:val="14"/>
                <w:lang w:eastAsia="it-IT"/>
              </w:rPr>
              <w:t>S.r.l</w:t>
            </w:r>
            <w:proofErr w:type="spellEnd"/>
            <w:r w:rsidRPr="003E7DFF">
              <w:rPr>
                <w:rFonts w:ascii="Tahoma" w:hAnsi="Tahoma" w:cs="Tahoma"/>
                <w:iCs/>
                <w:color w:val="333333"/>
                <w:sz w:val="14"/>
                <w:szCs w:val="14"/>
                <w:lang w:eastAsia="it-IT"/>
              </w:rPr>
              <w:t>.</w:t>
            </w:r>
            <w:r w:rsidRPr="003E7DFF">
              <w:rPr>
                <w:rFonts w:ascii="Tahoma" w:hAnsi="Tahoma" w:cs="Tahoma"/>
                <w:iCs/>
                <w:color w:val="333333"/>
                <w:sz w:val="14"/>
                <w:szCs w:val="14"/>
                <w:lang w:eastAsia="it-IT"/>
              </w:rPr>
              <w:br/>
            </w:r>
            <w:r w:rsidRPr="003E7DFF">
              <w:rPr>
                <w:rFonts w:ascii="Tahoma" w:hAnsi="Tahoma" w:cs="Tahoma"/>
                <w:b/>
                <w:iCs/>
                <w:color w:val="000000"/>
                <w:sz w:val="14"/>
                <w:szCs w:val="14"/>
                <w:lang w:eastAsia="it-IT"/>
              </w:rPr>
              <w:t>ISBN</w:t>
            </w:r>
            <w:r w:rsidRPr="003E7DFF">
              <w:rPr>
                <w:rFonts w:ascii="Tahoma" w:hAnsi="Tahoma" w:cs="Tahoma"/>
                <w:iCs/>
                <w:color w:val="000000"/>
                <w:sz w:val="14"/>
                <w:szCs w:val="14"/>
                <w:lang w:eastAsia="it-IT"/>
              </w:rPr>
              <w:t xml:space="preserve"> </w:t>
            </w:r>
            <w:r w:rsidR="008B7C03" w:rsidRPr="003E7DFF">
              <w:rPr>
                <w:rFonts w:ascii="Tahoma" w:hAnsi="Tahoma" w:cs="Tahoma"/>
                <w:sz w:val="14"/>
                <w:szCs w:val="14"/>
              </w:rPr>
              <w:t>979-12-81206</w:t>
            </w:r>
            <w:r w:rsidRPr="003E7DFF">
              <w:rPr>
                <w:rFonts w:ascii="Tahoma" w:hAnsi="Tahoma" w:cs="Tahoma"/>
                <w:sz w:val="14"/>
                <w:szCs w:val="14"/>
              </w:rPr>
              <w:t>-</w:t>
            </w:r>
            <w:r w:rsidR="00E33DD7" w:rsidRPr="003E7DFF">
              <w:rPr>
                <w:rFonts w:ascii="Tahoma" w:hAnsi="Tahoma" w:cs="Tahoma"/>
                <w:sz w:val="14"/>
                <w:szCs w:val="14"/>
              </w:rPr>
              <w:t>0</w:t>
            </w:r>
            <w:r w:rsidR="003A6FC6" w:rsidRPr="003E7DFF">
              <w:rPr>
                <w:rFonts w:ascii="Tahoma" w:hAnsi="Tahoma" w:cs="Tahoma"/>
                <w:sz w:val="14"/>
                <w:szCs w:val="14"/>
              </w:rPr>
              <w:t>1</w:t>
            </w:r>
            <w:r w:rsidRPr="003E7DFF">
              <w:rPr>
                <w:rFonts w:ascii="Tahoma" w:hAnsi="Tahoma" w:cs="Tahoma"/>
                <w:sz w:val="14"/>
                <w:szCs w:val="14"/>
              </w:rPr>
              <w:t>-</w:t>
            </w:r>
            <w:r w:rsidR="003A6FC6" w:rsidRPr="003E7DFF">
              <w:rPr>
                <w:rFonts w:ascii="Tahoma" w:hAnsi="Tahoma" w:cs="Tahoma"/>
                <w:sz w:val="14"/>
                <w:szCs w:val="14"/>
              </w:rPr>
              <w:t>4</w:t>
            </w:r>
            <w:r w:rsidRPr="003E7DFF">
              <w:rPr>
                <w:rFonts w:ascii="Tahoma" w:hAnsi="Tahoma" w:cs="Tahoma"/>
                <w:iCs/>
                <w:color w:val="333333"/>
                <w:sz w:val="14"/>
                <w:szCs w:val="14"/>
                <w:lang w:eastAsia="it-IT"/>
              </w:rPr>
              <w:t xml:space="preserve">; </w:t>
            </w:r>
            <w:r w:rsidRPr="003E7DFF">
              <w:rPr>
                <w:rFonts w:ascii="Tahoma" w:hAnsi="Tahoma" w:cs="Tahoma"/>
                <w:b/>
                <w:iCs/>
                <w:color w:val="333333"/>
                <w:sz w:val="14"/>
                <w:szCs w:val="14"/>
                <w:lang w:eastAsia="it-IT"/>
              </w:rPr>
              <w:t>ISSN</w:t>
            </w:r>
            <w:r w:rsidRPr="003E7DFF">
              <w:rPr>
                <w:rFonts w:ascii="Tahoma" w:hAnsi="Tahoma" w:cs="Tahoma"/>
                <w:iCs/>
                <w:color w:val="333333"/>
                <w:sz w:val="14"/>
                <w:szCs w:val="14"/>
                <w:lang w:eastAsia="it-IT"/>
              </w:rPr>
              <w:t xml:space="preserve"> 2283-9216</w:t>
            </w:r>
          </w:p>
        </w:tc>
      </w:tr>
    </w:tbl>
    <w:p w14:paraId="2E667253" w14:textId="7A04BEAD" w:rsidR="00E978D0" w:rsidRPr="003E7DFF" w:rsidRDefault="00322658" w:rsidP="00322658">
      <w:pPr>
        <w:pStyle w:val="CETTitle"/>
        <w:rPr>
          <w:lang w:val="en-US"/>
        </w:rPr>
      </w:pPr>
      <w:r w:rsidRPr="003E7DFF">
        <w:rPr>
          <w:lang w:val="en-US"/>
        </w:rPr>
        <w:t xml:space="preserve">Oil extraction from spent coffee grounds: Experimental studies and </w:t>
      </w:r>
      <w:proofErr w:type="spellStart"/>
      <w:r w:rsidRPr="003E7DFF">
        <w:rPr>
          <w:lang w:val="en-US"/>
        </w:rPr>
        <w:t>exergoeconomic</w:t>
      </w:r>
      <w:proofErr w:type="spellEnd"/>
      <w:r w:rsidRPr="003E7DFF">
        <w:rPr>
          <w:lang w:val="en-US"/>
        </w:rPr>
        <w:t xml:space="preserve"> analysis</w:t>
      </w:r>
    </w:p>
    <w:p w14:paraId="0488FED2" w14:textId="054759BC" w:rsidR="00B57E6F" w:rsidRPr="00123CEF" w:rsidRDefault="00322658" w:rsidP="00B57E6F">
      <w:pPr>
        <w:pStyle w:val="CETAuthors"/>
        <w:rPr>
          <w:lang w:val="es-ES"/>
        </w:rPr>
      </w:pPr>
      <w:r w:rsidRPr="00123CEF">
        <w:rPr>
          <w:lang w:val="es-ES"/>
        </w:rPr>
        <w:t>Diana L. Tinoco-Caicedo</w:t>
      </w:r>
      <w:r w:rsidR="00B57E6F" w:rsidRPr="00123CEF">
        <w:rPr>
          <w:vertAlign w:val="superscript"/>
          <w:lang w:val="es-ES"/>
        </w:rPr>
        <w:t>a</w:t>
      </w:r>
      <w:r w:rsidRPr="00123CEF">
        <w:rPr>
          <w:vertAlign w:val="superscript"/>
          <w:lang w:val="es-ES"/>
        </w:rPr>
        <w:t>,b,*</w:t>
      </w:r>
      <w:r w:rsidR="00B57E6F" w:rsidRPr="00123CEF">
        <w:rPr>
          <w:lang w:val="es-ES"/>
        </w:rPr>
        <w:t xml:space="preserve">, </w:t>
      </w:r>
      <w:r w:rsidRPr="00123CEF">
        <w:rPr>
          <w:lang w:val="es-ES"/>
        </w:rPr>
        <w:t>Medelyne Mero-Benavides</w:t>
      </w:r>
      <w:r w:rsidRPr="00123CEF">
        <w:rPr>
          <w:vertAlign w:val="superscript"/>
          <w:lang w:val="es-ES"/>
        </w:rPr>
        <w:t>a</w:t>
      </w:r>
      <w:r w:rsidR="00B57E6F" w:rsidRPr="00123CEF">
        <w:rPr>
          <w:lang w:val="es-ES"/>
        </w:rPr>
        <w:t xml:space="preserve">, </w:t>
      </w:r>
      <w:r w:rsidRPr="00123CEF">
        <w:rPr>
          <w:lang w:val="es-ES"/>
        </w:rPr>
        <w:t>Katherine Córdova-Molina</w:t>
      </w:r>
      <w:r w:rsidRPr="00123CEF">
        <w:rPr>
          <w:vertAlign w:val="superscript"/>
          <w:lang w:val="es-ES"/>
        </w:rPr>
        <w:t>a</w:t>
      </w:r>
      <w:r w:rsidRPr="00123CEF">
        <w:rPr>
          <w:lang w:val="es-ES"/>
        </w:rPr>
        <w:t>, Denisse Estrada-Ordoñez</w:t>
      </w:r>
      <w:r w:rsidRPr="00123CEF">
        <w:rPr>
          <w:vertAlign w:val="superscript"/>
          <w:lang w:val="es-ES"/>
        </w:rPr>
        <w:t>a</w:t>
      </w:r>
      <w:r w:rsidRPr="00123CEF">
        <w:rPr>
          <w:lang w:val="es-ES"/>
        </w:rPr>
        <w:t>, Ana M. Blanco-Marigorta</w:t>
      </w:r>
      <w:r w:rsidRPr="00123CEF">
        <w:rPr>
          <w:vertAlign w:val="superscript"/>
          <w:lang w:val="es-ES"/>
        </w:rPr>
        <w:t>c</w:t>
      </w:r>
    </w:p>
    <w:p w14:paraId="6B2D21B3" w14:textId="79F910F5" w:rsidR="00B57E6F" w:rsidRPr="007E4796" w:rsidRDefault="00B57E6F" w:rsidP="007E4796">
      <w:pPr>
        <w:pStyle w:val="CETAddress"/>
        <w:jc w:val="both"/>
        <w:rPr>
          <w:color w:val="000000" w:themeColor="text1"/>
          <w:lang w:val="es-ES"/>
        </w:rPr>
      </w:pPr>
      <w:r w:rsidRPr="007E4796">
        <w:rPr>
          <w:color w:val="000000" w:themeColor="text1"/>
          <w:vertAlign w:val="superscript"/>
          <w:lang w:val="es-ES"/>
        </w:rPr>
        <w:t>a</w:t>
      </w:r>
      <w:r w:rsidR="00160EF2" w:rsidRPr="007E4796">
        <w:rPr>
          <w:color w:val="000000" w:themeColor="text1"/>
          <w:lang w:val="es-ES"/>
        </w:rPr>
        <w:t xml:space="preserve">ESPOL Polytechnic University, Escuela Superior Politécnica del Litoral, ESPOL, Facultad de Ciencias Naturales y Matemáticas (FCNM), Campus Gustavo Galindo Km. 30.5 Via Perimetral, P.O. Box 09-01-5863  Guayaquil, Ecuador </w:t>
      </w:r>
    </w:p>
    <w:p w14:paraId="434413FF" w14:textId="7248BE4B" w:rsidR="00322658" w:rsidRPr="007E4796" w:rsidRDefault="00B57E6F" w:rsidP="007E4796">
      <w:pPr>
        <w:pStyle w:val="CETAddress"/>
        <w:jc w:val="both"/>
        <w:rPr>
          <w:color w:val="000000" w:themeColor="text1"/>
          <w:lang w:val="es-ES"/>
        </w:rPr>
      </w:pPr>
      <w:r w:rsidRPr="007E4796">
        <w:rPr>
          <w:color w:val="000000" w:themeColor="text1"/>
          <w:vertAlign w:val="superscript"/>
          <w:lang w:val="es-ES"/>
        </w:rPr>
        <w:t>b</w:t>
      </w:r>
      <w:r w:rsidR="00160EF2" w:rsidRPr="007E4796">
        <w:rPr>
          <w:color w:val="000000" w:themeColor="text1"/>
          <w:lang w:val="es-ES"/>
        </w:rPr>
        <w:t>ESPOL Polytechnic University, Escuela Superior Politécnica del Litoral, ESPOL,</w:t>
      </w:r>
      <w:r w:rsidR="00160EF2" w:rsidRPr="007E4796">
        <w:rPr>
          <w:color w:val="000000" w:themeColor="text1"/>
          <w:vertAlign w:val="superscript"/>
          <w:lang w:val="es-ES"/>
        </w:rPr>
        <w:t xml:space="preserve"> </w:t>
      </w:r>
      <w:r w:rsidR="00160EF2" w:rsidRPr="007E4796">
        <w:rPr>
          <w:color w:val="000000" w:themeColor="text1"/>
          <w:lang w:val="es-ES"/>
        </w:rPr>
        <w:t>Centro de Energías Renovables y Alternativas (CERA),  Campus Gustavo Galindo Km. 30.5 Via Perimetral, P.O. Box 09-01-5863  Guayaquil, Ecuador</w:t>
      </w:r>
    </w:p>
    <w:p w14:paraId="3D72B0B0" w14:textId="52E02500" w:rsidR="00B57E6F" w:rsidRPr="007E4796" w:rsidRDefault="00322658" w:rsidP="007E4796">
      <w:pPr>
        <w:pStyle w:val="CETAddress"/>
        <w:jc w:val="both"/>
        <w:rPr>
          <w:color w:val="000000" w:themeColor="text1"/>
          <w:lang w:val="es-ES"/>
        </w:rPr>
      </w:pPr>
      <w:r w:rsidRPr="007E4796">
        <w:rPr>
          <w:color w:val="000000" w:themeColor="text1"/>
          <w:vertAlign w:val="superscript"/>
          <w:lang w:val="es-ES"/>
        </w:rPr>
        <w:t>c</w:t>
      </w:r>
      <w:r w:rsidRPr="007E4796">
        <w:rPr>
          <w:color w:val="000000" w:themeColor="text1"/>
          <w:lang w:val="es-ES"/>
        </w:rPr>
        <w:t>Department of Process Engineering, Universidad de Las Palmas de Gran Canaria, 35017, Las Palmas de Gran Canaria, Canary Islands, Spain.</w:t>
      </w:r>
    </w:p>
    <w:p w14:paraId="16228915" w14:textId="77777777" w:rsidR="00322658" w:rsidRPr="007E4796" w:rsidRDefault="00322658" w:rsidP="007E4796">
      <w:pPr>
        <w:pStyle w:val="CETemail"/>
        <w:jc w:val="both"/>
        <w:rPr>
          <w:color w:val="000000" w:themeColor="text1"/>
          <w:lang w:val="en-US"/>
        </w:rPr>
      </w:pPr>
      <w:r w:rsidRPr="007E4796">
        <w:rPr>
          <w:color w:val="000000" w:themeColor="text1"/>
          <w:lang w:val="en-US"/>
        </w:rPr>
        <w:t>*dtinoco@espol.edu.ec</w:t>
      </w:r>
    </w:p>
    <w:p w14:paraId="2D2C6844" w14:textId="646D3EFA" w:rsidR="00322658" w:rsidRPr="003E7DFF" w:rsidRDefault="00322658" w:rsidP="00322658">
      <w:pPr>
        <w:pStyle w:val="CETBodytext"/>
      </w:pPr>
      <w:r w:rsidRPr="003E7DFF">
        <w:t xml:space="preserve">Currently, the spent coffee grounds (SCGs) are considered an agro-industrial waste with </w:t>
      </w:r>
      <w:r w:rsidR="00591026" w:rsidRPr="003E7DFF">
        <w:t xml:space="preserve">a </w:t>
      </w:r>
      <w:r w:rsidRPr="003E7DFF">
        <w:t>high</w:t>
      </w:r>
      <w:r w:rsidR="00591026" w:rsidRPr="003E7DFF">
        <w:t xml:space="preserve"> oil content that can be used </w:t>
      </w:r>
      <w:r w:rsidRPr="003E7DFF">
        <w:t xml:space="preserve">as a feedstock in biorefineries. </w:t>
      </w:r>
      <w:r w:rsidR="00591026" w:rsidRPr="003E7DFF">
        <w:t>Therefore,</w:t>
      </w:r>
      <w:r w:rsidR="00895C45" w:rsidRPr="003E7DFF">
        <w:t xml:space="preserve"> </w:t>
      </w:r>
      <w:r w:rsidRPr="003E7DFF">
        <w:t>the oil extraction</w:t>
      </w:r>
      <w:r w:rsidR="00591026" w:rsidRPr="003E7DFF">
        <w:t xml:space="preserve"> from SCGs is considered a main stage, that should</w:t>
      </w:r>
      <w:r w:rsidRPr="003E7DFF">
        <w:t xml:space="preserve"> be</w:t>
      </w:r>
      <w:r w:rsidR="00591026" w:rsidRPr="003E7DFF">
        <w:t xml:space="preserve"> </w:t>
      </w:r>
      <w:r w:rsidRPr="003E7DFF">
        <w:t>sustainable and low</w:t>
      </w:r>
      <w:r w:rsidR="00591026" w:rsidRPr="003E7DFF">
        <w:t>-</w:t>
      </w:r>
      <w:r w:rsidRPr="003E7DFF">
        <w:t xml:space="preserve">cost. The aim of this study is to </w:t>
      </w:r>
      <w:r w:rsidR="00591026" w:rsidRPr="003E7DFF">
        <w:t xml:space="preserve">determine and compare the </w:t>
      </w:r>
      <w:proofErr w:type="spellStart"/>
      <w:r w:rsidR="00591026" w:rsidRPr="003E7DFF">
        <w:t>exergetic</w:t>
      </w:r>
      <w:proofErr w:type="spellEnd"/>
      <w:r w:rsidR="00591026" w:rsidRPr="003E7DFF">
        <w:t xml:space="preserve"> and economic indicators</w:t>
      </w:r>
      <w:r w:rsidRPr="003E7DFF">
        <w:t xml:space="preserve"> of two SCGs oil extraction processes: </w:t>
      </w:r>
      <w:proofErr w:type="spellStart"/>
      <w:r w:rsidRPr="003E7DFF">
        <w:t>soxhlet</w:t>
      </w:r>
      <w:proofErr w:type="spellEnd"/>
      <w:r w:rsidRPr="003E7DFF">
        <w:t xml:space="preserve"> extraction (SE) and </w:t>
      </w:r>
      <w:r w:rsidR="002677BF">
        <w:t>ultrasound</w:t>
      </w:r>
      <w:r w:rsidRPr="003E7DFF">
        <w:t xml:space="preserve">-assisted extraction (UAE). The </w:t>
      </w:r>
      <w:proofErr w:type="spellStart"/>
      <w:r w:rsidRPr="003E7DFF">
        <w:t>exergoeconomic</w:t>
      </w:r>
      <w:proofErr w:type="spellEnd"/>
      <w:r w:rsidRPr="003E7DFF">
        <w:t xml:space="preserve"> balances were performed by using Engineering Equation Solver (ESS). </w:t>
      </w:r>
      <w:r>
        <w:t>In addition, the effect</w:t>
      </w:r>
      <w:r w:rsidR="00E51C06">
        <w:t>s</w:t>
      </w:r>
      <w:r>
        <w:t xml:space="preserve"> of the </w:t>
      </w:r>
      <w:r w:rsidR="00C035A5">
        <w:t>solvent</w:t>
      </w:r>
      <w:r>
        <w:t xml:space="preserve"> to SCGs ratio on </w:t>
      </w:r>
      <w:r w:rsidR="00F51732">
        <w:t xml:space="preserve">the extraction yield and </w:t>
      </w:r>
      <w:r w:rsidR="47ED3FF1">
        <w:t xml:space="preserve">on </w:t>
      </w:r>
      <w:r w:rsidR="00F51732">
        <w:t xml:space="preserve">the </w:t>
      </w:r>
      <w:proofErr w:type="spellStart"/>
      <w:r w:rsidR="00F51732">
        <w:t>exergoeconomic</w:t>
      </w:r>
      <w:proofErr w:type="spellEnd"/>
      <w:r w:rsidR="00F51732">
        <w:t xml:space="preserve"> indicators</w:t>
      </w:r>
      <w:r w:rsidR="002A1951">
        <w:t xml:space="preserve"> w</w:t>
      </w:r>
      <w:r w:rsidR="00E51C06">
        <w:t>ere</w:t>
      </w:r>
      <w:r w:rsidR="002A1951">
        <w:t xml:space="preserve"> studied</w:t>
      </w:r>
      <w:r w:rsidR="51AE78FF">
        <w:t>.</w:t>
      </w:r>
      <w:r w:rsidRPr="003E7DFF">
        <w:t xml:space="preserve"> The analysis aided by computational tools determined that the exergy destruction rate </w:t>
      </w:r>
      <w:r w:rsidR="00F51732" w:rsidRPr="003E7DFF">
        <w:t>of the</w:t>
      </w:r>
      <w:r w:rsidRPr="003E7DFF">
        <w:t xml:space="preserve"> SE </w:t>
      </w:r>
      <w:r w:rsidR="002677BF">
        <w:t>process</w:t>
      </w:r>
      <w:r w:rsidRPr="003E7DFF">
        <w:t xml:space="preserve"> (</w:t>
      </w:r>
      <w:r w:rsidR="00FB65BA" w:rsidRPr="003E7DFF">
        <w:t>14.</w:t>
      </w:r>
      <w:r w:rsidR="005D42DE">
        <w:t>3</w:t>
      </w:r>
      <w:r w:rsidRPr="003E7DFF">
        <w:t xml:space="preserve"> </w:t>
      </w:r>
      <w:r w:rsidR="00FB65BA" w:rsidRPr="003E7DFF">
        <w:t>kJ/kg</w:t>
      </w:r>
      <w:r w:rsidRPr="003E7DFF">
        <w:t>) i</w:t>
      </w:r>
      <w:r w:rsidR="00F51732" w:rsidRPr="003E7DFF">
        <w:t>s higher compared with</w:t>
      </w:r>
      <w:r w:rsidRPr="003E7DFF">
        <w:t xml:space="preserve"> </w:t>
      </w:r>
      <w:r w:rsidR="00F51732" w:rsidRPr="003E7DFF">
        <w:t>the</w:t>
      </w:r>
      <w:r w:rsidRPr="003E7DFF">
        <w:t xml:space="preserve"> UAE </w:t>
      </w:r>
      <w:r w:rsidR="002677BF">
        <w:t>process</w:t>
      </w:r>
      <w:r w:rsidRPr="003E7DFF">
        <w:t xml:space="preserve"> (</w:t>
      </w:r>
      <w:r w:rsidR="005D42DE">
        <w:t>4.50</w:t>
      </w:r>
      <w:r w:rsidR="00FB65BA" w:rsidRPr="003E7DFF">
        <w:t xml:space="preserve"> kJ/kg</w:t>
      </w:r>
      <w:r w:rsidRPr="003E7DFF">
        <w:t xml:space="preserve">). Therefore, the oil specific cost is reduced to </w:t>
      </w:r>
      <w:r w:rsidR="00FB65BA" w:rsidRPr="003E7DFF">
        <w:t>86</w:t>
      </w:r>
      <w:r w:rsidRPr="003E7DFF">
        <w:t xml:space="preserve">% when using UAE </w:t>
      </w:r>
      <w:r w:rsidR="002677BF">
        <w:t>process.</w:t>
      </w:r>
      <w:r w:rsidRPr="003E7DFF">
        <w:t xml:space="preserve"> Furthermore, </w:t>
      </w:r>
      <w:r w:rsidR="00F51732" w:rsidRPr="003E7DFF">
        <w:t xml:space="preserve">in the UAE </w:t>
      </w:r>
      <w:r w:rsidR="002677BF">
        <w:t>process</w:t>
      </w:r>
      <w:r w:rsidR="00F51732" w:rsidRPr="003E7DFF">
        <w:t xml:space="preserve">, </w:t>
      </w:r>
      <w:r w:rsidRPr="003E7DFF">
        <w:t xml:space="preserve">the </w:t>
      </w:r>
      <w:r w:rsidR="00F51732" w:rsidRPr="003E7DFF">
        <w:t>increase in</w:t>
      </w:r>
      <w:r w:rsidRPr="003E7DFF">
        <w:t xml:space="preserve"> the hexane to SCGs ratio from 5 mL/g to 20 mL/g</w:t>
      </w:r>
      <w:r w:rsidR="00F51732" w:rsidRPr="003E7DFF">
        <w:t xml:space="preserve">, reduces </w:t>
      </w:r>
      <w:r w:rsidRPr="003E7DFF">
        <w:t>the oil specific cost by 6</w:t>
      </w:r>
      <w:r w:rsidR="00FB65BA" w:rsidRPr="003E7DFF">
        <w:t>8.</w:t>
      </w:r>
      <w:r w:rsidR="00F14488">
        <w:t>5</w:t>
      </w:r>
      <w:r w:rsidR="008B70F7">
        <w:t xml:space="preserve"> </w:t>
      </w:r>
      <w:r w:rsidRPr="003E7DFF">
        <w:t>% and increase</w:t>
      </w:r>
      <w:r w:rsidR="00F51732" w:rsidRPr="003E7DFF">
        <w:t>s</w:t>
      </w:r>
      <w:r w:rsidRPr="003E7DFF">
        <w:t xml:space="preserve"> the</w:t>
      </w:r>
      <w:r w:rsidR="00F51732" w:rsidRPr="003E7DFF">
        <w:t xml:space="preserve"> oil extraction</w:t>
      </w:r>
      <w:r w:rsidRPr="003E7DFF">
        <w:t xml:space="preserve"> yield from 10.5</w:t>
      </w:r>
      <w:r w:rsidR="008B70F7">
        <w:t xml:space="preserve"> </w:t>
      </w:r>
      <w:r w:rsidRPr="003E7DFF">
        <w:t>% to 18.8</w:t>
      </w:r>
      <w:r w:rsidR="008B70F7">
        <w:t xml:space="preserve"> </w:t>
      </w:r>
      <w:r w:rsidRPr="003E7DFF">
        <w:t>%. Future studies should focus on the</w:t>
      </w:r>
      <w:r w:rsidR="00F51732" w:rsidRPr="003E7DFF">
        <w:t xml:space="preserve"> </w:t>
      </w:r>
      <w:r w:rsidR="002677BF">
        <w:t>ultrasound</w:t>
      </w:r>
      <w:r w:rsidR="00F51732" w:rsidRPr="003E7DFF">
        <w:t>-assisted extraction process</w:t>
      </w:r>
      <w:r w:rsidRPr="003E7DFF">
        <w:t xml:space="preserve"> scale-up</w:t>
      </w:r>
      <w:r w:rsidR="00F51732" w:rsidRPr="003E7DFF">
        <w:t>.</w:t>
      </w:r>
    </w:p>
    <w:p w14:paraId="644E4A62" w14:textId="1B373058" w:rsidR="00C04927" w:rsidRDefault="00600535" w:rsidP="00C04927">
      <w:pPr>
        <w:pStyle w:val="CETHeading1"/>
      </w:pPr>
      <w:r w:rsidRPr="003E7DFF">
        <w:t>Introduction</w:t>
      </w:r>
    </w:p>
    <w:p w14:paraId="3932801F" w14:textId="18797688" w:rsidR="00A7675B" w:rsidRPr="00907A2D" w:rsidRDefault="00A7675B" w:rsidP="00A7675B">
      <w:pPr>
        <w:pStyle w:val="CETBodytext"/>
      </w:pPr>
      <w:r w:rsidRPr="00907A2D">
        <w:t xml:space="preserve">Nowadays, the SCGs oil is considered a potential feedstock for the production of bioproducts used in health and energy applications </w:t>
      </w:r>
      <w:r w:rsidRPr="00907A2D">
        <w:rPr>
          <w:rStyle w:val="CETCaptionCarattere"/>
          <w:lang w:val="en-US"/>
        </w:rPr>
        <w:fldChar w:fldCharType="begin" w:fldLock="1"/>
      </w:r>
      <w:r w:rsidR="008B70F7" w:rsidRPr="00907A2D">
        <w:rPr>
          <w:rStyle w:val="CETCaptionCarattere"/>
          <w:lang w:val="en-US"/>
        </w:rPr>
        <w:instrText>ADDIN CSL_CITATION {"citationItems":[{"id":"ITEM-1","itemData":{"ISSN":"00162361","abstract":"Coffee is the second largest traded commodity after petroleum and the second most popular beverage after water. This big industry is believed to generate huge amount of waste with spent coffee grounds (SCGs) represents one of the main by-products. Recycling of such waste to fuels and value-added products through bio-refineries is a promising way to solve the problem of many countries that face daily challenges and heavy cost in waste disposal. This review aims to shadow the light on SCGs recycling potential in which over 230 published papers on SCGs recycling topic were gathered and discussed. Various opportunities to produce biofuels such as biodiesel, biogas, bioethanol, bio-oil and fuel pellets besides value-added products such as bioactive compounds, adsorbents, polymers, nanocomposites, and compost were discussed. Moreover, the potential of membrane technology related to various processes of biorefining, separation and purification in the proposed SCG-integrated biorefinery are presented. Based on the presented review, it is obvious that recycling of SCGs offers many worthwhile options to policymakers that can contribute towards huge financial saving on taxpayers of running and maintaining landfills besides saving the environment from harmful emissions. In conclusion, this review emphasizes that SCG-integrated biorefineries to produce different types of biofuels and value-added products are a very promising approach that shall be economically more scrutinized in the foreseen future.","author":[{"dropping-particle":"","family":"Atabani","given":"A. E.","non-dropping-particle":"","parse-names":false,"suffix":""},{"dropping-particle":"","family":"Al-Muhtaseb","given":"Ala'a H.","non-dropping-particle":"","parse-names":false,"suffix":""},{"dropping-particle":"","family":"Kumar","given":"Gopalakrishnan","non-dropping-particle":"","parse-names":false,"suffix":""},{"dropping-particle":"","family":"Saratale","given":"Ganesh Dattatraya","non-dropping-particle":"","parse-names":false,"suffix":""},{"dropping-particle":"","family":"Aslam","given":"Muhammad","non-dropping-particle":"","parse-names":false,"suffix":""},{"dropping-particle":"","family":"Khan","given":"Hassnain Abbas","non-dropping-particle":"","parse-names":false,"suffix":""},{"dropping-particle":"","family":"Said","given":"Zafar","non-dropping-particle":"","parse-names":false,"suffix":""},{"dropping-particle":"","family":"Mahmoud","given":"Eyas","non-dropping-particle":"","parse-names":false,"suffix":""}],"container-title":"Fuel","id":"ITEM-1","issue":"February","issued":{"date-parts":[["2019"]]},"page":"115640","publisher":"Elsevier","title":"Valorization of spent coffee grounds into biofuels and value-added products: Pathway towards integrated bio-refinery","type":"article-journal","volume":"254"},"uris":["http://www.mendeley.com/documents/?uuid=21c77a21-78c0-42ec-809e-ee172060ef04"]}],"mendeley":{"formattedCitation":"(Atabani et al., 2019)","plainTextFormattedCitation":"(Atabani et al., 2019)","previouslyFormattedCitation":"(Atabani et al., 2019)"},"properties":{"noteIndex":0},"schema":"https://github.com/citation-style-language/schema/raw/master/csl-citation.json"}</w:instrText>
      </w:r>
      <w:r w:rsidRPr="00907A2D">
        <w:rPr>
          <w:rStyle w:val="CETCaptionCarattere"/>
          <w:lang w:val="en-US"/>
        </w:rPr>
        <w:fldChar w:fldCharType="separate"/>
      </w:r>
      <w:r w:rsidRPr="00907A2D">
        <w:rPr>
          <w:rStyle w:val="CETCaptionCarattere"/>
          <w:i w:val="0"/>
          <w:noProof/>
          <w:lang w:val="en-US"/>
        </w:rPr>
        <w:t>(Atabani et al., 2019)</w:t>
      </w:r>
      <w:r w:rsidRPr="00907A2D">
        <w:rPr>
          <w:rStyle w:val="CETCaptionCarattere"/>
          <w:lang w:val="en-US"/>
        </w:rPr>
        <w:fldChar w:fldCharType="end"/>
      </w:r>
      <w:r w:rsidRPr="00907A2D">
        <w:t>. Previous studies have found useful chemical compounds</w:t>
      </w:r>
      <w:r w:rsidR="00B47888" w:rsidRPr="00907A2D">
        <w:t xml:space="preserve">, such as fatty acids and caffeine, </w:t>
      </w:r>
      <w:r w:rsidRPr="00907A2D">
        <w:t xml:space="preserve">derived from the SCGs oil. Moreover, the SCGs oil has exhibited antioxidant and enzyme inhibitory properties </w:t>
      </w:r>
      <w:r w:rsidRPr="00907A2D">
        <w:fldChar w:fldCharType="begin" w:fldLock="1"/>
      </w:r>
      <w:r w:rsidRPr="00907A2D">
        <w:instrText>ADDIN CSL_CITATION {"citationItems":[{"id":"ITEM-1","itemData":{"ISBN":"3907374045","ISSN":"23048158","abstract":"In a world where an eco-friendlier approach is becoming more and more necessary, it is essential to reduce waste production and to reuse residues of the company’s supply chain. Coffee silverskin (CS) and spent coffee ground (SCG), two by-products of coffee production, are important sources of bioactive compounds and, for this, some authors have proposed their reuse in the nutraceutical, food, and cosmetic sector. However, their potential enzyme inhibitory properties have been poorly investigated. Hence, the objective of the current work was to study the enzymatic inhibitory activities against acetylcholinesterase, butyrylcholinesterase, α-amylase, α-glucosidase, and tyrosinase of different extracts of CS and SCG. Before these in vitro bioassays, the phytochemical composition of each extract was investigated via colorimetric assays and HPLC-MS/MS analysis. In addition, the antioxidant activities were evaluated by different chemical approaches. SCG extracts contained a higher content of bioactive compounds, notably the SCG EtOH:H2O extract was the richest in caffeine and possessed the highest antioxidant activities. The hydroalcoholic and methanolic extracts were shown to be the most active against all tested enzymes, while the water extracts displayed lower activity. Our results showed a weak correlation between bioactive compounds and enzyme inhibitory effects, proving inhibitory activities likely due to non-phenolic molecules such as alkaloids and terpenoids. Obtained findings could be a starting point to develop novel nutraceuticals from CS and SCG.","author":[{"dropping-particle":"","family":"Zengin","given":"Gokhan","non-dropping-particle":"","parse-names":false,"suffix":""},{"dropping-particle":"","family":"Sinan","given":"Kouadio Ibrahime","non-dropping-particle":"","parse-names":false,"suffix":""},{"dropping-particle":"","family":"Mahomoodally","given":"Mohamad Fawzi","non-dropping-particle":"","parse-names":false,"suffix":""},{"dropping-particle":"","family":"Angeloni","given":"Simone","non-dropping-particle":"","parse-names":false,"suffix":""},{"dropping-particle":"","family":"Mustafa","given":"Ahmed M.","non-dropping-particle":"","parse-names":false,"suffix":""},{"dropping-particle":"","family":"Vittori","given":"Sauro","non-dropping-particle":"","parse-names":false,"suffix":""},{"dropping-particle":"","family":"Maggi","given":"Filippo","non-dropping-particle":"","parse-names":false,"suffix":""},{"dropping-particle":"","family":"Caprioli","given":"Giovanni","non-dropping-particle":"","parse-names":false,"suffix":""}],"container-title":"Foods","id":"ITEM-1","issue":"6","issued":{"date-parts":[["2020"]]},"page":"1-17","title":"Chemical composition, antioxidant and enzyme inhibitory properties of different extracts obtained from spent coffee ground and coffee silverskin","type":"article-journal","volume":"9"},"uris":["http://www.mendeley.com/documents/?uuid=fa03a49b-ee87-4e23-9555-61f80744a494","http://www.mendeley.com/documents/?uuid=8981363d-9559-4218-8017-1ce5a1faf4b2"]}],"mendeley":{"formattedCitation":"(Zengin et al., 2020)","plainTextFormattedCitation":"(Zengin et al., 2020)","previouslyFormattedCitation":"(Zengin et al., 2020)"},"properties":{"noteIndex":0},"schema":"https://github.com/citation-style-language/schema/raw/master/csl-citation.json"}</w:instrText>
      </w:r>
      <w:r w:rsidRPr="00907A2D">
        <w:fldChar w:fldCharType="separate"/>
      </w:r>
      <w:r w:rsidRPr="00907A2D">
        <w:rPr>
          <w:noProof/>
        </w:rPr>
        <w:t>(Zengin et al., 2020)</w:t>
      </w:r>
      <w:r w:rsidRPr="00907A2D">
        <w:fldChar w:fldCharType="end"/>
      </w:r>
      <w:r w:rsidRPr="00907A2D">
        <w:t xml:space="preserve">. Given that the oil extraction from SCGs is considered a main stage in a biorefinery for SCGs </w:t>
      </w:r>
      <w:r w:rsidRPr="00907A2D">
        <w:rPr>
          <w:color w:val="000000" w:themeColor="text1"/>
        </w:rPr>
        <w:t xml:space="preserve">valorization </w:t>
      </w:r>
      <w:r w:rsidRPr="00907A2D">
        <w:rPr>
          <w:color w:val="000000" w:themeColor="text1"/>
        </w:rPr>
        <w:fldChar w:fldCharType="begin" w:fldLock="1"/>
      </w:r>
      <w:r w:rsidR="008B70F7" w:rsidRPr="00907A2D">
        <w:rPr>
          <w:color w:val="000000" w:themeColor="text1"/>
        </w:rPr>
        <w:instrText>ADDIN CSL_CITATION {"citationItems":[{"id":"ITEM-1","itemData":{"ISSN":"00162361","abstract":"Coffee is the second largest traded commodity after petroleum and the second most popular beverage after water. This big industry is believed to generate huge amount of waste with spent coffee grounds (SCGs) represents one of the main by-products. Recycling of such waste to fuels and value-added products through bio-refineries is a promising way to solve the problem of many countries that face daily challenges and heavy cost in waste disposal. This review aims to shadow the light on SCGs recycling potential in which over 230 published papers on SCGs recycling topic were gathered and discussed. Various opportunities to produce biofuels such as biodiesel, biogas, bioethanol, bio-oil and fuel pellets besides value-added products such as bioactive compounds, adsorbents, polymers, nanocomposites, and compost were discussed. Moreover, the potential of membrane technology related to various processes of biorefining, separation and purification in the proposed SCG-integrated biorefinery are presented. Based on the presented review, it is obvious that recycling of SCGs offers many worthwhile options to policymakers that can contribute towards huge financial saving on taxpayers of running and maintaining landfills besides saving the environment from harmful emissions. In conclusion, this review emphasizes that SCG-integrated biorefineries to produce different types of biofuels and value-added products are a very promising approach that shall be economically more scrutinized in the foreseen future.","author":[{"dropping-particle":"","family":"Atabani","given":"A. E.","non-dropping-particle":"","parse-names":false,"suffix":""},{"dropping-particle":"","family":"Al-Muhtaseb","given":"Ala'a H.","non-dropping-particle":"","parse-names":false,"suffix":""},{"dropping-particle":"","family":"Kumar","given":"Gopalakrishnan","non-dropping-particle":"","parse-names":false,"suffix":""},{"dropping-particle":"","family":"Saratale","given":"Ganesh Dattatraya","non-dropping-particle":"","parse-names":false,"suffix":""},{"dropping-particle":"","family":"Aslam","given":"Muhammad","non-dropping-particle":"","parse-names":false,"suffix":""},{"dropping-particle":"","family":"Khan","given":"Hassnain Abbas","non-dropping-particle":"","parse-names":false,"suffix":""},{"dropping-particle":"","family":"Said","given":"Zafar","non-dropping-particle":"","parse-names":false,"suffix":""},{"dropping-particle":"","family":"Mahmoud","given":"Eyas","non-dropping-particle":"","parse-names":false,"suffix":""}],"container-title":"Fuel","id":"ITEM-1","issue":"February","issued":{"date-parts":[["2019"]]},"page":"115640","publisher":"Elsevier","title":"Valorization of spent coffee grounds into biofuels and value-added products: Pathway towards integrated bio-refinery","type":"article-journal","volume":"254"},"uris":["http://www.mendeley.com/documents/?uuid=21c77a21-78c0-42ec-809e-ee172060ef04"]}],"mendeley":{"formattedCitation":"(Atabani et al., 2019)","plainTextFormattedCitation":"(Atabani et al., 2019)","previouslyFormattedCitation":"(Atabani et al., 2019)"},"properties":{"noteIndex":0},"schema":"https://github.com/citation-style-language/schema/raw/master/csl-citation.json"}</w:instrText>
      </w:r>
      <w:r w:rsidRPr="00907A2D">
        <w:rPr>
          <w:color w:val="000000" w:themeColor="text1"/>
        </w:rPr>
        <w:fldChar w:fldCharType="separate"/>
      </w:r>
      <w:r w:rsidRPr="00907A2D">
        <w:rPr>
          <w:noProof/>
          <w:color w:val="000000" w:themeColor="text1"/>
        </w:rPr>
        <w:t>(Atabani et al., 2019)</w:t>
      </w:r>
      <w:r w:rsidRPr="00907A2D">
        <w:rPr>
          <w:color w:val="000000" w:themeColor="text1"/>
        </w:rPr>
        <w:fldChar w:fldCharType="end"/>
      </w:r>
      <w:r w:rsidRPr="00907A2D">
        <w:rPr>
          <w:color w:val="000000" w:themeColor="text1"/>
        </w:rPr>
        <w:t xml:space="preserve">, </w:t>
      </w:r>
      <w:r w:rsidRPr="00907A2D">
        <w:t xml:space="preserve">different aspects of the process </w:t>
      </w:r>
      <w:r w:rsidR="00F32EAC" w:rsidRPr="00907A2D">
        <w:rPr>
          <w:color w:val="000000" w:themeColor="text1"/>
        </w:rPr>
        <w:t>should be studied</w:t>
      </w:r>
      <w:r w:rsidR="00F32EAC" w:rsidRPr="00907A2D">
        <w:t xml:space="preserve"> </w:t>
      </w:r>
      <w:r w:rsidRPr="00907A2D">
        <w:t>such as oil extraction yield, sustainability and profitability.</w:t>
      </w:r>
    </w:p>
    <w:p w14:paraId="6169E792" w14:textId="6110670C" w:rsidR="00A7675B" w:rsidRPr="00907A2D" w:rsidRDefault="00A7675B" w:rsidP="00A7675B">
      <w:pPr>
        <w:pStyle w:val="CETBodytext"/>
        <w:rPr>
          <w:color w:val="000000" w:themeColor="text1"/>
        </w:rPr>
      </w:pPr>
      <w:r w:rsidRPr="00907A2D">
        <w:t>The oil extraction processes</w:t>
      </w:r>
      <w:r>
        <w:t xml:space="preserve"> such as </w:t>
      </w:r>
      <w:proofErr w:type="spellStart"/>
      <w:r>
        <w:t>soxhlet</w:t>
      </w:r>
      <w:proofErr w:type="spellEnd"/>
      <w:r>
        <w:t>, ultrasound-assisted, m</w:t>
      </w:r>
      <w:r w:rsidRPr="00A0585D">
        <w:t xml:space="preserve">icrowave assisted </w:t>
      </w:r>
      <w:r>
        <w:t xml:space="preserve">and </w:t>
      </w:r>
      <w:r w:rsidRPr="00907A2D">
        <w:t xml:space="preserve">maceration </w:t>
      </w:r>
      <w:r w:rsidR="00847D91" w:rsidRPr="00907A2D">
        <w:t xml:space="preserve">that </w:t>
      </w:r>
      <w:r w:rsidRPr="00907A2D">
        <w:t xml:space="preserve">have been experimentally studied at lab scale </w:t>
      </w:r>
      <w:r w:rsidRPr="00907A2D">
        <w:rPr>
          <w:b/>
        </w:rPr>
        <w:fldChar w:fldCharType="begin" w:fldLock="1"/>
      </w:r>
      <w:r w:rsidRPr="00907A2D">
        <w:instrText>ADDIN CSL_CITATION {"citationItems":[{"id":"ITEM-1","itemData":{"ISBN":"9788895608471","ISSN":"22839216","abstract":"Spent coffee grounds (SCG) have grown its popularity as a low-cost and versatile resource in multiple application fields. The economic potential of SCG is highlighted by its abundance and rich contents of various beneficial compounds, such as polyphenols, polysaccharides, amino acids, antioxidants, etc. This study aimed to evaluate the content of lipid hydroperoxide (LP), total phenolic content (TPC), flavonoid content (TFC) and antioxidant in SCG's extract. The coffee grounds were extracted using n-hexane and methanol in three different SCG/solvent (w/v) ratios: 1 : 10, 1 : 15 and 1 : 20. Both conventional and advanced extraction methods were employed, including Maceration (MAC), Soxhlet (SOX), ultrasound-Assisted extraction (UAE), microwave-Assisted extraction (MAE). The highest contents of LP and TPC were 0.0191 mM and 13.466 mg gallic acid (AG)/g dry weight by using UAE at the ratio of 1 : 20. With the same ratio, TFC peaked the highest point at 31.15 mg quercetin/g dry weight when extracted by MAE method. The oil recovery yield was in the range from 9.42 % to 17.96 %. The phenolic recovery yield was between 5.76 % and 12.3 %. The results indicated the high antioxidant capacity of the extract.","author":[{"dropping-particle":"","family":"Le","given":"Phung T.K.","non-dropping-particle":"","parse-names":false,"suffix":""},{"dropping-particle":"","family":"Vu","given":"Quan T.H.","non-dropping-particle":"","parse-names":false,"suffix":""},{"dropping-particle":"","family":"Nguyen","given":"Quan T.V.","non-dropping-particle":"","parse-names":false,"suffix":""},{"dropping-particle":"","family":"Tran","given":"Khoa A.","non-dropping-particle":"","parse-names":false,"suffix":""},{"dropping-particle":"","family":"Le","given":"Kien A.","non-dropping-particle":"","parse-names":false,"suffix":""}],"container-title":"Chemical Engineering Transactions","id":"ITEM-1","issue":"January 2017","issued":{"date-parts":[["2017"]]},"page":"1729-1734","title":"Extraction and evaluation the biological activities of oil from spent coffee grounds","type":"article-journal","volume":"56"},"uris":["http://www.mendeley.com/documents/?uuid=742e7abe-3be1-4062-b268-8abac196a52d","http://www.mendeley.com/documents/?uuid=1c549636-1154-402f-9fc0-09e1ff3650ba"]}],"mendeley":{"formattedCitation":"(Le et al., 2017)","plainTextFormattedCitation":"(Le et al., 2017)","previouslyFormattedCitation":"(Le et al., 2017)"},"properties":{"noteIndex":0},"schema":"https://github.com/citation-style-language/schema/raw/master/csl-citation.json"}</w:instrText>
      </w:r>
      <w:r w:rsidRPr="00907A2D">
        <w:rPr>
          <w:b/>
        </w:rPr>
        <w:fldChar w:fldCharType="separate"/>
      </w:r>
      <w:r w:rsidRPr="00907A2D">
        <w:rPr>
          <w:noProof/>
        </w:rPr>
        <w:t>(Le et al., 2017)</w:t>
      </w:r>
      <w:r w:rsidRPr="00907A2D">
        <w:rPr>
          <w:b/>
        </w:rPr>
        <w:fldChar w:fldCharType="end"/>
      </w:r>
      <w:r w:rsidRPr="00907A2D">
        <w:t xml:space="preserve"> highlight the disadvantage of using the maceration process because it is time consuming and ha</w:t>
      </w:r>
      <w:r w:rsidR="00DD2EB3" w:rsidRPr="00907A2D">
        <w:t>s</w:t>
      </w:r>
      <w:r w:rsidRPr="00907A2D">
        <w:t xml:space="preserve"> the lowest yield (11 %). </w:t>
      </w:r>
      <w:r w:rsidR="004A2645" w:rsidRPr="00907A2D">
        <w:t>In contrast</w:t>
      </w:r>
      <w:r w:rsidRPr="00907A2D">
        <w:t xml:space="preserve">, the </w:t>
      </w:r>
      <w:proofErr w:type="spellStart"/>
      <w:r w:rsidRPr="00907A2D">
        <w:t>soxhlet</w:t>
      </w:r>
      <w:proofErr w:type="spellEnd"/>
      <w:r w:rsidRPr="00907A2D">
        <w:t xml:space="preserve"> and microwave assisted process are the highest (between 15 % and 16 %). However, the microwave assisted process </w:t>
      </w:r>
      <w:r w:rsidRPr="00907A2D">
        <w:rPr>
          <w:color w:val="000000" w:themeColor="text1"/>
        </w:rPr>
        <w:t xml:space="preserve">has a potential for oxidative damage to valuable lipid products </w:t>
      </w:r>
      <w:r w:rsidRPr="00907A2D">
        <w:rPr>
          <w:color w:val="000000" w:themeColor="text1"/>
        </w:rPr>
        <w:fldChar w:fldCharType="begin" w:fldLock="1"/>
      </w:r>
      <w:r w:rsidR="008B70F7" w:rsidRPr="00907A2D">
        <w:rPr>
          <w:color w:val="000000" w:themeColor="text1"/>
        </w:rPr>
        <w:instrText>ADDIN CSL_CITATION {"citationItems":[{"id":"ITEM-1","itemData":{"ISSN":"14387697","abstract":"Microalgae are a diverse group of organisms with significant potential for industrial applications: as feedstock in aquaculture as well as in the production of valuable bioproducts such as lipids, carotenoids and enzymes. Lately, developments in molecular biology have improved production yields of algae bioproducts, thus increasing their industrial relevance. Additionally, variations in bioprocessing factors (i.e. temperature, pH, light, carbon source, salinity, nutrients, etc.) have been used to enhance both biomass and specific bioproducts' productivities. Particularly, microalgae have increasingly gained research interest as a source of specialty lipids such as arachidonic, eicosapentaenoic and docosahexaenoic acids, which are often reported in literature to provide several health benefits. Moreover, there has been a recent resurgence in interest in microalgae as an oil producer for biofuel applications. Significant advances have also been made in upstream processing to generate cellular biomass and oil. However, extracting and purifying oil from algae continues to prove a significant challenge in producing both microalgae bioproducts and biofuel, as microbial oil extraction is relatively energy-intensive and costly. Thus, developing inexpensive and robust oil extraction and purification processes is a major challenge facing both the microalgae to bioproduct, and biofuel industries. This paper presents an overview, based on the last 10years, of advances made in technologies for extracting and purifying microalgae oil. We compared solvent extraction technologies with extraction alternatives such as mechanical milling and pressing, enzymatic and supercritical fluid extraction. We also reviewed recent advances based on molecular engineering of microbes to aid oil extraction. Downstream processing for the potential commercial production of microalgae oil not only must consider economic costs, but should also consider minimizing environmental impacts in order to attain sustainable production processes. © 2011 WILEY-VCH Verlag GmbH &amp; Co. KGaA, Weinheim.","author":[{"dropping-particle":"","family":"Mercer","given":"Paula","non-dropping-particle":"","parse-names":false,"suffix":""},{"dropping-particle":"","family":"Armenta","given":"Roberto E.","non-dropping-particle":"","parse-names":false,"suffix":""}],"container-title":"European Journal of Lipid Science and Technology","id":"ITEM-1","issue":"5","issued":{"date-parts":[["2011"]]},"page":"539-547","title":"Developments in oil extraction from microalgae","type":"article-journal","volume":"113"},"uris":["http://www.mendeley.com/documents/?uuid=783508cb-af7e-406d-8749-3ab1a633907c","http://www.mendeley.com/documents/?uuid=0deb5f9f-c5fb-4b36-a399-d747e9bd6691"]}],"mendeley":{"formattedCitation":"(Mercer and Armenta, 2011)","plainTextFormattedCitation":"(Mercer and Armenta, 2011)","previouslyFormattedCitation":"(Mercer and Armenta, 2011)"},"properties":{"noteIndex":0},"schema":"https://github.com/citation-style-language/schema/raw/master/csl-citation.json"}</w:instrText>
      </w:r>
      <w:r w:rsidRPr="00907A2D">
        <w:rPr>
          <w:color w:val="000000" w:themeColor="text1"/>
        </w:rPr>
        <w:fldChar w:fldCharType="separate"/>
      </w:r>
      <w:r w:rsidRPr="00907A2D">
        <w:rPr>
          <w:noProof/>
          <w:color w:val="000000" w:themeColor="text1"/>
        </w:rPr>
        <w:t>(Mercer and Armenta, 2011)</w:t>
      </w:r>
      <w:r w:rsidRPr="00907A2D">
        <w:rPr>
          <w:color w:val="000000" w:themeColor="text1"/>
        </w:rPr>
        <w:fldChar w:fldCharType="end"/>
      </w:r>
      <w:r w:rsidRPr="00907A2D">
        <w:rPr>
          <w:color w:val="000000" w:themeColor="text1"/>
        </w:rPr>
        <w:t xml:space="preserve">, while the UAE method had minimum effects on extractable compounds </w:t>
      </w:r>
      <w:r w:rsidRPr="00907A2D">
        <w:rPr>
          <w:color w:val="000000" w:themeColor="text1"/>
        </w:rPr>
        <w:fldChar w:fldCharType="begin" w:fldLock="1"/>
      </w:r>
      <w:r w:rsidR="008B70F7" w:rsidRPr="00907A2D">
        <w:rPr>
          <w:color w:val="000000" w:themeColor="text1"/>
        </w:rPr>
        <w:instrText>ADDIN CSL_CITATION {"citationItems":[{"id":"ITEM-1","itemData":{"abstract":"Essential oils are composite mixtures of volatile compounds most frequently present at low concentrations in plants. Several different extraction techniques are widely employed for the extraction of essential oils such as steam distillation and solvent extraction. These methods are characterized by drawbacks such as low extraction efficiency and selectivity, use of large amounts of solvents, and long extraction times. In many cases, the quality of the essential oil obtained by conventional methods can be influenced by hydrolyzation or oxidation than can take place due to long extraction time and/or high water quantity. Due to these limitations, alternative methods for the extraction of essential oils have been developed which can typically overcome these problems. Supercritical fluid extraction, microwave assisted extraction and ultrasound are novel methods that are now recognized as efficient extraction methods and can significantly reduce extraction times, enhance yields, and quality of essential oil. Although these methods are predominantly exploited on the laboratory scale, they have also found industrial applications, although in most cases to a limited extent.","author":[{"dropping-particle":"","family":"Stratakos","given":"Alexandros Ch","non-dropping-particle":"","parse-names":false,"suffix":""},{"dropping-particle":"","family":"Koidis","given":"Anastasios","non-dropping-particle":"","parse-names":false,"suffix":""}],"container-title":"Essential Oils in Food Preservation, Flavor and Safety","id":"ITEM-1","issued":{"date-parts":[["2015"]]},"number-of-pages":"31-38","publisher":"Elsevier Inc.","title":"Methods for Extracting Essential Oils","type":"book"},"uris":["http://www.mendeley.com/documents/?uuid=b70a816c-6fb0-4bc0-80dc-073546cd0dee","http://www.mendeley.com/documents/?uuid=6254efe4-e51a-451d-b407-a0057f384b3c"]}],"mendeley":{"formattedCitation":"(Stratakos and Koidis, 2015)","plainTextFormattedCitation":"(Stratakos and Koidis, 2015)","previouslyFormattedCitation":"(Stratakos and Koidis, 2015)"},"properties":{"noteIndex":0},"schema":"https://github.com/citation-style-language/schema/raw/master/csl-citation.json"}</w:instrText>
      </w:r>
      <w:r w:rsidRPr="00907A2D">
        <w:rPr>
          <w:color w:val="000000" w:themeColor="text1"/>
        </w:rPr>
        <w:fldChar w:fldCharType="separate"/>
      </w:r>
      <w:r w:rsidRPr="00907A2D">
        <w:rPr>
          <w:noProof/>
          <w:color w:val="000000" w:themeColor="text1"/>
        </w:rPr>
        <w:t>(Stratakos and Koidis, 2015)</w:t>
      </w:r>
      <w:r w:rsidRPr="00907A2D">
        <w:rPr>
          <w:color w:val="000000" w:themeColor="text1"/>
        </w:rPr>
        <w:fldChar w:fldCharType="end"/>
      </w:r>
      <w:r w:rsidRPr="00907A2D">
        <w:rPr>
          <w:color w:val="000000" w:themeColor="text1"/>
        </w:rPr>
        <w:t xml:space="preserve">. Also, UAE method  has advantages over the other methods </w:t>
      </w:r>
      <w:r w:rsidRPr="00907A2D">
        <w:rPr>
          <w:color w:val="000000" w:themeColor="text1"/>
        </w:rPr>
        <w:fldChar w:fldCharType="begin" w:fldLock="1"/>
      </w:r>
      <w:r w:rsidRPr="00907A2D">
        <w:rPr>
          <w:color w:val="000000" w:themeColor="text1"/>
        </w:rPr>
        <w:instrText>ADDIN CSL_CITATION {"citationItems":[{"id":"ITEM-1","itemData":{"ISSN":"15414337","PMID":"33319516","abstract":"Conventional techniques of extracting oil using organic solvents pose health, safety, and environmental concerns. In modern extraction methods, green solvents such as water, ethanol, ethyl acetate, carbon dioxide, ionic liquids, and terpenes are currently gaining prominence. These green solvents present no signs of pollution and remain in liquid form over a temperature range of 0 to 140 °C. Other techniques covered in this review include microwave-assisted enzymatic extraction, ultrasound-assisted extraction, supercritical fluid technology, high pressure–assisted extraction, and pulse electric field–assisted extraction. These techniques are considered environmentally friendly because they exhibit less hazardous chemical synthesis, use renewable feedstock, and reduce the chemical load and emissions generated by organic solvents. Aqueous enzymatic extraction is a novel technique that uses enzymes as the medium for extraction of oil. Selection of the enzymes solely depends on the structure of the oilseed and the composition of the cell wall. Studies reveal an enzyme to substrate ratio of 1% to 8%, the temperature of 40 to 55 °C, and a pH of 4 to 8 to be typical for enzymatic extraction of oil from different oilseeds. Microwave-assisted extraction has proven to impart significant effects on mass transfer and offers high throughput and extraction efficiency. A microwave power of 275 to 1,000 W and a temperature range of 30 to 60 °C are noticed in the different studies. The review presents a comprehensive account of the modern extraction techniques, the parameters responsible for yield and quality, and their industrial applications. Besides, the review highlights the optimized parameters for oil extraction from different oil-bearing materials.","author":[{"dropping-particle":"","family":"Mwaurah","given":"Peter Waboi","non-dropping-particle":"","parse-names":false,"suffix":""},{"dropping-particle":"","family":"Kumar","given":"Sunil","non-dropping-particle":"","parse-names":false,"suffix":""},{"dropping-particle":"","family":"Kumar","given":"Nitin","non-dropping-particle":"","parse-names":false,"suffix":""},{"dropping-particle":"","family":"Attkan","given":"Arun Kumar","non-dropping-particle":"","parse-names":false,"suffix":""},{"dropping-particle":"","family":"Panghal","given":"Anil","non-dropping-particle":"","parse-names":false,"suffix":""},{"dropping-particle":"","family":"Singh","given":"Vijay Kumar","non-dropping-particle":"","parse-names":false,"suffix":""},{"dropping-particle":"","family":"Garg","given":"Mukesh Kumar","non-dropping-particle":"","parse-names":false,"suffix":""}],"container-title":"Comprehensive Reviews in Food Science and Food Safety","id":"ITEM-1","issue":"1","issued":{"date-parts":[["2020"]]},"page":"3-20","title":"Novel oil extraction technologies: Process conditions, quality parameters, and optimization","type":"article-journal","volume":"19"},"uris":["http://www.mendeley.com/documents/?uuid=80e17e4d-9b06-47b9-9ded-05a765c020b0","http://www.mendeley.com/documents/?uuid=8b6482e8-8653-4908-8403-c6ca9be86cd9"]}],"mendeley":{"formattedCitation":"(Mwaurah et al., 2020)","plainTextFormattedCitation":"(Mwaurah et al., 2020)","previouslyFormattedCitation":"(Mwaurah et al., 2020)"},"properties":{"noteIndex":0},"schema":"https://github.com/citation-style-language/schema/raw/master/csl-citation.json"}</w:instrText>
      </w:r>
      <w:r w:rsidRPr="00907A2D">
        <w:rPr>
          <w:color w:val="000000" w:themeColor="text1"/>
        </w:rPr>
        <w:fldChar w:fldCharType="separate"/>
      </w:r>
      <w:r w:rsidRPr="00907A2D">
        <w:rPr>
          <w:noProof/>
          <w:color w:val="000000" w:themeColor="text1"/>
        </w:rPr>
        <w:t>(Mwaurah et al., 2020)</w:t>
      </w:r>
      <w:r w:rsidRPr="00907A2D">
        <w:rPr>
          <w:color w:val="000000" w:themeColor="text1"/>
        </w:rPr>
        <w:fldChar w:fldCharType="end"/>
      </w:r>
      <w:r w:rsidRPr="00907A2D">
        <w:rPr>
          <w:color w:val="000000" w:themeColor="text1"/>
        </w:rPr>
        <w:t>, because it is had the lowest energy, water and solvent consumption. Therefore, the SE and the UAE processes are considered the most promising methods to extract oil on an industrial scale.</w:t>
      </w:r>
    </w:p>
    <w:p w14:paraId="36E5C2BA" w14:textId="28F77E85" w:rsidR="00A7675B" w:rsidRPr="00794874" w:rsidRDefault="00A7675B" w:rsidP="00A7675B">
      <w:pPr>
        <w:pStyle w:val="CETBodytext"/>
        <w:rPr>
          <w:color w:val="000000" w:themeColor="text1"/>
        </w:rPr>
      </w:pPr>
      <w:r w:rsidRPr="00907A2D">
        <w:rPr>
          <w:color w:val="000000" w:themeColor="text1"/>
        </w:rPr>
        <w:t xml:space="preserve">Furthermore, the experimental oil extraction yield from SCGs had been studied by using different solvents.  </w:t>
      </w:r>
      <w:r w:rsidRPr="00907A2D">
        <w:rPr>
          <w:color w:val="000000" w:themeColor="text1"/>
        </w:rPr>
        <w:fldChar w:fldCharType="begin" w:fldLock="1"/>
      </w:r>
      <w:r w:rsidR="008B70F7" w:rsidRPr="00907A2D">
        <w:rPr>
          <w:color w:val="000000" w:themeColor="text1"/>
        </w:rPr>
        <w:instrText>ADDIN CSL_CITATION {"citationItems":[{"id":"ITEM-1","itemData":{"ISSN":"2452316X","abstract":"The optimization of two parameters—espresso coffee oil extraction time and the ratio of dried spent coffee grounds (DSCG)-to-solvent—were conducted on DSCG employing four solvents. Extracted yields were investigated using response surface methodology. The two independent variables—ratio of DSCG-to-solvent (5.1–24.9 g/g) and extraction time (0.2–39.8 min)—were optimized in the batch mode. The predicted model was verified using actual experiments. The experimental yields achieved were 14.7 percent by weight (wt%; using hexane), 13.1 wt% (using anhydrous ethanol), 11.8 wt% (using hydrous ethanol), and 7.5 wt% (using methanol). Prototype extraction was tested using a circulation process. Approximately 11.8 wt% oil yield of prototype extraction could be obtained from DSCG under the optimal conditions of 30.4 min extraction time and 22.5 g/g ratio of DSCG-to-hexane from the laboratory-scale results. In this study, the miscella (the solution of coffee oil dissolved in the solvent) from up to six successive extractions was investigated to determine the optimal oil extraction process. The repeated miscella from each successive extraction showed high efficiency and stability of coffee oil yield similar to that obtained using fresh hexane.","author":[{"dropping-particle":"","family":"Somnuk","given":"Krit","non-dropping-particle":"","parse-names":false,"suffix":""},{"dropping-particle":"","family":"Eawlex","given":"Pichai","non-dropping-particle":"","parse-names":false,"suffix":""},{"dropping-particle":"","family":"Prateepchaikul","given":"Gumpon","non-dropping-particle":"","parse-names":false,"suffix":""}],"container-title":"Agriculture and Natural Resources","id":"ITEM-1","issue":"3","issued":{"date-parts":[["2017"]]},"page":"181-189","publisher":"Kasetsart University","title":"Optimization of coffee oil extraction from spent coffee grounds using four solvents and prototype-scale extraction using circulation process","type":"article-journal","volume":"51"},"uris":["http://www.mendeley.com/documents/?uuid=873727e7-1f24-4a44-992c-69e8198784bc","http://www.mendeley.com/documents/?uuid=5aad1f64-f81a-4d42-ab92-c28c7835a450"]}],"mendeley":{"formattedCitation":"(Somnuk et al., 2017)","plainTextFormattedCitation":"(Somnuk et al., 2017)","previouslyFormattedCitation":"(Somnuk et al., 2017)"},"properties":{"noteIndex":0},"schema":"https://github.com/citation-style-language/schema/raw/master/csl-citation.json"}</w:instrText>
      </w:r>
      <w:r w:rsidRPr="00907A2D">
        <w:rPr>
          <w:color w:val="000000" w:themeColor="text1"/>
        </w:rPr>
        <w:fldChar w:fldCharType="separate"/>
      </w:r>
      <w:r w:rsidRPr="00907A2D">
        <w:rPr>
          <w:noProof/>
          <w:color w:val="000000" w:themeColor="text1"/>
        </w:rPr>
        <w:t>(Somnuk et al., 2017)</w:t>
      </w:r>
      <w:r w:rsidRPr="00907A2D">
        <w:rPr>
          <w:color w:val="000000" w:themeColor="text1"/>
        </w:rPr>
        <w:fldChar w:fldCharType="end"/>
      </w:r>
      <w:r w:rsidRPr="00907A2D">
        <w:rPr>
          <w:color w:val="000000" w:themeColor="text1"/>
        </w:rPr>
        <w:t xml:space="preserve"> analyzed the effect of using different solvents such as hexane, anhydrous ethanol, hydrous ethanol, and methanol. They concluded the highest oil extraction yield is achieved when using hexane (14.7 %) and the lowest oil yield (7.5 %) was achieved when using methanol. Also, they demonstrated that </w:t>
      </w:r>
      <w:r w:rsidR="007A5009" w:rsidRPr="00907A2D">
        <w:rPr>
          <w:color w:val="000000" w:themeColor="text1"/>
        </w:rPr>
        <w:t xml:space="preserve">the recirculation of hexane </w:t>
      </w:r>
      <w:r w:rsidRPr="00907A2D">
        <w:rPr>
          <w:color w:val="000000" w:themeColor="text1"/>
        </w:rPr>
        <w:t>is technically</w:t>
      </w:r>
      <w:r w:rsidRPr="00794874">
        <w:rPr>
          <w:color w:val="000000" w:themeColor="text1"/>
        </w:rPr>
        <w:t xml:space="preserve"> po</w:t>
      </w:r>
      <w:r>
        <w:rPr>
          <w:color w:val="000000" w:themeColor="text1"/>
        </w:rPr>
        <w:t>s</w:t>
      </w:r>
      <w:r w:rsidRPr="00794874">
        <w:rPr>
          <w:color w:val="000000" w:themeColor="text1"/>
        </w:rPr>
        <w:t>sible.</w:t>
      </w:r>
    </w:p>
    <w:p w14:paraId="276C289F" w14:textId="04A5E418" w:rsidR="00A7675B" w:rsidRDefault="00A7675B" w:rsidP="00A7675B">
      <w:pPr>
        <w:pStyle w:val="CETBodytext"/>
      </w:pPr>
      <w:r w:rsidRPr="003E7DFF">
        <w:lastRenderedPageBreak/>
        <w:t>Exergy is considered an important indicator of the sustainability of a process</w:t>
      </w:r>
      <w:r>
        <w:t xml:space="preserve"> </w:t>
      </w:r>
      <w:r>
        <w:fldChar w:fldCharType="begin" w:fldLock="1"/>
      </w:r>
      <w:r w:rsidR="008B70F7">
        <w:instrText>ADDIN CSL_CITATION {"citationItems":[{"id":"ITEM-1","itemData":{"ISSN":"23524847","abstract":"The present days can be considered a crossroad in the history of our world because the economic, social, and environmental needs do not agree one another. The result is the present socio-economic difficulties, from which it seems very difficult to escape. A new viewpoint must be introduced, but it cannot be based on the usual economic indicators. So, a new viewpoint and a new related approach are required. In this paper we suggest three new indicators based on an engineering approach of irreversibility. They allow us to evaluate both the technological level and the environmental impact of the production processes and the socio-economic conditions of the countries. Indeed, they are based on the exergy analysis and on the irreversible thermodynamic approach, in order to evaluate the inefficiency both of the process and of the production systems, and the related consequences. Three applications are summarized in order to highlight the possible interest from different scientists and researchers in engineering, economy, etc, in order to develop sustainable approaches and policies for decision makers.","author":[{"dropping-particle":"","family":"Lucia","given":"Umberto","non-dropping-particle":"","parse-names":false,"suffix":""},{"dropping-particle":"","family":"Grisolia","given":"Giulia","non-dropping-particle":"","parse-names":false,"suffix":""}],"container-title":"Energy Reports","id":"ITEM-1","issued":{"date-parts":[["2019"]]},"page":"62-69","publisher":"Elsevier Ltd","title":"Exergy inefficiency: An indicator for sustainable development analysis","type":"article-journal","volume":"5"},"uris":["http://www.mendeley.com/documents/?uuid=790ee2dc-33c9-4471-9b32-628c80f4d09a","http://www.mendeley.com/documents/?uuid=4b52a3d1-f9f4-47e4-9cf3-e262fb204b9d"]}],"mendeley":{"formattedCitation":"(Lucia and Grisolia, 2019)","plainTextFormattedCitation":"(Lucia and Grisolia, 2019)","previouslyFormattedCitation":"(Lucia and Grisolia, 2019)"},"properties":{"noteIndex":0},"schema":"https://github.com/citation-style-language/schema/raw/master/csl-citation.json"}</w:instrText>
      </w:r>
      <w:r>
        <w:fldChar w:fldCharType="separate"/>
      </w:r>
      <w:r w:rsidRPr="000C6B8C">
        <w:rPr>
          <w:noProof/>
        </w:rPr>
        <w:t>(Lucia and Grisolia, 2019)</w:t>
      </w:r>
      <w:r>
        <w:fldChar w:fldCharType="end"/>
      </w:r>
      <w:r>
        <w:t>. F</w:t>
      </w:r>
      <w:r w:rsidRPr="003E7DFF">
        <w:t xml:space="preserve">urthermore, the </w:t>
      </w:r>
      <w:proofErr w:type="spellStart"/>
      <w:r w:rsidRPr="003E7DFF">
        <w:t>exergoeconomic</w:t>
      </w:r>
      <w:proofErr w:type="spellEnd"/>
      <w:r w:rsidRPr="003E7DFF">
        <w:t xml:space="preserve"> analysis have been used for designing, improving and optimizing industrial operations to increase efficiency and reduce operating costs</w:t>
      </w:r>
      <w:r>
        <w:t xml:space="preserve"> </w:t>
      </w:r>
      <w:r>
        <w:fldChar w:fldCharType="begin" w:fldLock="1"/>
      </w:r>
      <w:r w:rsidR="008B70F7">
        <w:instrText>ADDIN CSL_CITATION {"citationItems":[{"id":"ITEM-1","itemData":{"abstract":"This is a review of the concepts of purpose, direction, and objective in the discipline of thermodynamics, which is a pillar of physics, natural sciences, life science, and engineering science. Reviewed is the relentless evolution of this discipline toward accounting for evolutionary design with direction, and for establishing the concept of purpose in methodologies of modeling, analysis, teaching, and design optimization. Evolution is change after change toward flow access, with direction in time, and purpose. Evolution does not have an ‘end’. In thermodynamics, purpose is already the defining feature of methods that have emerged to guide and facilitate the generation, distribution, and use of motive power, heating, and cooling: thermodynamic optimization, exergy-based methods (i.e., exergetic, exergoeconomic, and exergoenvironmental analysis), entropy generation minimiza-tion, extended exergy, environomics, thermoecology, finite time thermodynamics, pinch analysis, animal design, geophysical flow design, and constructal law. What distinguishes these approaches are the purpose and the performance evaluation used in each method.","author":[{"dropping-particle":"","family":"Bejan","given":"Adrian","non-dropping-particle":"","parse-names":false,"suffix":""},{"dropping-particle":"","family":"Tsatsaronis","given":"George","non-dropping-particle":"","parse-names":false,"suffix":""}],"container-title":"Energies","id":"ITEM-1","issue":"2","issued":{"date-parts":[["2021"]]},"title":"Purpose in thermodynamics","type":"article-journal","volume":"14"},"uris":["http://www.mendeley.com/documents/?uuid=f4077827-f412-434e-b8ff-47d6798578ce"]}],"mendeley":{"formattedCitation":"(Bejan and Tsatsaronis, 2021)","plainTextFormattedCitation":"(Bejan and Tsatsaronis, 2021)","previouslyFormattedCitation":"(Bejan and Tsatsaronis, 2021)"},"properties":{"noteIndex":0},"schema":"https://github.com/citation-style-language/schema/raw/master/csl-citation.json"}</w:instrText>
      </w:r>
      <w:r>
        <w:fldChar w:fldCharType="separate"/>
      </w:r>
      <w:r w:rsidRPr="000C6B8C">
        <w:rPr>
          <w:noProof/>
        </w:rPr>
        <w:t>(Bejan and Tsatsaronis, 2021)</w:t>
      </w:r>
      <w:r>
        <w:fldChar w:fldCharType="end"/>
      </w:r>
      <w:r>
        <w:t xml:space="preserve">. </w:t>
      </w:r>
      <w:r w:rsidRPr="003E7DFF">
        <w:t xml:space="preserve">Although there are some experimental studies of oil extraction from SCGs, these studies do not analyze the exergy destruction rate and the operating cost of the process. Thus, there has been no </w:t>
      </w:r>
      <w:proofErr w:type="spellStart"/>
      <w:r w:rsidRPr="003E7DFF">
        <w:t>exergoeconomic</w:t>
      </w:r>
      <w:proofErr w:type="spellEnd"/>
      <w:r w:rsidRPr="003E7DFF">
        <w:t xml:space="preserve"> analysis of the solvent oil extraction from </w:t>
      </w:r>
      <w:r>
        <w:t>SC</w:t>
      </w:r>
      <w:r w:rsidRPr="003E7DFF">
        <w:t>Gs or other biomass.</w:t>
      </w:r>
    </w:p>
    <w:p w14:paraId="2A8D1823" w14:textId="77777777" w:rsidR="00DD0EF8" w:rsidRPr="003E7DFF" w:rsidRDefault="00DD0EF8" w:rsidP="00A7675B">
      <w:pPr>
        <w:pStyle w:val="CETBodytext"/>
      </w:pPr>
    </w:p>
    <w:p w14:paraId="7B5F2770" w14:textId="6AAD434D" w:rsidR="00A7675B" w:rsidRPr="00907A2D" w:rsidRDefault="00A7675B" w:rsidP="00A7675B">
      <w:pPr>
        <w:pStyle w:val="CETBodytext"/>
      </w:pPr>
      <w:r w:rsidRPr="00907A2D">
        <w:t>There have</w:t>
      </w:r>
      <w:r w:rsidR="004E4BB4" w:rsidRPr="00907A2D">
        <w:t xml:space="preserve"> only </w:t>
      </w:r>
      <w:r w:rsidRPr="00907A2D">
        <w:t xml:space="preserve">been found exergy analysis performed to mechanical oil extraction processes from other biomasses in different biorefineries. </w:t>
      </w:r>
      <w:r w:rsidRPr="00907A2D">
        <w:rPr>
          <w:color w:val="000000" w:themeColor="text1"/>
        </w:rPr>
        <w:t xml:space="preserve">The palm oil extraction by expeller pressing was </w:t>
      </w:r>
      <w:r w:rsidRPr="00907A2D">
        <w:t xml:space="preserve">analyzed by exergy methods </w:t>
      </w:r>
      <w:r w:rsidRPr="00907A2D">
        <w:fldChar w:fldCharType="begin" w:fldLock="1"/>
      </w:r>
      <w:r w:rsidRPr="00907A2D">
        <w:instrText>ADDIN CSL_CITATION {"citationItems":[{"id":"ITEM-1","itemData":{"ISBN":"1264902101404","ISSN":"1877265X","abstract":"The production of biofuel from biomass is a viable option, due to the availability of biomass and its renewable character. This work aims to explore the production of bio-jet fuel via different routes in the context of a biorefinery in which the production of the bio-jet fuel is integrated with a palm oil mill and a transesterification plant for the production of biodiesel. In addition to handling the extraction and transesterification phases, the system has also a second-generation ethanol plant and facilities for the production of bio-jet fuel via HEFA and ATJ. The biorefinery has a cogeneration plant that is responsible for supplying all the processes with thermal and electric energy. The system is evaluated using the first and second laws of thermodynamics, and is shown to have efficiencies of 37% and 55%, respectively. An exergoeconomic and economic analysis is also carried out in this study. The thermodynamic analysis highlights the immature character of the bio-jet fuel production chain, due to the irreversibilities, in the HEFA scenario, 47 MW, and in the for the combination of 2G-ethanol and ATJ plants, 82 MW. In the ATJ process, the highest thermoeconomic costs were found for the biofuels. However, although the surplus of electricity produced had a higher cost than for any other product, at 65.53 US$/MWh, this was within the margins of market competitiveness in Brazil. The economic analysis showed that the project was not attractive due to the high initial investment required. From an environmental standpoint, the production of bio-jet fuel is an alternative that can mitigate the effects of global warming compared to fossil jet fuel, with reductions in emissions of 84.7% and 72.8% for HEFA and ATJ bio-jet fuels, respectively. In summary, it is shown that although diversification of the biorefinery’s products can contribute to the finances of the plant, the production chains are not fully prepared, and the processes of bio-jet acquisition has low production yields and a high level of irreversibility. Graphic Abstract: [Figure not available: see fulltext.].","author":[{"dropping-particle":"","family":"Julio","given":"Alisson Aparecido Vitoriano","non-dropping-particle":"","parse-names":false,"suffix":""},{"dropping-particle":"","family":"Batlle","given":"Eric Alberto Ocampo","non-dropping-particle":"","parse-names":false,"suffix":""},{"dropping-particle":"","family":"Rodriguez","given":"Christian Jeremi Coronado","non-dropping-particle":"","parse-names":false,"suffix":""},{"dropping-particle":"","family":"Palacio","given":"José Carlos Escobar","non-dropping-particle":"","parse-names":false,"suffix":""}],"container-title":"Waste and Biomass Valorization","id":"ITEM-1","issue":"10","issued":{"date-parts":[["2021"]]},"page":"5611-5637","publisher":"Springer Netherlands","title":"Exergoeconomic and Environmental Analysis of a Palm Oil Biorefinery for the Production of Bio-Jet Fuel","type":"article-journal","volume":"12"},"uris":["http://www.mendeley.com/documents/?uuid=d4918ca7-95f4-4150-a5a2-bbc113f04bc0","http://www.mendeley.com/documents/?uuid=d8105950-b3ca-45ed-b98c-5e5dcd748bd3"]}],"mendeley":{"formattedCitation":"(Julio et al., 2021)","plainTextFormattedCitation":"(Julio et al., 2021)","previouslyFormattedCitation":"(Julio et al., 2021)"},"properties":{"noteIndex":0},"schema":"https://github.com/citation-style-language/schema/raw/master/csl-citation.json"}</w:instrText>
      </w:r>
      <w:r w:rsidRPr="00907A2D">
        <w:fldChar w:fldCharType="separate"/>
      </w:r>
      <w:r w:rsidRPr="00907A2D">
        <w:rPr>
          <w:noProof/>
        </w:rPr>
        <w:t>(Julio et al., 2021)</w:t>
      </w:r>
      <w:r w:rsidRPr="00907A2D">
        <w:fldChar w:fldCharType="end"/>
      </w:r>
      <w:r w:rsidRPr="00907A2D">
        <w:t xml:space="preserve"> and it was determined that this stage has a lower </w:t>
      </w:r>
      <w:proofErr w:type="spellStart"/>
      <w:r w:rsidRPr="00907A2D">
        <w:t>exergetic</w:t>
      </w:r>
      <w:proofErr w:type="spellEnd"/>
      <w:r w:rsidRPr="00907A2D">
        <w:t xml:space="preserve"> efficiency (49.3 %) compared to other stages of the biorefinery process such as transesterification (89 %), and </w:t>
      </w:r>
      <w:proofErr w:type="spellStart"/>
      <w:r w:rsidRPr="00907A2D">
        <w:t>hydroprocessing</w:t>
      </w:r>
      <w:proofErr w:type="spellEnd"/>
      <w:r w:rsidRPr="00907A2D">
        <w:t xml:space="preserve"> (70%). Another study </w:t>
      </w:r>
      <w:r w:rsidRPr="00907A2D">
        <w:fldChar w:fldCharType="begin" w:fldLock="1"/>
      </w:r>
      <w:r w:rsidRPr="00907A2D">
        <w:instrText>ADDIN CSL_CITATION {"citationItems":[{"id":"ITEM-1","itemData":{"ISBN":"8415683111","ISSN":"10958630","PMID":"33348185","abstract":"The huge amount of agro-wastes generated due to expanding agricultural activities can potentially cause serious environmental and human health problems. Using the biorefinery concept, all parts of agricultural plants can be converted into multiple value-added bioproducts while reducing waste generation. This approach can be viewed as an effective strategy in developing and realizing a circular bioeconomy by accomplishing the dual goals of waste mitigation and energy recovery. However, the sustainability issue of biorefineries should still be thoroughly scrutinized using comprehensive resource accounting methods such as exergy-based approaches. In light of that, this study aims to conduct a detailed exergy analysis of whole-crop safflower biorefinery consisting of six units, i.e., straw handling, biomass pretreatment, bioethanol production, wastewater treatment, oil extraction, and biodiesel production. The analysis is carried out to find the major exergy sink in the developed biorefinery and discover the bottlenecks for further performance improvements. Overall, the wastewater treatment unit exhibits to be the major exergy sink, amounting to over 70% of the total thermodynamic irreversibility of the process. The biomass pretreatment and bioethanol production units account for 12.4 and 10.3% of the total thermodynamic inefficiencies of the process, respectively. The exergy rates associated with bioethanol, biodiesel, lignin, biogas, liquid digestate, seed cake, sodium sulfate, and glycerol are determined to be 5918.5, 16516.8, 10778.9, 1741.4, 6271.5, 15755.8, 3.4, and 823.5 kW, respectively. The overall exergetic efficiency of the system stands at 72.7%, demonstrating the adequacy of the developed biorefinery from the thermodynamic perspective.","author":[{"dropping-particle":"","family":"Khounani","given":"Zahra","non-dropping-particle":"","parse-names":false,"suffix":""},{"dropping-particle":"","family":"Hosseinzadeh-Bandbafha","given":"Homa","non-dropping-particle":"","parse-names":false,"suffix":""},{"dropping-particle":"","family":"Nazemi","given":"Farshid","non-dropping-particle":"","parse-names":false,"suffix":""},{"dropping-particle":"","family":"Shaeifi","given":"Marzieh","non-dropping-particle":"","parse-names":false,"suffix":""},{"dropping-particle":"","family":"Karimi","given":"Keikhosro","non-dropping-particle":"","parse-names":false,"suffix":""},{"dropping-particle":"","family":"Tabatabaei","given":"Meisam","non-dropping-particle":"","parse-names":false,"suffix":""},{"dropping-particle":"","family":"Aghbashlo","given":"Mortaza","non-dropping-particle":"","parse-names":false,"suffix":""},{"dropping-particle":"","family":"Lam","given":"Su Shiung","non-dropping-particle":"","parse-names":false,"suffix":""}],"container-title":"Journal of Environmental Management","id":"ITEM-1","issue":"November 2020","issued":{"date-parts":[["2021"]]},"page":"111822","publisher":"Elsevier Ltd","title":"Exergy analysis of a whole-crop safflower biorefinery: A step towards reducing agricultural wastes in a sustainable manner","type":"article-journal","volume":"279"},"uris":["http://www.mendeley.com/documents/?uuid=a30a1252-7a33-4253-bad0-64fe07f7906e","http://www.mendeley.com/documents/?uuid=f0e56692-2c21-4dcf-890d-047273f2575d"]}],"mendeley":{"formattedCitation":"(Khounani et al., 2021)","plainTextFormattedCitation":"(Khounani et al., 2021)","previouslyFormattedCitation":"(Khounani et al., 2021)"},"properties":{"noteIndex":0},"schema":"https://github.com/citation-style-language/schema/raw/master/csl-citation.json"}</w:instrText>
      </w:r>
      <w:r w:rsidRPr="00907A2D">
        <w:fldChar w:fldCharType="separate"/>
      </w:r>
      <w:r w:rsidRPr="00907A2D">
        <w:rPr>
          <w:noProof/>
        </w:rPr>
        <w:t>(Khounani et al., 2021)</w:t>
      </w:r>
      <w:r w:rsidRPr="00907A2D">
        <w:fldChar w:fldCharType="end"/>
      </w:r>
      <w:r w:rsidRPr="00907A2D">
        <w:t xml:space="preserve"> determined that the safflower oil from straw by using a two</w:t>
      </w:r>
      <w:r w:rsidR="00365886" w:rsidRPr="00907A2D">
        <w:t xml:space="preserve"> </w:t>
      </w:r>
      <w:r w:rsidRPr="00907A2D">
        <w:t>large oil screw expelle</w:t>
      </w:r>
      <w:r w:rsidR="00E90058" w:rsidRPr="00907A2D">
        <w:t>r,</w:t>
      </w:r>
      <w:r w:rsidR="00572C75" w:rsidRPr="00907A2D">
        <w:t xml:space="preserve"> destroyed the 2.6 % of the overall exergy destruction rate from the biorefinery</w:t>
      </w:r>
      <w:r w:rsidRPr="00907A2D">
        <w:t xml:space="preserve">  </w:t>
      </w:r>
    </w:p>
    <w:p w14:paraId="0C78DF10" w14:textId="46E9F476" w:rsidR="00A7675B" w:rsidRPr="003E7DFF" w:rsidRDefault="00A7675B" w:rsidP="00A7675B">
      <w:pPr>
        <w:pStyle w:val="CETListbullets"/>
        <w:ind w:left="0" w:firstLine="0"/>
        <w:rPr>
          <w:lang w:val="en-US"/>
        </w:rPr>
      </w:pPr>
      <w:r w:rsidRPr="00907A2D">
        <w:rPr>
          <w:lang w:val="en-US"/>
        </w:rPr>
        <w:t>In this context, this study aims to</w:t>
      </w:r>
      <w:r w:rsidRPr="003E7DFF">
        <w:rPr>
          <w:lang w:val="en-US"/>
        </w:rPr>
        <w:t xml:space="preserve"> perform an </w:t>
      </w:r>
      <w:proofErr w:type="spellStart"/>
      <w:r w:rsidRPr="003E7DFF">
        <w:rPr>
          <w:lang w:val="en-US"/>
        </w:rPr>
        <w:t>exergoeconomic</w:t>
      </w:r>
      <w:proofErr w:type="spellEnd"/>
      <w:r w:rsidRPr="003E7DFF">
        <w:rPr>
          <w:lang w:val="en-US"/>
        </w:rPr>
        <w:t xml:space="preserve"> analysis of the SCGs oil ultraso</w:t>
      </w:r>
      <w:r>
        <w:rPr>
          <w:lang w:val="en-US"/>
        </w:rPr>
        <w:t>und</w:t>
      </w:r>
      <w:r w:rsidRPr="003E7DFF">
        <w:rPr>
          <w:lang w:val="en-US"/>
        </w:rPr>
        <w:t xml:space="preserve">-assisted extraction (UAE) and the </w:t>
      </w:r>
      <w:proofErr w:type="spellStart"/>
      <w:r w:rsidRPr="003E7DFF">
        <w:rPr>
          <w:lang w:val="en-US"/>
        </w:rPr>
        <w:t>soxhlet</w:t>
      </w:r>
      <w:proofErr w:type="spellEnd"/>
      <w:r w:rsidRPr="003E7DFF">
        <w:rPr>
          <w:lang w:val="en-US"/>
        </w:rPr>
        <w:t xml:space="preserve"> extraction (SE) processes</w:t>
      </w:r>
      <w:r>
        <w:rPr>
          <w:lang w:val="en-US"/>
        </w:rPr>
        <w:t xml:space="preserve"> by using hexane as the solvent</w:t>
      </w:r>
      <w:r w:rsidRPr="003E7DFF">
        <w:rPr>
          <w:lang w:val="en-US"/>
        </w:rPr>
        <w:t xml:space="preserve">. In addition, the effect of the solvent to SCGs ratio on the oil UAE yield was studied experimentally. The </w:t>
      </w:r>
      <w:proofErr w:type="spellStart"/>
      <w:r w:rsidRPr="003E7DFF">
        <w:rPr>
          <w:lang w:val="en-US"/>
        </w:rPr>
        <w:t>exergetic</w:t>
      </w:r>
      <w:proofErr w:type="spellEnd"/>
      <w:r w:rsidRPr="003E7DFF">
        <w:rPr>
          <w:lang w:val="en-US"/>
        </w:rPr>
        <w:t xml:space="preserve">, economic, and </w:t>
      </w:r>
      <w:proofErr w:type="spellStart"/>
      <w:r w:rsidRPr="003E7DFF">
        <w:rPr>
          <w:lang w:val="en-US"/>
        </w:rPr>
        <w:t>exergoeconomic</w:t>
      </w:r>
      <w:proofErr w:type="spellEnd"/>
      <w:r w:rsidRPr="003E7DFF">
        <w:rPr>
          <w:lang w:val="en-US"/>
        </w:rPr>
        <w:t xml:space="preserve"> balances were performed by using Engineering Equation Solver (ESS) software following the methodology from </w:t>
      </w:r>
      <w:r>
        <w:fldChar w:fldCharType="begin" w:fldLock="1"/>
      </w:r>
      <w:r w:rsidR="008B70F7">
        <w:instrText>ADDIN CSL_CITATION {"citationItems":[{"id":"ITEM-1","itemData":{"abstract":"This is a review of the concepts of purpose, direction, and objective in the discipline of thermodynamics, which is a pillar of physics, natural sciences, life science, and engineering science. Reviewed is the relentless evolution of this discipline toward accounting for evolutionary design with direction, and for establishing the concept of purpose in methodologies of modeling, analysis, teaching, and design optimization. Evolution is change after change toward flow access, with direction in time, and purpose. Evolution does not have an ‘end’. In thermodynamics, purpose is already the defining feature of methods that have emerged to guide and facilitate the generation, distribution, and use of motive power, heating, and cooling: thermodynamic optimization, exergy-based methods (i.e., exergetic, exergoeconomic, and exergoenvironmental analysis), entropy generation minimiza-tion, extended exergy, environomics, thermoecology, finite time thermodynamics, pinch analysis, animal design, geophysical flow design, and constructal law. What distinguishes these approaches are the purpose and the performance evaluation used in each method.","author":[{"dropping-particle":"","family":"Bejan","given":"Adrian","non-dropping-particle":"","parse-names":false,"suffix":""},{"dropping-particle":"","family":"Tsatsaronis","given":"George","non-dropping-particle":"","parse-names":false,"suffix":""}],"container-title":"Energies","id":"ITEM-1","issue":"2","issued":{"date-parts":[["2021"]]},"title":"Purpose in thermodynamics","type":"article-journal","volume":"14"},"uris":["http://www.mendeley.com/documents/?uuid=f4077827-f412-434e-b8ff-47d6798578ce"]}],"mendeley":{"formattedCitation":"(Bejan and Tsatsaronis, 2021)","plainTextFormattedCitation":"(Bejan and Tsatsaronis, 2021)","previouslyFormattedCitation":"(Bejan and Tsatsaronis, 2021)"},"properties":{"noteIndex":0},"schema":"https://github.com/citation-style-language/schema/raw/master/csl-citation.json"}</w:instrText>
      </w:r>
      <w:r>
        <w:fldChar w:fldCharType="separate"/>
      </w:r>
      <w:r w:rsidRPr="000C6B8C">
        <w:rPr>
          <w:noProof/>
        </w:rPr>
        <w:t>(Bejan and Tsatsaronis, 2021)</w:t>
      </w:r>
      <w:r>
        <w:fldChar w:fldCharType="end"/>
      </w:r>
      <w:r>
        <w:t>.</w:t>
      </w:r>
    </w:p>
    <w:p w14:paraId="2F465B8A" w14:textId="77777777" w:rsidR="00A7675B" w:rsidRPr="00A7675B" w:rsidRDefault="00A7675B" w:rsidP="00A7675B">
      <w:pPr>
        <w:pStyle w:val="CETBodytext"/>
      </w:pPr>
    </w:p>
    <w:p w14:paraId="094BD7E2" w14:textId="77777777" w:rsidR="003D609A" w:rsidRPr="003E7DFF" w:rsidRDefault="003D609A" w:rsidP="003D609A">
      <w:pPr>
        <w:pStyle w:val="CETHeading1"/>
      </w:pPr>
      <w:r w:rsidRPr="003E7DFF">
        <w:t>Materials and methods</w:t>
      </w:r>
    </w:p>
    <w:p w14:paraId="6A5CB2B2" w14:textId="4B9F8DEE" w:rsidR="00BE270D" w:rsidRPr="003E7DFF" w:rsidRDefault="00BE270D" w:rsidP="00BE270D">
      <w:pPr>
        <w:pStyle w:val="CETHeading1"/>
        <w:numPr>
          <w:ilvl w:val="0"/>
          <w:numId w:val="0"/>
        </w:numPr>
        <w:rPr>
          <w:sz w:val="18"/>
        </w:rPr>
      </w:pPr>
      <w:r w:rsidRPr="003E7DFF">
        <w:rPr>
          <w:sz w:val="18"/>
        </w:rPr>
        <w:t xml:space="preserve">2.1 Ultrasound-assisted oil extraction </w:t>
      </w:r>
    </w:p>
    <w:p w14:paraId="3F066C2B" w14:textId="7B09E4FA" w:rsidR="003D609A" w:rsidRPr="003E7DFF" w:rsidRDefault="003D609A" w:rsidP="00356DAE">
      <w:pPr>
        <w:pStyle w:val="CETHeadingxx"/>
        <w:jc w:val="both"/>
        <w:rPr>
          <w:b w:val="0"/>
        </w:rPr>
      </w:pPr>
      <w:r w:rsidRPr="003E7DFF">
        <w:rPr>
          <w:b w:val="0"/>
        </w:rPr>
        <w:t>Spent coffee grounds (SCG</w:t>
      </w:r>
      <w:r w:rsidR="00356DAE" w:rsidRPr="003E7DFF">
        <w:rPr>
          <w:b w:val="0"/>
        </w:rPr>
        <w:t>s</w:t>
      </w:r>
      <w:r w:rsidRPr="003E7DFF">
        <w:rPr>
          <w:b w:val="0"/>
        </w:rPr>
        <w:t xml:space="preserve">) were obtained from an instant coffee factory </w:t>
      </w:r>
      <w:r w:rsidR="00BE270D" w:rsidRPr="003E7DFF">
        <w:rPr>
          <w:b w:val="0"/>
        </w:rPr>
        <w:t>located in</w:t>
      </w:r>
      <w:r w:rsidRPr="003E7DFF">
        <w:rPr>
          <w:b w:val="0"/>
        </w:rPr>
        <w:t xml:space="preserve"> Guayaquil, Ecuador</w:t>
      </w:r>
      <w:r w:rsidR="00356DAE" w:rsidRPr="003E7DFF">
        <w:rPr>
          <w:b w:val="0"/>
        </w:rPr>
        <w:t xml:space="preserve">. </w:t>
      </w:r>
      <w:r w:rsidRPr="003E7DFF">
        <w:rPr>
          <w:b w:val="0"/>
        </w:rPr>
        <w:t>SCGs w</w:t>
      </w:r>
      <w:r w:rsidR="00BE270D" w:rsidRPr="003E7DFF">
        <w:rPr>
          <w:b w:val="0"/>
        </w:rPr>
        <w:t>ere</w:t>
      </w:r>
      <w:r w:rsidRPr="003E7DFF">
        <w:rPr>
          <w:b w:val="0"/>
        </w:rPr>
        <w:t xml:space="preserve"> dried </w:t>
      </w:r>
      <w:r w:rsidR="001C714C" w:rsidRPr="003E7DFF">
        <w:rPr>
          <w:b w:val="0"/>
        </w:rPr>
        <w:t xml:space="preserve">in </w:t>
      </w:r>
      <w:r w:rsidR="007F06B3" w:rsidRPr="003E7DFF">
        <w:rPr>
          <w:b w:val="0"/>
        </w:rPr>
        <w:t>an</w:t>
      </w:r>
      <w:r w:rsidR="001C714C" w:rsidRPr="003E7DFF">
        <w:rPr>
          <w:b w:val="0"/>
        </w:rPr>
        <w:t xml:space="preserve"> oven drying (</w:t>
      </w:r>
      <w:r w:rsidR="007F06B3" w:rsidRPr="003E7DFF">
        <w:rPr>
          <w:b w:val="0"/>
        </w:rPr>
        <w:t xml:space="preserve">UNB 500, </w:t>
      </w:r>
      <w:proofErr w:type="spellStart"/>
      <w:r w:rsidR="007F06B3" w:rsidRPr="003E7DFF">
        <w:rPr>
          <w:b w:val="0"/>
        </w:rPr>
        <w:t>Memmert</w:t>
      </w:r>
      <w:proofErr w:type="spellEnd"/>
      <w:r w:rsidR="007F06B3" w:rsidRPr="003E7DFF">
        <w:rPr>
          <w:b w:val="0"/>
        </w:rPr>
        <w:t>, Germany</w:t>
      </w:r>
      <w:r w:rsidR="001C714C" w:rsidRPr="003E7DFF">
        <w:rPr>
          <w:b w:val="0"/>
        </w:rPr>
        <w:t xml:space="preserve">) </w:t>
      </w:r>
      <w:r w:rsidRPr="003E7DFF">
        <w:rPr>
          <w:b w:val="0"/>
        </w:rPr>
        <w:t>at 105 °C</w:t>
      </w:r>
      <w:r w:rsidR="00A237AA">
        <w:rPr>
          <w:b w:val="0"/>
        </w:rPr>
        <w:t xml:space="preserve"> </w:t>
      </w:r>
      <w:r w:rsidR="00A237AA" w:rsidRPr="00AD639A">
        <w:rPr>
          <w:b w:val="0"/>
          <w:color w:val="000000" w:themeColor="text1"/>
        </w:rPr>
        <w:t xml:space="preserve">according to </w:t>
      </w:r>
      <w:r w:rsidR="007C4A18" w:rsidRPr="00AD639A">
        <w:rPr>
          <w:b w:val="0"/>
          <w:color w:val="000000" w:themeColor="text1"/>
        </w:rPr>
        <w:t xml:space="preserve">the ASTM E871 </w:t>
      </w:r>
      <w:r w:rsidR="00A237AA" w:rsidRPr="00AD639A">
        <w:rPr>
          <w:b w:val="0"/>
          <w:color w:val="000000" w:themeColor="text1"/>
        </w:rPr>
        <w:t>method</w:t>
      </w:r>
      <w:r w:rsidR="007C4A18" w:rsidRPr="00AD639A">
        <w:rPr>
          <w:b w:val="0"/>
          <w:color w:val="000000" w:themeColor="text1"/>
        </w:rPr>
        <w:t>.</w:t>
      </w:r>
    </w:p>
    <w:p w14:paraId="17B1A076" w14:textId="230383D3" w:rsidR="003D609A" w:rsidRPr="003E7DFF" w:rsidRDefault="003D609A" w:rsidP="003D609A">
      <w:pPr>
        <w:pStyle w:val="ListParagraph"/>
        <w:ind w:left="0"/>
        <w:rPr>
          <w:lang w:val="en-US"/>
        </w:rPr>
      </w:pPr>
      <w:r w:rsidRPr="003E7DFF">
        <w:rPr>
          <w:bCs/>
          <w:lang w:val="en-US"/>
        </w:rPr>
        <w:t>Ultrasound-assisted extraction (UAE)</w:t>
      </w:r>
      <w:r w:rsidRPr="003E7DFF">
        <w:rPr>
          <w:lang w:val="en-US"/>
        </w:rPr>
        <w:t xml:space="preserve"> was conducted using a 205 W </w:t>
      </w:r>
      <w:r w:rsidR="002677BF">
        <w:rPr>
          <w:lang w:val="en-US"/>
        </w:rPr>
        <w:t>Ultrasound</w:t>
      </w:r>
      <w:r w:rsidRPr="003E7DFF">
        <w:rPr>
          <w:lang w:val="en-US"/>
        </w:rPr>
        <w:t xml:space="preserve"> homogenizer (Fisher Scientific)</w:t>
      </w:r>
      <w:r w:rsidR="00BE270D" w:rsidRPr="003E7DFF">
        <w:rPr>
          <w:lang w:val="en-US"/>
        </w:rPr>
        <w:t xml:space="preserve"> at room </w:t>
      </w:r>
      <w:r w:rsidR="00BE270D" w:rsidRPr="00AD639A">
        <w:rPr>
          <w:color w:val="000000" w:themeColor="text1"/>
          <w:lang w:val="en-US"/>
        </w:rPr>
        <w:t>temperature</w:t>
      </w:r>
      <w:r w:rsidR="00160EF2" w:rsidRPr="00AD639A">
        <w:rPr>
          <w:color w:val="000000" w:themeColor="text1"/>
          <w:lang w:val="en-US"/>
        </w:rPr>
        <w:t xml:space="preserve"> </w:t>
      </w:r>
      <w:r w:rsidR="00E01985" w:rsidRPr="00AD639A">
        <w:rPr>
          <w:color w:val="000000" w:themeColor="text1"/>
          <w:lang w:val="en-US"/>
        </w:rPr>
        <w:t xml:space="preserve">(25 °C) </w:t>
      </w:r>
      <w:r w:rsidR="00160EF2" w:rsidRPr="00AD639A">
        <w:rPr>
          <w:color w:val="000000" w:themeColor="text1"/>
          <w:lang w:val="en-US"/>
        </w:rPr>
        <w:t xml:space="preserve">according to a previous study </w:t>
      </w:r>
      <w:r w:rsidR="00160EF2" w:rsidRPr="00AD639A">
        <w:rPr>
          <w:color w:val="000000" w:themeColor="text1"/>
          <w:lang w:val="en-US"/>
        </w:rPr>
        <w:fldChar w:fldCharType="begin" w:fldLock="1"/>
      </w:r>
      <w:r w:rsidR="00A7675B">
        <w:rPr>
          <w:color w:val="000000" w:themeColor="text1"/>
          <w:lang w:val="en-US"/>
        </w:rPr>
        <w:instrText>ADDIN CSL_CITATION {"citationItems":[{"id":"ITEM-1","itemData":{"ISBN":"9788895608471","ISSN":"22839216","abstract":"Spent coffee grounds (SCG) have grown its popularity as a low-cost and versatile resource in multiple application fields. The economic potential of SCG is highlighted by its abundance and rich contents of various beneficial compounds, such as polyphenols, polysaccharides, amino acids, antioxidants, etc. This study aimed to evaluate the content of lipid hydroperoxide (LP), total phenolic content (TPC), flavonoid content (TFC) and antioxidant in SCG's extract. The coffee grounds were extracted using n-hexane and methanol in three different SCG/solvent (w/v) ratios: 1 : 10, 1 : 15 and 1 : 20. Both conventional and advanced extraction methods were employed, including Maceration (MAC), Soxhlet (SOX), ultrasound-Assisted extraction (UAE), microwave-Assisted extraction (MAE). The highest contents of LP and TPC were 0.0191 mM and 13.466 mg gallic acid (AG)/g dry weight by using UAE at the ratio of 1 : 20. With the same ratio, TFC peaked the highest point at 31.15 mg quercetin/g dry weight when extracted by MAE method. The oil recovery yield was in the range from 9.42 % to 17.96 %. The phenolic recovery yield was between 5.76 % and 12.3 %. The results indicated the high antioxidant capacity of the extract.","author":[{"dropping-particle":"","family":"Le","given":"Phung T.K.","non-dropping-particle":"","parse-names":false,"suffix":""},{"dropping-particle":"","family":"Vu","given":"Quan T.H.","non-dropping-particle":"","parse-names":false,"suffix":""},{"dropping-particle":"","family":"Nguyen","given":"Quan T.V.","non-dropping-particle":"","parse-names":false,"suffix":""},{"dropping-particle":"","family":"Tran","given":"Khoa A.","non-dropping-particle":"","parse-names":false,"suffix":""},{"dropping-particle":"","family":"Le","given":"Kien A.","non-dropping-particle":"","parse-names":false,"suffix":""}],"container-title":"Chemical Engineering Transactions","id":"ITEM-1","issue":"January 2017","issued":{"date-parts":[["2017"]]},"page":"1729-1734","title":"Extraction and evaluation the biological activities of oil from spent coffee grounds","type":"article-journal","volume":"56"},"uris":["http://www.mendeley.com/documents/?uuid=1c549636-1154-402f-9fc0-09e1ff3650ba","http://www.mendeley.com/documents/?uuid=742e7abe-3be1-4062-b268-8abac196a52d"]}],"mendeley":{"formattedCitation":"(Le et al., 2017)","plainTextFormattedCitation":"(Le et al., 2017)","previouslyFormattedCitation":"(Le et al., 2017)"},"properties":{"noteIndex":0},"schema":"https://github.com/citation-style-language/schema/raw/master/csl-citation.json"}</w:instrText>
      </w:r>
      <w:r w:rsidR="00160EF2" w:rsidRPr="00AD639A">
        <w:rPr>
          <w:color w:val="000000" w:themeColor="text1"/>
          <w:lang w:val="en-US"/>
        </w:rPr>
        <w:fldChar w:fldCharType="separate"/>
      </w:r>
      <w:r w:rsidR="00160EF2" w:rsidRPr="00AD639A">
        <w:rPr>
          <w:noProof/>
          <w:color w:val="000000" w:themeColor="text1"/>
          <w:lang w:val="en-US"/>
        </w:rPr>
        <w:t>(Le et al., 2017)</w:t>
      </w:r>
      <w:r w:rsidR="00160EF2" w:rsidRPr="00AD639A">
        <w:rPr>
          <w:color w:val="000000" w:themeColor="text1"/>
          <w:lang w:val="en-US"/>
        </w:rPr>
        <w:fldChar w:fldCharType="end"/>
      </w:r>
      <w:r w:rsidRPr="00AD639A">
        <w:rPr>
          <w:color w:val="000000" w:themeColor="text1"/>
          <w:lang w:val="en-US"/>
        </w:rPr>
        <w:t xml:space="preserve">. </w:t>
      </w:r>
      <w:r w:rsidR="00DE6A8B" w:rsidRPr="003E7DFF">
        <w:rPr>
          <w:lang w:val="en-US"/>
        </w:rPr>
        <w:t xml:space="preserve">The </w:t>
      </w:r>
      <w:r w:rsidR="004B5F32" w:rsidRPr="003E7DFF">
        <w:rPr>
          <w:lang w:val="en-US"/>
        </w:rPr>
        <w:t>Hexane to SCGs ratio</w:t>
      </w:r>
      <w:r w:rsidR="00BE270D" w:rsidRPr="003E7DFF">
        <w:rPr>
          <w:lang w:val="en-US"/>
        </w:rPr>
        <w:t xml:space="preserve">s analyzed were </w:t>
      </w:r>
      <w:r w:rsidR="00DE6A8B" w:rsidRPr="003E7DFF">
        <w:rPr>
          <w:lang w:val="en-US"/>
        </w:rPr>
        <w:t xml:space="preserve">5:1, 10:1, 15:1 </w:t>
      </w:r>
      <w:r w:rsidR="00D24C0F" w:rsidRPr="003E7DFF">
        <w:rPr>
          <w:lang w:val="en-US"/>
        </w:rPr>
        <w:t>and</w:t>
      </w:r>
      <w:r w:rsidR="00DE6A8B" w:rsidRPr="003E7DFF">
        <w:rPr>
          <w:lang w:val="en-US"/>
        </w:rPr>
        <w:t xml:space="preserve"> 20:1</w:t>
      </w:r>
      <w:r w:rsidR="00BE270D" w:rsidRPr="003E7DFF">
        <w:rPr>
          <w:lang w:val="en-US"/>
        </w:rPr>
        <w:t>.</w:t>
      </w:r>
      <w:r w:rsidR="00DE6A8B" w:rsidRPr="003E7DFF">
        <w:rPr>
          <w:lang w:val="en-US"/>
        </w:rPr>
        <w:t xml:space="preserve"> </w:t>
      </w:r>
      <w:r w:rsidR="00123007" w:rsidRPr="003E7DFF">
        <w:rPr>
          <w:lang w:val="en-US"/>
        </w:rPr>
        <w:t>T</w:t>
      </w:r>
      <w:r w:rsidR="00CC53ED" w:rsidRPr="003E7DFF">
        <w:rPr>
          <w:lang w:val="en-US"/>
        </w:rPr>
        <w:t>he</w:t>
      </w:r>
      <w:r w:rsidR="001B79DE" w:rsidRPr="003E7DFF">
        <w:rPr>
          <w:lang w:val="en-US"/>
        </w:rPr>
        <w:t xml:space="preserve"> </w:t>
      </w:r>
      <w:r w:rsidR="00BE270D" w:rsidRPr="003E7DFF">
        <w:rPr>
          <w:lang w:val="en-US"/>
        </w:rPr>
        <w:t xml:space="preserve">oil extraction time was set at </w:t>
      </w:r>
      <w:r w:rsidRPr="003E7DFF">
        <w:rPr>
          <w:lang w:val="en-US"/>
        </w:rPr>
        <w:t>30 min</w:t>
      </w:r>
      <w:r w:rsidR="00BE270D" w:rsidRPr="003E7DFF">
        <w:rPr>
          <w:lang w:val="en-US"/>
        </w:rPr>
        <w:t>utes</w:t>
      </w:r>
      <w:r w:rsidRPr="003E7DFF">
        <w:rPr>
          <w:lang w:val="en-US"/>
        </w:rPr>
        <w:t xml:space="preserve">. At the end of the experimental run, the </w:t>
      </w:r>
      <w:r w:rsidR="0078717E" w:rsidRPr="003E7DFF">
        <w:rPr>
          <w:lang w:val="en-US"/>
        </w:rPr>
        <w:t>extract was filtered</w:t>
      </w:r>
      <w:r w:rsidR="009B3855" w:rsidRPr="003E7DFF">
        <w:rPr>
          <w:lang w:val="en-US"/>
        </w:rPr>
        <w:t xml:space="preserve"> through 0.45 um membrane filter. </w:t>
      </w:r>
      <w:r w:rsidR="0083140D" w:rsidRPr="003E7DFF">
        <w:rPr>
          <w:lang w:val="en-US"/>
        </w:rPr>
        <w:t xml:space="preserve">The </w:t>
      </w:r>
      <w:r w:rsidR="00BE270D" w:rsidRPr="003E7DFF">
        <w:rPr>
          <w:lang w:val="en-US"/>
        </w:rPr>
        <w:t>solvent recovery</w:t>
      </w:r>
      <w:r w:rsidR="0083140D" w:rsidRPr="003E7DFF">
        <w:rPr>
          <w:lang w:val="en-US"/>
        </w:rPr>
        <w:t xml:space="preserve"> was carried out </w:t>
      </w:r>
      <w:r w:rsidRPr="003E7DFF">
        <w:rPr>
          <w:lang w:val="en-US"/>
        </w:rPr>
        <w:t xml:space="preserve">at </w:t>
      </w:r>
      <w:r w:rsidR="00DF47AA" w:rsidRPr="003E7DFF">
        <w:rPr>
          <w:lang w:val="en-US"/>
        </w:rPr>
        <w:t>4</w:t>
      </w:r>
      <w:r w:rsidRPr="003E7DFF">
        <w:rPr>
          <w:lang w:val="en-US"/>
        </w:rPr>
        <w:t>0 rpm, 40°C, and 300 mbar</w:t>
      </w:r>
      <w:r w:rsidR="00BE270D" w:rsidRPr="003E7DFF">
        <w:rPr>
          <w:lang w:val="en-US"/>
        </w:rPr>
        <w:t xml:space="preserve"> in a rotatory evaporator (BÜCHI 87 Rotavapor R-215)</w:t>
      </w:r>
      <w:r w:rsidR="000A583F" w:rsidRPr="003E7DFF">
        <w:rPr>
          <w:lang w:val="en-US"/>
        </w:rPr>
        <w:t>.</w:t>
      </w:r>
      <w:r w:rsidR="006761E4" w:rsidRPr="003E7DFF">
        <w:rPr>
          <w:lang w:val="en-US"/>
        </w:rPr>
        <w:t xml:space="preserve"> </w:t>
      </w:r>
      <w:r w:rsidR="0083140D" w:rsidRPr="003E7DFF">
        <w:rPr>
          <w:lang w:val="en-US"/>
        </w:rPr>
        <w:t>Extracted oil w</w:t>
      </w:r>
      <w:r w:rsidR="00946DD7" w:rsidRPr="003E7DFF">
        <w:rPr>
          <w:lang w:val="en-US"/>
        </w:rPr>
        <w:t>as weighed</w:t>
      </w:r>
      <w:r w:rsidRPr="003E7DFF">
        <w:rPr>
          <w:lang w:val="en-US"/>
        </w:rPr>
        <w:t xml:space="preserve"> </w:t>
      </w:r>
      <w:r w:rsidR="0083140D" w:rsidRPr="003E7DFF">
        <w:rPr>
          <w:lang w:val="en-US"/>
        </w:rPr>
        <w:t>and o</w:t>
      </w:r>
      <w:r w:rsidRPr="003E7DFF">
        <w:rPr>
          <w:lang w:val="en-US"/>
        </w:rPr>
        <w:t>il yield was calculated using Eq. 1.</w:t>
      </w:r>
    </w:p>
    <w:tbl>
      <w:tblPr>
        <w:tblW w:w="5000" w:type="pct"/>
        <w:tblLook w:val="04A0" w:firstRow="1" w:lastRow="0" w:firstColumn="1" w:lastColumn="0" w:noHBand="0" w:noVBand="1"/>
      </w:tblPr>
      <w:tblGrid>
        <w:gridCol w:w="7282"/>
        <w:gridCol w:w="1505"/>
      </w:tblGrid>
      <w:tr w:rsidR="006761E4" w:rsidRPr="003E7DFF" w14:paraId="44AA8B8A" w14:textId="77777777" w:rsidTr="00591026">
        <w:trPr>
          <w:trHeight w:val="224"/>
        </w:trPr>
        <w:tc>
          <w:tcPr>
            <w:tcW w:w="7282" w:type="dxa"/>
            <w:shd w:val="clear" w:color="auto" w:fill="auto"/>
            <w:vAlign w:val="center"/>
          </w:tcPr>
          <w:p w14:paraId="2390AD75" w14:textId="1BF9844C" w:rsidR="006761E4" w:rsidRPr="003E7DFF" w:rsidRDefault="00CD406C" w:rsidP="00591026">
            <w:pPr>
              <w:pStyle w:val="CETEquation"/>
              <w:spacing w:after="0"/>
              <w:rPr>
                <w:iCs/>
                <w:sz w:val="16"/>
                <w:szCs w:val="16"/>
                <w:lang w:val="en-US"/>
              </w:rPr>
            </w:pPr>
            <m:oMathPara>
              <m:oMathParaPr>
                <m:jc m:val="left"/>
              </m:oMathParaPr>
              <m:oMath>
                <m:r>
                  <m:rPr>
                    <m:sty m:val="p"/>
                  </m:rPr>
                  <w:rPr>
                    <w:rFonts w:ascii="Cambria Math" w:hAnsi="Cambria Math"/>
                    <w:sz w:val="16"/>
                    <w:szCs w:val="16"/>
                    <w:lang w:val="en-US"/>
                  </w:rPr>
                  <m:t xml:space="preserve">Oil yield </m:t>
                </m:r>
                <m:d>
                  <m:dPr>
                    <m:ctrlPr>
                      <w:rPr>
                        <w:rFonts w:ascii="Cambria Math" w:hAnsi="Cambria Math"/>
                        <w:iCs/>
                        <w:sz w:val="16"/>
                        <w:szCs w:val="16"/>
                        <w:lang w:val="en-US"/>
                      </w:rPr>
                    </m:ctrlPr>
                  </m:dPr>
                  <m:e>
                    <m:r>
                      <m:rPr>
                        <m:sty m:val="p"/>
                      </m:rPr>
                      <w:rPr>
                        <w:rFonts w:ascii="Cambria Math" w:hAnsi="Cambria Math"/>
                        <w:sz w:val="16"/>
                        <w:szCs w:val="16"/>
                        <w:lang w:val="en-US"/>
                      </w:rPr>
                      <m:t>%</m:t>
                    </m:r>
                  </m:e>
                </m:d>
                <m:r>
                  <m:rPr>
                    <m:sty m:val="p"/>
                  </m:rPr>
                  <w:rPr>
                    <w:rFonts w:ascii="Cambria Math" w:hAnsi="Cambria Math"/>
                    <w:sz w:val="16"/>
                    <w:szCs w:val="16"/>
                    <w:lang w:val="en-US"/>
                  </w:rPr>
                  <m:t xml:space="preserve">= </m:t>
                </m:r>
                <m:f>
                  <m:fPr>
                    <m:ctrlPr>
                      <w:rPr>
                        <w:rFonts w:ascii="Cambria Math" w:hAnsi="Cambria Math"/>
                        <w:iCs/>
                        <w:sz w:val="16"/>
                        <w:szCs w:val="16"/>
                        <w:lang w:val="en-US"/>
                      </w:rPr>
                    </m:ctrlPr>
                  </m:fPr>
                  <m:num>
                    <m:sSub>
                      <m:sSubPr>
                        <m:ctrlPr>
                          <w:rPr>
                            <w:rFonts w:ascii="Cambria Math" w:hAnsi="Cambria Math"/>
                            <w:iCs/>
                            <w:sz w:val="16"/>
                            <w:szCs w:val="16"/>
                            <w:lang w:val="en-US"/>
                          </w:rPr>
                        </m:ctrlPr>
                      </m:sSubPr>
                      <m:e>
                        <m:r>
                          <m:rPr>
                            <m:sty m:val="p"/>
                          </m:rPr>
                          <w:rPr>
                            <w:rFonts w:ascii="Cambria Math" w:hAnsi="Cambria Math"/>
                            <w:sz w:val="16"/>
                            <w:szCs w:val="16"/>
                            <w:lang w:val="en-US"/>
                          </w:rPr>
                          <m:t>m</m:t>
                        </m:r>
                      </m:e>
                      <m:sub>
                        <m:r>
                          <m:rPr>
                            <m:sty m:val="p"/>
                          </m:rPr>
                          <w:rPr>
                            <w:rFonts w:ascii="Cambria Math" w:hAnsi="Cambria Math"/>
                            <w:sz w:val="16"/>
                            <w:szCs w:val="16"/>
                            <w:lang w:val="en-US"/>
                          </w:rPr>
                          <m:t>oil</m:t>
                        </m:r>
                      </m:sub>
                    </m:sSub>
                  </m:num>
                  <m:den>
                    <m:sSub>
                      <m:sSubPr>
                        <m:ctrlPr>
                          <w:rPr>
                            <w:rFonts w:ascii="Cambria Math" w:hAnsi="Cambria Math"/>
                            <w:iCs/>
                            <w:sz w:val="16"/>
                            <w:szCs w:val="16"/>
                            <w:lang w:val="en-US"/>
                          </w:rPr>
                        </m:ctrlPr>
                      </m:sSubPr>
                      <m:e>
                        <m:r>
                          <m:rPr>
                            <m:sty m:val="p"/>
                          </m:rPr>
                          <w:rPr>
                            <w:rFonts w:ascii="Cambria Math" w:hAnsi="Cambria Math"/>
                            <w:sz w:val="16"/>
                            <w:szCs w:val="16"/>
                            <w:lang w:val="en-US"/>
                          </w:rPr>
                          <m:t>m</m:t>
                        </m:r>
                      </m:e>
                      <m:sub>
                        <m:r>
                          <m:rPr>
                            <m:sty m:val="p"/>
                          </m:rPr>
                          <w:rPr>
                            <w:rFonts w:ascii="Cambria Math" w:hAnsi="Cambria Math"/>
                            <w:sz w:val="16"/>
                            <w:szCs w:val="16"/>
                            <w:lang w:val="en-US"/>
                          </w:rPr>
                          <m:t>SCGs</m:t>
                        </m:r>
                      </m:sub>
                    </m:sSub>
                  </m:den>
                </m:f>
                <m:r>
                  <m:rPr>
                    <m:sty m:val="p"/>
                  </m:rPr>
                  <w:rPr>
                    <w:rFonts w:ascii="Cambria Math" w:hAnsi="Cambria Math"/>
                    <w:sz w:val="16"/>
                    <w:szCs w:val="16"/>
                    <w:lang w:val="en-US"/>
                  </w:rPr>
                  <m:t>∙100</m:t>
                </m:r>
              </m:oMath>
            </m:oMathPara>
          </w:p>
        </w:tc>
        <w:tc>
          <w:tcPr>
            <w:tcW w:w="1505" w:type="dxa"/>
            <w:vAlign w:val="center"/>
          </w:tcPr>
          <w:p w14:paraId="005B2BC3" w14:textId="77777777" w:rsidR="006761E4" w:rsidRPr="003E7DFF" w:rsidRDefault="006761E4" w:rsidP="00591026">
            <w:pPr>
              <w:pStyle w:val="CETEquation"/>
              <w:spacing w:after="0"/>
              <w:jc w:val="right"/>
              <w:rPr>
                <w:lang w:val="en-US"/>
              </w:rPr>
            </w:pPr>
            <w:r w:rsidRPr="003E7DFF">
              <w:rPr>
                <w:lang w:val="en-US"/>
              </w:rPr>
              <w:t>(1)</w:t>
            </w:r>
          </w:p>
        </w:tc>
      </w:tr>
    </w:tbl>
    <w:p w14:paraId="1111AF47" w14:textId="396202A0" w:rsidR="003D609A" w:rsidRDefault="00BE270D" w:rsidP="00BE270D">
      <w:pPr>
        <w:pStyle w:val="CETHeading1"/>
        <w:numPr>
          <w:ilvl w:val="0"/>
          <w:numId w:val="0"/>
        </w:numPr>
        <w:rPr>
          <w:sz w:val="18"/>
        </w:rPr>
      </w:pPr>
      <w:r w:rsidRPr="003E7DFF">
        <w:rPr>
          <w:sz w:val="18"/>
        </w:rPr>
        <w:t xml:space="preserve">2.2 </w:t>
      </w:r>
      <w:r w:rsidR="003D609A" w:rsidRPr="003E7DFF">
        <w:rPr>
          <w:sz w:val="18"/>
        </w:rPr>
        <w:t>Process description</w:t>
      </w:r>
    </w:p>
    <w:p w14:paraId="56B614B2" w14:textId="27D00113" w:rsidR="00C47D44" w:rsidRPr="003E7DFF" w:rsidRDefault="00C47D44" w:rsidP="003D609A">
      <w:pPr>
        <w:pStyle w:val="CETBodytext"/>
        <w:rPr>
          <w:b/>
          <w:bCs/>
        </w:rPr>
      </w:pPr>
      <w:r w:rsidRPr="003E7DFF">
        <w:rPr>
          <w:b/>
          <w:bCs/>
        </w:rPr>
        <w:t>2.2.1. Ultrasound-assisted oil extraction</w:t>
      </w:r>
    </w:p>
    <w:p w14:paraId="6E7DEFF6" w14:textId="1C59AFFE" w:rsidR="003D609A" w:rsidRPr="00A7675B" w:rsidRDefault="00E34673" w:rsidP="003D609A">
      <w:pPr>
        <w:pStyle w:val="CETBodytext"/>
        <w:rPr>
          <w:color w:val="000000" w:themeColor="text1"/>
        </w:rPr>
      </w:pPr>
      <w:r w:rsidRPr="00E34673">
        <w:rPr>
          <w:color w:val="000000" w:themeColor="text1"/>
        </w:rPr>
        <w:t xml:space="preserve">The following UAE extraction process is based on the process conducted experimentally (described on section 2.1). </w:t>
      </w:r>
      <w:r w:rsidR="003D609A" w:rsidRPr="00E34673">
        <w:rPr>
          <w:color w:val="000000" w:themeColor="text1"/>
        </w:rPr>
        <w:t>Figure 1</w:t>
      </w:r>
      <w:r w:rsidR="00812938" w:rsidRPr="00E34673">
        <w:rPr>
          <w:color w:val="000000" w:themeColor="text1"/>
        </w:rPr>
        <w:t xml:space="preserve"> a) </w:t>
      </w:r>
      <w:r w:rsidR="003D609A" w:rsidRPr="00E34673">
        <w:rPr>
          <w:color w:val="000000" w:themeColor="text1"/>
        </w:rPr>
        <w:t xml:space="preserve">shows the process flow diagram </w:t>
      </w:r>
      <w:r w:rsidR="0083140D" w:rsidRPr="00E34673">
        <w:rPr>
          <w:color w:val="000000" w:themeColor="text1"/>
        </w:rPr>
        <w:t xml:space="preserve">of </w:t>
      </w:r>
      <w:r w:rsidR="00BE270D" w:rsidRPr="00E34673">
        <w:rPr>
          <w:color w:val="000000" w:themeColor="text1"/>
        </w:rPr>
        <w:t xml:space="preserve">the </w:t>
      </w:r>
      <w:r w:rsidR="003D609A" w:rsidRPr="00E34673">
        <w:rPr>
          <w:color w:val="000000" w:themeColor="text1"/>
        </w:rPr>
        <w:t xml:space="preserve">UAE </w:t>
      </w:r>
      <w:r w:rsidR="00C47D44" w:rsidRPr="00E34673">
        <w:rPr>
          <w:color w:val="000000" w:themeColor="text1"/>
        </w:rPr>
        <w:t>process for the production of</w:t>
      </w:r>
      <w:r w:rsidR="003D609A" w:rsidRPr="00E34673">
        <w:rPr>
          <w:color w:val="000000" w:themeColor="text1"/>
        </w:rPr>
        <w:t xml:space="preserve"> SCGs</w:t>
      </w:r>
      <w:r w:rsidR="00C47D44" w:rsidRPr="00E34673">
        <w:rPr>
          <w:color w:val="000000" w:themeColor="text1"/>
        </w:rPr>
        <w:t xml:space="preserve"> oil</w:t>
      </w:r>
      <w:r w:rsidR="003D609A" w:rsidRPr="00E34673">
        <w:rPr>
          <w:color w:val="000000" w:themeColor="text1"/>
        </w:rPr>
        <w:t xml:space="preserve">. </w:t>
      </w:r>
      <w:r w:rsidR="0048141D" w:rsidRPr="00E34673">
        <w:rPr>
          <w:color w:val="000000" w:themeColor="text1"/>
        </w:rPr>
        <w:t>SCGs (stream 1)</w:t>
      </w:r>
      <w:r w:rsidR="0083140D" w:rsidRPr="00E34673">
        <w:rPr>
          <w:color w:val="000000" w:themeColor="text1"/>
        </w:rPr>
        <w:t xml:space="preserve"> </w:t>
      </w:r>
      <w:r w:rsidR="00C47D44" w:rsidRPr="00E34673">
        <w:rPr>
          <w:color w:val="000000" w:themeColor="text1"/>
        </w:rPr>
        <w:t xml:space="preserve">and </w:t>
      </w:r>
      <w:r w:rsidR="00C47D44" w:rsidRPr="003E7DFF">
        <w:t xml:space="preserve">hexane </w:t>
      </w:r>
      <w:r w:rsidR="0083140D" w:rsidRPr="003E7DFF">
        <w:t>(stream 2</w:t>
      </w:r>
      <w:r w:rsidR="0083140D" w:rsidRPr="00160EF2">
        <w:t xml:space="preserve">) </w:t>
      </w:r>
      <w:r w:rsidR="00C47D44" w:rsidRPr="00160EF2">
        <w:t>enter the</w:t>
      </w:r>
      <w:r w:rsidR="00C47D44" w:rsidRPr="003E7DFF">
        <w:t xml:space="preserve"> ultra</w:t>
      </w:r>
      <w:r w:rsidR="00A237AA">
        <w:t>sound</w:t>
      </w:r>
      <w:r w:rsidR="00C47D44" w:rsidRPr="003E7DFF">
        <w:t>-assisted extractor (EX-101) which consume</w:t>
      </w:r>
      <w:r w:rsidR="218F4CF6" w:rsidRPr="003E7DFF">
        <w:t>s</w:t>
      </w:r>
      <w:r w:rsidR="00C47D44" w:rsidRPr="003E7DFF">
        <w:t xml:space="preserve"> electricity </w:t>
      </w:r>
      <w:r w:rsidR="00C47D44" w:rsidRPr="00A7675B">
        <w:rPr>
          <w:color w:val="000000" w:themeColor="text1"/>
        </w:rPr>
        <w:t>from the national network</w:t>
      </w:r>
      <w:r w:rsidR="0083140D" w:rsidRPr="00A7675B">
        <w:rPr>
          <w:color w:val="000000" w:themeColor="text1"/>
        </w:rPr>
        <w:t xml:space="preserve">. </w:t>
      </w:r>
      <w:r w:rsidR="00C47D44" w:rsidRPr="00A7675B">
        <w:rPr>
          <w:color w:val="000000" w:themeColor="text1"/>
        </w:rPr>
        <w:t>A solid</w:t>
      </w:r>
      <w:r w:rsidR="00A237AA" w:rsidRPr="00A7675B">
        <w:rPr>
          <w:color w:val="000000" w:themeColor="text1"/>
        </w:rPr>
        <w:t>-</w:t>
      </w:r>
      <w:r w:rsidR="00C47D44" w:rsidRPr="00A7675B">
        <w:rPr>
          <w:color w:val="000000" w:themeColor="text1"/>
        </w:rPr>
        <w:t>liquid mixture exits the EX</w:t>
      </w:r>
      <w:r w:rsidR="00A237AA" w:rsidRPr="00A7675B">
        <w:rPr>
          <w:color w:val="000000" w:themeColor="text1"/>
        </w:rPr>
        <w:t>-</w:t>
      </w:r>
      <w:r w:rsidR="00C47D44" w:rsidRPr="00A7675B">
        <w:rPr>
          <w:color w:val="000000" w:themeColor="text1"/>
        </w:rPr>
        <w:t>101</w:t>
      </w:r>
      <w:r w:rsidR="0083140D" w:rsidRPr="00A7675B">
        <w:rPr>
          <w:color w:val="000000" w:themeColor="text1"/>
        </w:rPr>
        <w:t xml:space="preserve"> </w:t>
      </w:r>
      <w:r w:rsidR="00C47D44" w:rsidRPr="00A7675B">
        <w:rPr>
          <w:color w:val="000000" w:themeColor="text1"/>
        </w:rPr>
        <w:t>and enters the separator</w:t>
      </w:r>
      <w:r w:rsidR="0083140D" w:rsidRPr="00A7675B">
        <w:rPr>
          <w:color w:val="000000" w:themeColor="text1"/>
        </w:rPr>
        <w:t xml:space="preserve"> </w:t>
      </w:r>
      <w:r w:rsidR="00C47D44" w:rsidRPr="00A7675B">
        <w:rPr>
          <w:color w:val="000000" w:themeColor="text1"/>
        </w:rPr>
        <w:t>(</w:t>
      </w:r>
      <w:r w:rsidR="0083140D" w:rsidRPr="00A7675B">
        <w:rPr>
          <w:color w:val="000000" w:themeColor="text1"/>
        </w:rPr>
        <w:t>F-101</w:t>
      </w:r>
      <w:r w:rsidR="00C47D44" w:rsidRPr="00A7675B">
        <w:rPr>
          <w:color w:val="000000" w:themeColor="text1"/>
        </w:rPr>
        <w:t>)</w:t>
      </w:r>
      <w:r w:rsidR="00160EF2" w:rsidRPr="00A7675B">
        <w:rPr>
          <w:color w:val="000000" w:themeColor="text1"/>
        </w:rPr>
        <w:t xml:space="preserve"> </w:t>
      </w:r>
      <w:r w:rsidRPr="00A7675B">
        <w:rPr>
          <w:color w:val="000000" w:themeColor="text1"/>
        </w:rPr>
        <w:t>to separate the</w:t>
      </w:r>
      <w:r w:rsidR="00160EF2" w:rsidRPr="00A7675B">
        <w:rPr>
          <w:color w:val="000000" w:themeColor="text1"/>
        </w:rPr>
        <w:t xml:space="preserve"> defatted SCGs (stream 4) </w:t>
      </w:r>
      <w:r w:rsidRPr="00A7675B">
        <w:rPr>
          <w:color w:val="000000" w:themeColor="text1"/>
        </w:rPr>
        <w:t>and the liquid mixture</w:t>
      </w:r>
      <w:r w:rsidR="00160EF2" w:rsidRPr="00A7675B">
        <w:rPr>
          <w:color w:val="000000" w:themeColor="text1"/>
        </w:rPr>
        <w:t xml:space="preserve"> (stream 5). </w:t>
      </w:r>
      <w:r w:rsidRPr="00A7675B">
        <w:rPr>
          <w:color w:val="000000" w:themeColor="text1"/>
        </w:rPr>
        <w:t>The liquid mixture of hexane and oil</w:t>
      </w:r>
      <w:r w:rsidR="00C47D44" w:rsidRPr="00A7675B">
        <w:rPr>
          <w:color w:val="000000" w:themeColor="text1"/>
        </w:rPr>
        <w:t xml:space="preserve"> enters the evaporator (EV-101) which consumes electricity to </w:t>
      </w:r>
      <w:r w:rsidR="00076C34" w:rsidRPr="00A7675B">
        <w:rPr>
          <w:color w:val="000000" w:themeColor="text1"/>
        </w:rPr>
        <w:t>evaporate hexane</w:t>
      </w:r>
      <w:r w:rsidRPr="00A7675B">
        <w:rPr>
          <w:color w:val="000000" w:themeColor="text1"/>
        </w:rPr>
        <w:t xml:space="preserve"> and to obtain </w:t>
      </w:r>
      <w:r w:rsidR="00C47D44" w:rsidRPr="00A7675B">
        <w:rPr>
          <w:color w:val="000000" w:themeColor="text1"/>
        </w:rPr>
        <w:t xml:space="preserve">the </w:t>
      </w:r>
      <w:r w:rsidRPr="00A7675B">
        <w:rPr>
          <w:color w:val="000000" w:themeColor="text1"/>
        </w:rPr>
        <w:t xml:space="preserve">purified </w:t>
      </w:r>
      <w:r w:rsidR="00C47D44" w:rsidRPr="00A7675B">
        <w:rPr>
          <w:color w:val="000000" w:themeColor="text1"/>
        </w:rPr>
        <w:t>oil (stream 6)</w:t>
      </w:r>
      <w:r w:rsidRPr="00A7675B">
        <w:rPr>
          <w:color w:val="000000" w:themeColor="text1"/>
        </w:rPr>
        <w:t xml:space="preserve">. Finally, </w:t>
      </w:r>
      <w:r w:rsidR="00C47D44" w:rsidRPr="00A7675B">
        <w:rPr>
          <w:color w:val="000000" w:themeColor="text1"/>
        </w:rPr>
        <w:t xml:space="preserve">the </w:t>
      </w:r>
      <w:r w:rsidR="00D52428" w:rsidRPr="00A7675B">
        <w:rPr>
          <w:color w:val="000000" w:themeColor="text1"/>
        </w:rPr>
        <w:t xml:space="preserve">solvent </w:t>
      </w:r>
      <w:r w:rsidR="00C47D44" w:rsidRPr="00A7675B">
        <w:rPr>
          <w:color w:val="000000" w:themeColor="text1"/>
        </w:rPr>
        <w:t xml:space="preserve">(stream 7) </w:t>
      </w:r>
      <w:r w:rsidRPr="00A7675B">
        <w:rPr>
          <w:color w:val="000000" w:themeColor="text1"/>
        </w:rPr>
        <w:t xml:space="preserve">is condensed t </w:t>
      </w:r>
      <w:r w:rsidR="00C47D44" w:rsidRPr="00A7675B">
        <w:rPr>
          <w:color w:val="000000" w:themeColor="text1"/>
        </w:rPr>
        <w:t>by using</w:t>
      </w:r>
      <w:r w:rsidR="00D52428" w:rsidRPr="00A7675B">
        <w:rPr>
          <w:color w:val="000000" w:themeColor="text1"/>
        </w:rPr>
        <w:t xml:space="preserve"> </w:t>
      </w:r>
      <w:r w:rsidR="00C47D44" w:rsidRPr="00A7675B">
        <w:rPr>
          <w:color w:val="000000" w:themeColor="text1"/>
        </w:rPr>
        <w:t xml:space="preserve">chilled water (stream 8). </w:t>
      </w:r>
    </w:p>
    <w:p w14:paraId="20805602" w14:textId="77777777" w:rsidR="00A261E5" w:rsidRPr="00A7675B" w:rsidRDefault="00A261E5" w:rsidP="00A261E5">
      <w:pPr>
        <w:pStyle w:val="CETBodytext"/>
        <w:rPr>
          <w:b/>
          <w:bCs/>
          <w:color w:val="000000" w:themeColor="text1"/>
        </w:rPr>
      </w:pPr>
    </w:p>
    <w:p w14:paraId="5D31C14A" w14:textId="59580338" w:rsidR="00A261E5" w:rsidRPr="00A7675B" w:rsidRDefault="00A261E5" w:rsidP="00A261E5">
      <w:pPr>
        <w:pStyle w:val="CETBodytext"/>
        <w:rPr>
          <w:b/>
          <w:bCs/>
          <w:color w:val="000000" w:themeColor="text1"/>
        </w:rPr>
      </w:pPr>
      <w:r w:rsidRPr="00A7675B">
        <w:rPr>
          <w:b/>
          <w:bCs/>
          <w:color w:val="000000" w:themeColor="text1"/>
        </w:rPr>
        <w:t>2.2.2. Soxhlet oil extraction</w:t>
      </w:r>
    </w:p>
    <w:p w14:paraId="6B4C92BC" w14:textId="3CA1DF12" w:rsidR="00A261E5" w:rsidRPr="00A7675B" w:rsidRDefault="00A261E5" w:rsidP="00A261E5">
      <w:pPr>
        <w:pStyle w:val="CETBodytext"/>
        <w:rPr>
          <w:color w:val="000000" w:themeColor="text1"/>
        </w:rPr>
      </w:pPr>
      <w:r w:rsidRPr="00A7675B">
        <w:rPr>
          <w:color w:val="000000" w:themeColor="text1"/>
        </w:rPr>
        <w:t xml:space="preserve">Figure 1 b) shows the process flow diagram of the </w:t>
      </w:r>
      <w:proofErr w:type="spellStart"/>
      <w:r w:rsidRPr="00A7675B">
        <w:rPr>
          <w:color w:val="000000" w:themeColor="text1"/>
        </w:rPr>
        <w:t>soxhlet</w:t>
      </w:r>
      <w:proofErr w:type="spellEnd"/>
      <w:r w:rsidRPr="00A7675B">
        <w:rPr>
          <w:color w:val="000000" w:themeColor="text1"/>
        </w:rPr>
        <w:t xml:space="preserve"> extraction (SE) process for the production of SCGs oil based on </w:t>
      </w:r>
      <w:r w:rsidR="00E34673" w:rsidRPr="00A7675B">
        <w:rPr>
          <w:color w:val="000000" w:themeColor="text1"/>
        </w:rPr>
        <w:t xml:space="preserve">the </w:t>
      </w:r>
      <w:r w:rsidRPr="00A7675B">
        <w:rPr>
          <w:color w:val="000000" w:themeColor="text1"/>
        </w:rPr>
        <w:t xml:space="preserve">operation conditions of </w:t>
      </w:r>
      <w:r w:rsidR="00E34673" w:rsidRPr="00A7675B">
        <w:rPr>
          <w:color w:val="000000" w:themeColor="text1"/>
        </w:rPr>
        <w:t xml:space="preserve">a </w:t>
      </w:r>
      <w:r w:rsidRPr="00A7675B">
        <w:rPr>
          <w:color w:val="000000" w:themeColor="text1"/>
        </w:rPr>
        <w:t>previous stud</w:t>
      </w:r>
      <w:r w:rsidR="00E34673" w:rsidRPr="00A7675B">
        <w:rPr>
          <w:color w:val="000000" w:themeColor="text1"/>
        </w:rPr>
        <w:t>y</w:t>
      </w:r>
      <w:r w:rsidRPr="00A7675B">
        <w:rPr>
          <w:color w:val="000000" w:themeColor="text1"/>
        </w:rPr>
        <w:t xml:space="preserve"> </w:t>
      </w:r>
      <w:r w:rsidR="00804235" w:rsidRPr="00A7675B">
        <w:rPr>
          <w:color w:val="000000" w:themeColor="text1"/>
        </w:rPr>
        <w:fldChar w:fldCharType="begin" w:fldLock="1"/>
      </w:r>
      <w:r w:rsidR="008B70F7">
        <w:rPr>
          <w:color w:val="000000" w:themeColor="text1"/>
        </w:rPr>
        <w:instrText>ADDIN CSL_CITATION {"citationItems":[{"id":"ITEM-1","itemData":{"ISSN":"00162361","abstract":"The effect of different extraction solvents (polar and non-polar) on yield, chemical and physical properties, including free fatty acid content (FFA) or acid value (AV), saponification value (SV), density, viscosity, elemental composition and heating values of oil extracted from spent coffee grounds (SCG) is investigated. The Soxhlet extraction method is utilized for the extraction of oil from spent coffee grounds. Iso-propanol, ethanol, and acetone as polar solvents and toluene, chloroform, hexane and n-pentane as nonpolar solvents are used. For each solvent, the oil yield is recorded for different time spans. The results show that the highest oil yield (15.3%) is achieved using hexane as an extraction solvent after 30 min of extraction time. The AV and SV of the extracted oils vary depending on the extraction solvent. The results indicate that AV of SCG oil extracted with hexane is 3.65% (7.3 mg KOH/g). This value is lower than the values for spent coffee oil extracted with the other solvents (ethanol 3.85%, isopropanol 6.4%, chloroform 4.55%, and toluene 4.15%). Free fatty acids (FFA) of the extracted oil are converted into fatty acid methyl ester (FAME) by base-catalyzed esterification. Effects of temperature, the ratio of FFA to the methanol-KOH solution and the reaction time are investigated. With one step alkali-catalyzed transesterification, oil conversion to methyl ester can be enhanced from approx. 55-85% by increasing the reaction time, the reaction temperature and the MeOH-KOH/FFA ratio. However, a complete oil conversion could only be achieved by utilizing a two-steps transesterification process. © 2012 Elsevier Ltd. All rights reserved.","author":[{"dropping-particle":"","family":"Al-Hamamre","given":"Zayed","non-dropping-particle":"","parse-names":false,"suffix":""},{"dropping-particle":"","family":"Foerster","given":"Sascha","non-dropping-particle":"","parse-names":false,"suffix":""},{"dropping-particle":"","family":"Hartmann","given":"Franziska","non-dropping-particle":"","parse-names":false,"suffix":""},{"dropping-particle":"","family":"Kröger","given":"Michael","non-dropping-particle":"","parse-names":false,"suffix":""},{"dropping-particle":"","family":"Kaltschmitt","given":"Martin","non-dropping-particle":"","parse-names":false,"suffix":""}],"container-title":"Fuel","id":"ITEM-1","issue":"x","issued":{"date-parts":[["2012"]]},"page":"70-76","publisher":"Elsevier Ltd","title":"Oil extracted from spent coffee grounds as a renewable source for fatty acid methyl ester manufacturing","type":"article-journal","volume":"96"},"uris":["http://www.mendeley.com/documents/?uuid=378fe7cc-7a3d-43db-a87e-0b42de9a7c66","http://www.mendeley.com/documents/?uuid=bd3d2214-36f0-4c3d-8b38-d5d2418d731c"]},{"id":"ITEM-2","itemData":{"ISBN":"9788895608471","ISSN":"22839216","abstract":"Spent coffee grounds (SCG) have grown its popularity as a low-cost and versatile resource in multiple application fields. The economic potential of SCG is highlighted by its abundance and rich contents of various beneficial compounds, such as polyphenols, polysaccharides, amino acids, antioxidants, etc. This study aimed to evaluate the content of lipid hydroperoxide (LP), total phenolic content (TPC), flavonoid content (TFC) and antioxidant in SCG's extract. The coffee grounds were extracted using n-hexane and methanol in three different SCG/solvent (w/v) ratios: 1 : 10, 1 : 15 and 1 : 20. Both conventional and advanced extraction methods were employed, including Maceration (MAC), Soxhlet (SOX), ultrasound-Assisted extraction (UAE), microwave-Assisted extraction (MAE). The highest contents of LP and TPC were 0.0191 mM and 13.466 mg gallic acid (AG)/g dry weight by using UAE at the ratio of 1 : 20. With the same ratio, TFC peaked the highest point at 31.15 mg quercetin/g dry weight when extracted by MAE method. The oil recovery yield was in the range from 9.42 % to 17.96 %. The phenolic recovery yield was between 5.76 % and 12.3 %. The results indicated the high antioxidant capacity of the extract.","author":[{"dropping-particle":"","family":"Le","given":"Phung T.K.","non-dropping-particle":"","parse-names":false,"suffix":""},{"dropping-particle":"","family":"Vu","given":"Quan T.H.","non-dropping-particle":"","parse-names":false,"suffix":""},{"dropping-particle":"","family":"Nguyen","given":"Quan T.V.","non-dropping-particle":"","parse-names":false,"suffix":""},{"dropping-particle":"","family":"Tran","given":"Khoa A.","non-dropping-particle":"","parse-names":false,"suffix":""},{"dropping-particle":"","family":"Le","given":"Kien A.","non-dropping-particle":"","parse-names":false,"suffix":""}],"container-title":"Chemical Engineering Transactions","id":"ITEM-2","issue":"January 2017","issued":{"date-parts":[["2017"]]},"page":"1729-1734","title":"Extraction and evaluation the biological activities of oil from spent coffee grounds","type":"article-journal","volume":"56"},"uris":["http://www.mendeley.com/documents/?uuid=1c549636-1154-402f-9fc0-09e1ff3650ba","http://www.mendeley.com/documents/?uuid=742e7abe-3be1-4062-b268-8abac196a52d"]}],"mendeley":{"formattedCitation":"(Al-Hamamre et al., 2012; Le et al., 2017)","plainTextFormattedCitation":"(Al-Hamamre et al., 2012; Le et al., 2017)","previouslyFormattedCitation":"(Al-Hamamre et al., 2012; Le et al., 2017)"},"properties":{"noteIndex":0},"schema":"https://github.com/citation-style-language/schema/raw/master/csl-citation.json"}</w:instrText>
      </w:r>
      <w:r w:rsidR="00804235" w:rsidRPr="00A7675B">
        <w:rPr>
          <w:color w:val="000000" w:themeColor="text1"/>
        </w:rPr>
        <w:fldChar w:fldCharType="separate"/>
      </w:r>
      <w:r w:rsidR="00A7675B" w:rsidRPr="00A7675B">
        <w:rPr>
          <w:noProof/>
          <w:color w:val="000000" w:themeColor="text1"/>
        </w:rPr>
        <w:t>(Al-Hamamre et al., 2012; Le et al., 2017)</w:t>
      </w:r>
      <w:r w:rsidR="00804235" w:rsidRPr="00A7675B">
        <w:rPr>
          <w:color w:val="000000" w:themeColor="text1"/>
        </w:rPr>
        <w:fldChar w:fldCharType="end"/>
      </w:r>
      <w:r w:rsidR="00804235" w:rsidRPr="00A7675B">
        <w:rPr>
          <w:color w:val="000000" w:themeColor="text1"/>
        </w:rPr>
        <w:t xml:space="preserve">. </w:t>
      </w:r>
      <w:r w:rsidRPr="00A7675B">
        <w:rPr>
          <w:color w:val="000000" w:themeColor="text1"/>
        </w:rPr>
        <w:t>SCGs (stream 1) and hexane (stream 2</w:t>
      </w:r>
      <w:r w:rsidRPr="00907A2D">
        <w:rPr>
          <w:color w:val="000000" w:themeColor="text1"/>
        </w:rPr>
        <w:t xml:space="preserve">) enter the </w:t>
      </w:r>
      <w:proofErr w:type="spellStart"/>
      <w:r w:rsidRPr="00907A2D">
        <w:rPr>
          <w:color w:val="000000" w:themeColor="text1"/>
        </w:rPr>
        <w:t>soxhlet</w:t>
      </w:r>
      <w:proofErr w:type="spellEnd"/>
      <w:r w:rsidRPr="00907A2D">
        <w:rPr>
          <w:color w:val="000000" w:themeColor="text1"/>
        </w:rPr>
        <w:t xml:space="preserve"> extractor (EX-201) which consume electricity from the national network to reach the operating temperature of 69 ºC</w:t>
      </w:r>
      <w:r w:rsidR="00E34673" w:rsidRPr="00907A2D">
        <w:rPr>
          <w:color w:val="000000" w:themeColor="text1"/>
        </w:rPr>
        <w:t xml:space="preserve"> (boiling point of the solvent)</w:t>
      </w:r>
      <w:r w:rsidRPr="00907A2D">
        <w:rPr>
          <w:color w:val="000000" w:themeColor="text1"/>
        </w:rPr>
        <w:t>. The retention time in the extractor is 3 hours</w:t>
      </w:r>
      <w:r w:rsidR="00804235" w:rsidRPr="00907A2D">
        <w:rPr>
          <w:color w:val="000000" w:themeColor="text1"/>
        </w:rPr>
        <w:t xml:space="preserve"> </w:t>
      </w:r>
      <w:r w:rsidR="00804235" w:rsidRPr="00907A2D">
        <w:rPr>
          <w:color w:val="000000" w:themeColor="text1"/>
        </w:rPr>
        <w:fldChar w:fldCharType="begin" w:fldLock="1"/>
      </w:r>
      <w:r w:rsidR="008B70F7" w:rsidRPr="00907A2D">
        <w:rPr>
          <w:color w:val="000000" w:themeColor="text1"/>
        </w:rPr>
        <w:instrText>ADDIN CSL_CITATION {"citationItems":[{"id":"ITEM-1","itemData":{"ISBN":"9788895608471","ISSN":"22839216","abstract":"Spent coffee grounds (SCG) have grown its popularity as a low-cost and versatile resource in multiple application fields. The economic potential of SCG is highlighted by its abundance and rich contents of various beneficial compounds, such as polyphenols, polysaccharides, amino acids, antioxidants, etc. This study aimed to evaluate the content of lipid hydroperoxide (LP), total phenolic content (TPC), flavonoid content (TFC) and antioxidant in SCG's extract. The coffee grounds were extracted using n-hexane and methanol in three different SCG/solvent (w/v) ratios: 1 : 10, 1 : 15 and 1 : 20. Both conventional and advanced extraction methods were employed, including Maceration (MAC), Soxhlet (SOX), ultrasound-Assisted extraction (UAE), microwave-Assisted extraction (MAE). The highest contents of LP and TPC were 0.0191 mM and 13.466 mg gallic acid (AG)/g dry weight by using UAE at the ratio of 1 : 20. With the same ratio, TFC peaked the highest point at 31.15 mg quercetin/g dry weight when extracted by MAE method. The oil recovery yield was in the range from 9.42 % to 17.96 %. The phenolic recovery yield was between 5.76 % and 12.3 %. The results indicated the high antioxidant capacity of the extract.","author":[{"dropping-particle":"","family":"Le","given":"Phung T.K.","non-dropping-particle":"","parse-names":false,"suffix":""},{"dropping-particle":"","family":"Vu","given":"Quan T.H.","non-dropping-particle":"","parse-names":false,"suffix":""},{"dropping-particle":"","family":"Nguyen","given":"Quan T.V.","non-dropping-particle":"","parse-names":false,"suffix":""},{"dropping-particle":"","family":"Tran","given":"Khoa A.","non-dropping-particle":"","parse-names":false,"suffix":""},{"dropping-particle":"","family":"Le","given":"Kien A.","non-dropping-particle":"","parse-names":false,"suffix":""}],"container-title":"Chemical Engineering Transactions","id":"ITEM-1","issue":"January 2017","issued":{"date-parts":[["2017"]]},"page":"1729-1734","title":"Extraction and evaluation the biological activities of oil from spent coffee grounds","type":"article-journal","volume":"56"},"uris":["http://www.mendeley.com/documents/?uuid=1c549636-1154-402f-9fc0-09e1ff3650ba","http://www.mendeley.com/documents/?uuid=742e7abe-3be1-4062-b268-8abac196a52d"]},{"id":"ITEM-2","itemData":{"ISSN":"00162361","abstract":"The effect of different extraction solvents (polar and non-polar) on yield, chemical and physical properties, including free fatty acid content (FFA) or acid value (AV), saponification value (SV), density, viscosity, elemental composition and heating values of oil extracted from spent coffee grounds (SCG) is investigated. The Soxhlet extraction method is utilized for the extraction of oil from spent coffee grounds. Iso-propanol, ethanol, and acetone as polar solvents and toluene, chloroform, hexane and n-pentane as nonpolar solvents are used. For each solvent, the oil yield is recorded for different time spans. The results show that the highest oil yield (15.3%) is achieved using hexane as an extraction solvent after 30 min of extraction time. The AV and SV of the extracted oils vary depending on the extraction solvent. The results indicate that AV of SCG oil extracted with hexane is 3.65% (7.3 mg KOH/g). This value is lower than the values for spent coffee oil extracted with the other solvents (ethanol 3.85%, isopropanol 6.4%, chloroform 4.55%, and toluene 4.15%). Free fatty acids (FFA) of the extracted oil are converted into fatty acid methyl ester (FAME) by base-catalyzed esterification. Effects of temperature, the ratio of FFA to the methanol-KOH solution and the reaction time are investigated. With one step alkali-catalyzed transesterification, oil conversion to methyl ester can be enhanced from approx. 55-85% by increasing the reaction time, the reaction temperature and the MeOH-KOH/FFA ratio. However, a complete oil conversion could only be achieved by utilizing a two-steps transesterification process. © 2012 Elsevier Ltd. All rights reserved.","author":[{"dropping-particle":"","family":"Al-Hamamre","given":"Zayed","non-dropping-particle":"","parse-names":false,"suffix":""},{"dropping-particle":"","family":"Foerster","given":"Sascha","non-dropping-particle":"","parse-names":false,"suffix":""},{"dropping-particle":"","family":"Hartmann","given":"Franziska","non-dropping-particle":"","parse-names":false,"suffix":""},{"dropping-particle":"","family":"Kröger","given":"Michael","non-dropping-particle":"","parse-names":false,"suffix":""},{"dropping-particle":"","family":"Kaltschmitt","given":"Martin","non-dropping-particle":"","parse-names":false,"suffix":""}],"container-title":"Fuel","id":"ITEM-2","issue":"x","issued":{"date-parts":[["2012"]]},"page":"70-76","publisher":"Elsevier Ltd","title":"Oil extracted from spent coffee grounds as a renewable source for fatty acid methyl ester manufacturing","type":"article-journal","volume":"96"},"uris":["http://www.mendeley.com/documents/?uuid=bd3d2214-36f0-4c3d-8b38-d5d2418d731c","http://www.mendeley.com/documents/?uuid=378fe7cc-7a3d-43db-a87e-0b42de9a7c66","http://www.mendeley.com/documents/?uuid=be8770f1-3d28-4b72-b007-4900549bfa1d"]}],"mendeley":{"formattedCitation":"(Al-Hamamre et al., 2012; Le et al., 2017)","plainTextFormattedCitation":"(Al-Hamamre et al., 2012; Le et al., 2017)","previouslyFormattedCitation":"(Al-Hamamre et al., 2012; Le et al., 2017)"},"properties":{"noteIndex":0},"schema":"https://github.com/citation-style-language/schema/raw/master/csl-citation.json"}</w:instrText>
      </w:r>
      <w:r w:rsidR="00804235" w:rsidRPr="00907A2D">
        <w:rPr>
          <w:color w:val="000000" w:themeColor="text1"/>
        </w:rPr>
        <w:fldChar w:fldCharType="separate"/>
      </w:r>
      <w:r w:rsidR="00A7675B" w:rsidRPr="00907A2D">
        <w:rPr>
          <w:noProof/>
          <w:color w:val="000000" w:themeColor="text1"/>
        </w:rPr>
        <w:t>(Al-Hamamre et al., 2012; Le et al., 2017)</w:t>
      </w:r>
      <w:r w:rsidR="00804235" w:rsidRPr="00907A2D">
        <w:rPr>
          <w:color w:val="000000" w:themeColor="text1"/>
        </w:rPr>
        <w:fldChar w:fldCharType="end"/>
      </w:r>
      <w:r w:rsidRPr="00907A2D">
        <w:rPr>
          <w:color w:val="000000" w:themeColor="text1"/>
        </w:rPr>
        <w:t xml:space="preserve">. </w:t>
      </w:r>
      <w:r w:rsidR="00E34673" w:rsidRPr="00907A2D">
        <w:rPr>
          <w:color w:val="000000" w:themeColor="text1"/>
        </w:rPr>
        <w:t xml:space="preserve">From the </w:t>
      </w:r>
      <w:r w:rsidRPr="00907A2D">
        <w:rPr>
          <w:color w:val="000000" w:themeColor="text1"/>
        </w:rPr>
        <w:t xml:space="preserve">EX-201 </w:t>
      </w:r>
      <w:r w:rsidR="00E34673" w:rsidRPr="00907A2D">
        <w:rPr>
          <w:color w:val="000000" w:themeColor="text1"/>
        </w:rPr>
        <w:t>exits a</w:t>
      </w:r>
      <w:r w:rsidRPr="00907A2D">
        <w:rPr>
          <w:color w:val="000000" w:themeColor="text1"/>
        </w:rPr>
        <w:t xml:space="preserve"> liquid mixture (stream 5) </w:t>
      </w:r>
      <w:r w:rsidR="00E34673" w:rsidRPr="00907A2D">
        <w:rPr>
          <w:color w:val="000000" w:themeColor="text1"/>
        </w:rPr>
        <w:t>and the</w:t>
      </w:r>
      <w:r w:rsidRPr="00907A2D">
        <w:rPr>
          <w:color w:val="000000" w:themeColor="text1"/>
        </w:rPr>
        <w:t xml:space="preserve"> defatted SCGs (stream 4). </w:t>
      </w:r>
      <w:r w:rsidR="00E34673" w:rsidRPr="00907A2D">
        <w:rPr>
          <w:color w:val="000000" w:themeColor="text1"/>
        </w:rPr>
        <w:t>The liquid</w:t>
      </w:r>
      <w:r w:rsidR="00E34673" w:rsidRPr="00A7675B">
        <w:rPr>
          <w:color w:val="000000" w:themeColor="text1"/>
        </w:rPr>
        <w:t xml:space="preserve"> mixture of hexane and oil enters the </w:t>
      </w:r>
      <w:r w:rsidRPr="00A7675B">
        <w:rPr>
          <w:color w:val="000000" w:themeColor="text1"/>
        </w:rPr>
        <w:t xml:space="preserve">evaporator (EV-201) which consumes electricity to </w:t>
      </w:r>
      <w:r w:rsidR="00E34673" w:rsidRPr="00A7675B">
        <w:rPr>
          <w:color w:val="000000" w:themeColor="text1"/>
        </w:rPr>
        <w:t>evaporate hexane and to obtain the purified oil</w:t>
      </w:r>
      <w:r w:rsidRPr="00A7675B">
        <w:rPr>
          <w:color w:val="000000" w:themeColor="text1"/>
        </w:rPr>
        <w:t xml:space="preserve"> (stream 6)</w:t>
      </w:r>
      <w:r w:rsidR="00E34673" w:rsidRPr="00A7675B">
        <w:rPr>
          <w:color w:val="000000" w:themeColor="text1"/>
        </w:rPr>
        <w:t xml:space="preserve">. Finally, the solvent </w:t>
      </w:r>
      <w:r w:rsidRPr="00A7675B">
        <w:rPr>
          <w:color w:val="000000" w:themeColor="text1"/>
        </w:rPr>
        <w:t xml:space="preserve">(stream 7) </w:t>
      </w:r>
      <w:r w:rsidR="00E34673" w:rsidRPr="00A7675B">
        <w:rPr>
          <w:color w:val="000000" w:themeColor="text1"/>
        </w:rPr>
        <w:t xml:space="preserve">is condensed by using chilled water </w:t>
      </w:r>
      <w:r w:rsidRPr="00A7675B">
        <w:rPr>
          <w:color w:val="000000" w:themeColor="text1"/>
        </w:rPr>
        <w:t>(stream 8).</w:t>
      </w:r>
    </w:p>
    <w:p w14:paraId="00812F41" w14:textId="77777777" w:rsidR="00123CEF" w:rsidRDefault="00123CEF" w:rsidP="003D609A">
      <w:pPr>
        <w:pStyle w:val="CETBodytext"/>
      </w:pPr>
    </w:p>
    <w:p w14:paraId="7523704E" w14:textId="28BC2D22" w:rsidR="00F30009" w:rsidRPr="003E7DFF" w:rsidRDefault="002677BF" w:rsidP="003D609A">
      <w:pPr>
        <w:pStyle w:val="CETBodytext"/>
      </w:pPr>
      <w:r>
        <w:rPr>
          <w:noProof/>
        </w:rPr>
        <w:lastRenderedPageBreak/>
        <w:drawing>
          <wp:anchor distT="0" distB="0" distL="114300" distR="114300" simplePos="0" relativeHeight="251658246" behindDoc="0" locked="0" layoutInCell="1" allowOverlap="1" wp14:anchorId="75278701" wp14:editId="3F1A5CC2">
            <wp:simplePos x="0" y="0"/>
            <wp:positionH relativeFrom="column">
              <wp:posOffset>1270</wp:posOffset>
            </wp:positionH>
            <wp:positionV relativeFrom="paragraph">
              <wp:posOffset>0</wp:posOffset>
            </wp:positionV>
            <wp:extent cx="5095875" cy="2874645"/>
            <wp:effectExtent l="0" t="0" r="0" b="0"/>
            <wp:wrapSquare wrapText="bothSides"/>
            <wp:docPr id="7" name="Gráfico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áfico 7"/>
                    <pic:cNvPicPr/>
                  </pic:nvPicPr>
                  <pic:blipFill rotWithShape="1">
                    <a:blip r:embed="rId10">
                      <a:extLst>
                        <a:ext uri="{96DAC541-7B7A-43D3-8B79-37D633B846F1}">
                          <asvg:svgBlip xmlns:asvg="http://schemas.microsoft.com/office/drawing/2016/SVG/main" r:embed="rId11"/>
                        </a:ext>
                      </a:extLst>
                    </a:blip>
                    <a:srcRect b="16029"/>
                    <a:stretch/>
                  </pic:blipFill>
                  <pic:spPr bwMode="auto">
                    <a:xfrm>
                      <a:off x="0" y="0"/>
                      <a:ext cx="5095875" cy="28746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79F5EAD" w14:textId="54E9CF22" w:rsidR="00FF11CB" w:rsidRPr="003E7DFF" w:rsidRDefault="00FF11CB" w:rsidP="003D609A">
      <w:pPr>
        <w:pStyle w:val="CETBodytext"/>
      </w:pPr>
    </w:p>
    <w:p w14:paraId="197ED6AD" w14:textId="58976E81" w:rsidR="00FF11CB" w:rsidRPr="003E7DFF" w:rsidRDefault="00FF11CB" w:rsidP="003D609A">
      <w:pPr>
        <w:pStyle w:val="CETBodytext"/>
      </w:pPr>
    </w:p>
    <w:p w14:paraId="765C7D66" w14:textId="77777777" w:rsidR="004063BA" w:rsidRDefault="004063BA" w:rsidP="00891D20">
      <w:pPr>
        <w:pStyle w:val="CETBodytext"/>
        <w:tabs>
          <w:tab w:val="clear" w:pos="7100"/>
          <w:tab w:val="center" w:pos="4393"/>
        </w:tabs>
        <w:rPr>
          <w:rStyle w:val="CETCaptionCarattere"/>
          <w:lang w:val="en-US"/>
        </w:rPr>
      </w:pPr>
    </w:p>
    <w:p w14:paraId="1F1AB6BF" w14:textId="77777777" w:rsidR="004063BA" w:rsidRDefault="004063BA" w:rsidP="00891D20">
      <w:pPr>
        <w:pStyle w:val="CETBodytext"/>
        <w:tabs>
          <w:tab w:val="clear" w:pos="7100"/>
          <w:tab w:val="center" w:pos="4393"/>
        </w:tabs>
        <w:rPr>
          <w:rStyle w:val="CETCaptionCarattere"/>
          <w:lang w:val="en-US"/>
        </w:rPr>
      </w:pPr>
    </w:p>
    <w:p w14:paraId="0B5FECB1" w14:textId="77777777" w:rsidR="004063BA" w:rsidRDefault="004063BA" w:rsidP="00891D20">
      <w:pPr>
        <w:pStyle w:val="CETBodytext"/>
        <w:tabs>
          <w:tab w:val="clear" w:pos="7100"/>
          <w:tab w:val="center" w:pos="4393"/>
        </w:tabs>
        <w:rPr>
          <w:rStyle w:val="CETCaptionCarattere"/>
          <w:lang w:val="en-US"/>
        </w:rPr>
      </w:pPr>
    </w:p>
    <w:p w14:paraId="1E52C622" w14:textId="77777777" w:rsidR="004063BA" w:rsidRDefault="004063BA" w:rsidP="00891D20">
      <w:pPr>
        <w:pStyle w:val="CETBodytext"/>
        <w:tabs>
          <w:tab w:val="clear" w:pos="7100"/>
          <w:tab w:val="center" w:pos="4393"/>
        </w:tabs>
        <w:rPr>
          <w:rStyle w:val="CETCaptionCarattere"/>
          <w:lang w:val="en-US"/>
        </w:rPr>
      </w:pPr>
    </w:p>
    <w:p w14:paraId="39B18E89" w14:textId="77777777" w:rsidR="004063BA" w:rsidRDefault="004063BA" w:rsidP="00891D20">
      <w:pPr>
        <w:pStyle w:val="CETBodytext"/>
        <w:tabs>
          <w:tab w:val="clear" w:pos="7100"/>
          <w:tab w:val="center" w:pos="4393"/>
        </w:tabs>
        <w:rPr>
          <w:rStyle w:val="CETCaptionCarattere"/>
          <w:lang w:val="en-US"/>
        </w:rPr>
      </w:pPr>
    </w:p>
    <w:p w14:paraId="3B2E9848" w14:textId="77777777" w:rsidR="004063BA" w:rsidRDefault="004063BA" w:rsidP="00891D20">
      <w:pPr>
        <w:pStyle w:val="CETBodytext"/>
        <w:tabs>
          <w:tab w:val="clear" w:pos="7100"/>
          <w:tab w:val="center" w:pos="4393"/>
        </w:tabs>
        <w:rPr>
          <w:rStyle w:val="CETCaptionCarattere"/>
          <w:lang w:val="en-US"/>
        </w:rPr>
      </w:pPr>
    </w:p>
    <w:p w14:paraId="38CEAE12" w14:textId="77777777" w:rsidR="004063BA" w:rsidRDefault="004063BA" w:rsidP="00891D20">
      <w:pPr>
        <w:pStyle w:val="CETBodytext"/>
        <w:tabs>
          <w:tab w:val="clear" w:pos="7100"/>
          <w:tab w:val="center" w:pos="4393"/>
        </w:tabs>
        <w:rPr>
          <w:rStyle w:val="CETCaptionCarattere"/>
          <w:lang w:val="en-US"/>
        </w:rPr>
      </w:pPr>
    </w:p>
    <w:p w14:paraId="40AA9BE5" w14:textId="77777777" w:rsidR="004063BA" w:rsidRDefault="004063BA" w:rsidP="00891D20">
      <w:pPr>
        <w:pStyle w:val="CETBodytext"/>
        <w:tabs>
          <w:tab w:val="clear" w:pos="7100"/>
          <w:tab w:val="center" w:pos="4393"/>
        </w:tabs>
        <w:rPr>
          <w:rStyle w:val="CETCaptionCarattere"/>
          <w:lang w:val="en-US"/>
        </w:rPr>
      </w:pPr>
    </w:p>
    <w:p w14:paraId="59BEE48B" w14:textId="77777777" w:rsidR="004063BA" w:rsidRDefault="004063BA" w:rsidP="00891D20">
      <w:pPr>
        <w:pStyle w:val="CETBodytext"/>
        <w:tabs>
          <w:tab w:val="clear" w:pos="7100"/>
          <w:tab w:val="center" w:pos="4393"/>
        </w:tabs>
        <w:rPr>
          <w:rStyle w:val="CETCaptionCarattere"/>
          <w:lang w:val="en-US"/>
        </w:rPr>
      </w:pPr>
    </w:p>
    <w:p w14:paraId="7AC8C798" w14:textId="77777777" w:rsidR="004063BA" w:rsidRDefault="004063BA" w:rsidP="00891D20">
      <w:pPr>
        <w:pStyle w:val="CETBodytext"/>
        <w:tabs>
          <w:tab w:val="clear" w:pos="7100"/>
          <w:tab w:val="center" w:pos="4393"/>
        </w:tabs>
        <w:rPr>
          <w:rStyle w:val="CETCaptionCarattere"/>
          <w:lang w:val="en-US"/>
        </w:rPr>
      </w:pPr>
    </w:p>
    <w:p w14:paraId="641E34FE" w14:textId="77777777" w:rsidR="004063BA" w:rsidRDefault="004063BA" w:rsidP="00891D20">
      <w:pPr>
        <w:pStyle w:val="CETBodytext"/>
        <w:tabs>
          <w:tab w:val="clear" w:pos="7100"/>
          <w:tab w:val="center" w:pos="4393"/>
        </w:tabs>
        <w:rPr>
          <w:rStyle w:val="CETCaptionCarattere"/>
          <w:lang w:val="en-US"/>
        </w:rPr>
      </w:pPr>
    </w:p>
    <w:p w14:paraId="449FA412" w14:textId="77777777" w:rsidR="004063BA" w:rsidRDefault="004063BA" w:rsidP="00891D20">
      <w:pPr>
        <w:pStyle w:val="CETBodytext"/>
        <w:tabs>
          <w:tab w:val="clear" w:pos="7100"/>
          <w:tab w:val="center" w:pos="4393"/>
        </w:tabs>
        <w:rPr>
          <w:rStyle w:val="CETCaptionCarattere"/>
          <w:lang w:val="en-US"/>
        </w:rPr>
      </w:pPr>
    </w:p>
    <w:p w14:paraId="582E7853" w14:textId="77777777" w:rsidR="004063BA" w:rsidRDefault="004063BA" w:rsidP="00891D20">
      <w:pPr>
        <w:pStyle w:val="CETBodytext"/>
        <w:tabs>
          <w:tab w:val="clear" w:pos="7100"/>
          <w:tab w:val="center" w:pos="4393"/>
        </w:tabs>
        <w:rPr>
          <w:rStyle w:val="CETCaptionCarattere"/>
          <w:lang w:val="en-US"/>
        </w:rPr>
      </w:pPr>
    </w:p>
    <w:p w14:paraId="4660E98D" w14:textId="77777777" w:rsidR="004063BA" w:rsidRDefault="004063BA" w:rsidP="00891D20">
      <w:pPr>
        <w:pStyle w:val="CETBodytext"/>
        <w:tabs>
          <w:tab w:val="clear" w:pos="7100"/>
          <w:tab w:val="center" w:pos="4393"/>
        </w:tabs>
        <w:rPr>
          <w:rStyle w:val="CETCaptionCarattere"/>
          <w:lang w:val="en-US"/>
        </w:rPr>
      </w:pPr>
    </w:p>
    <w:p w14:paraId="259A64F0" w14:textId="77777777" w:rsidR="004063BA" w:rsidRDefault="004063BA" w:rsidP="00891D20">
      <w:pPr>
        <w:pStyle w:val="CETBodytext"/>
        <w:tabs>
          <w:tab w:val="clear" w:pos="7100"/>
          <w:tab w:val="center" w:pos="4393"/>
        </w:tabs>
        <w:rPr>
          <w:rStyle w:val="CETCaptionCarattere"/>
          <w:lang w:val="en-US"/>
        </w:rPr>
      </w:pPr>
    </w:p>
    <w:p w14:paraId="48B8F228" w14:textId="77777777" w:rsidR="002677BF" w:rsidRDefault="002677BF" w:rsidP="00891D20">
      <w:pPr>
        <w:pStyle w:val="CETBodytext"/>
        <w:tabs>
          <w:tab w:val="clear" w:pos="7100"/>
          <w:tab w:val="center" w:pos="4393"/>
        </w:tabs>
        <w:rPr>
          <w:rStyle w:val="CETCaptionCarattere"/>
          <w:lang w:val="en-US"/>
        </w:rPr>
      </w:pPr>
    </w:p>
    <w:p w14:paraId="1F2723E4" w14:textId="77777777" w:rsidR="00123CEF" w:rsidRDefault="00123CEF" w:rsidP="00891D20">
      <w:pPr>
        <w:pStyle w:val="CETBodytext"/>
        <w:tabs>
          <w:tab w:val="clear" w:pos="7100"/>
          <w:tab w:val="center" w:pos="4393"/>
        </w:tabs>
        <w:rPr>
          <w:rStyle w:val="CETCaptionCarattere"/>
          <w:lang w:val="en-US"/>
        </w:rPr>
      </w:pPr>
    </w:p>
    <w:p w14:paraId="6825FD30" w14:textId="77777777" w:rsidR="00123CEF" w:rsidRDefault="00123CEF" w:rsidP="00891D20">
      <w:pPr>
        <w:pStyle w:val="CETBodytext"/>
        <w:tabs>
          <w:tab w:val="clear" w:pos="7100"/>
          <w:tab w:val="center" w:pos="4393"/>
        </w:tabs>
        <w:rPr>
          <w:rStyle w:val="CETCaptionCarattere"/>
          <w:lang w:val="en-US"/>
        </w:rPr>
      </w:pPr>
    </w:p>
    <w:p w14:paraId="67996B0D" w14:textId="5B4172A0" w:rsidR="00891D20" w:rsidRDefault="00891D20" w:rsidP="00891D20">
      <w:pPr>
        <w:pStyle w:val="CETBodytext"/>
        <w:tabs>
          <w:tab w:val="clear" w:pos="7100"/>
          <w:tab w:val="center" w:pos="4393"/>
        </w:tabs>
        <w:rPr>
          <w:rStyle w:val="CETCaptionCarattere"/>
          <w:lang w:val="en-US"/>
        </w:rPr>
      </w:pPr>
      <w:r w:rsidRPr="003E7DFF">
        <w:rPr>
          <w:rStyle w:val="CETCaptionCarattere"/>
          <w:lang w:val="en-US"/>
        </w:rPr>
        <w:t xml:space="preserve">Figure 1: Process flow diagram of </w:t>
      </w:r>
      <w:r w:rsidR="003A78BC" w:rsidRPr="003E7DFF">
        <w:rPr>
          <w:rStyle w:val="CETCaptionCarattere"/>
          <w:lang w:val="en-US"/>
        </w:rPr>
        <w:t xml:space="preserve">a) </w:t>
      </w:r>
      <w:r w:rsidRPr="003E7DFF">
        <w:rPr>
          <w:rStyle w:val="CETCaptionCarattere"/>
          <w:lang w:val="en-US"/>
        </w:rPr>
        <w:t xml:space="preserve">UAE </w:t>
      </w:r>
      <w:r w:rsidR="003A78BC" w:rsidRPr="003E7DFF">
        <w:rPr>
          <w:rStyle w:val="CETCaptionCarattere"/>
          <w:lang w:val="en-US"/>
        </w:rPr>
        <w:t xml:space="preserve">and b) SE </w:t>
      </w:r>
      <w:r w:rsidRPr="00A7675B">
        <w:rPr>
          <w:rStyle w:val="CETCaptionCarattere"/>
          <w:color w:val="000000" w:themeColor="text1"/>
          <w:lang w:val="en-US"/>
        </w:rPr>
        <w:t>process</w:t>
      </w:r>
      <w:r w:rsidR="003A78BC" w:rsidRPr="00A7675B">
        <w:rPr>
          <w:rStyle w:val="CETCaptionCarattere"/>
          <w:color w:val="000000" w:themeColor="text1"/>
          <w:lang w:val="en-US"/>
        </w:rPr>
        <w:t>es</w:t>
      </w:r>
      <w:r w:rsidR="004063BA" w:rsidRPr="00A7675B">
        <w:rPr>
          <w:rStyle w:val="CETCaptionCarattere"/>
          <w:color w:val="000000" w:themeColor="text1"/>
          <w:lang w:val="en-US"/>
        </w:rPr>
        <w:t xml:space="preserve"> </w:t>
      </w:r>
      <w:r w:rsidR="00804235" w:rsidRPr="00A7675B">
        <w:rPr>
          <w:color w:val="000000" w:themeColor="text1"/>
        </w:rPr>
        <w:fldChar w:fldCharType="begin" w:fldLock="1"/>
      </w:r>
      <w:r w:rsidR="008B70F7">
        <w:rPr>
          <w:color w:val="000000" w:themeColor="text1"/>
        </w:rPr>
        <w:instrText>ADDIN CSL_CITATION {"citationItems":[{"id":"ITEM-1","itemData":{"ISBN":"9788895608471","ISSN":"22839216","abstract":"Spent coffee grounds (SCG) have grown its popularity as a low-cost and versatile resource in multiple application fields. The economic potential of SCG is highlighted by its abundance and rich contents of various beneficial compounds, such as polyphenols, polysaccharides, amino acids, antioxidants, etc. This study aimed to evaluate the content of lipid hydroperoxide (LP), total phenolic content (TPC), flavonoid content (TFC) and antioxidant in SCG's extract. The coffee grounds were extracted using n-hexane and methanol in three different SCG/solvent (w/v) ratios: 1 : 10, 1 : 15 and 1 : 20. Both conventional and advanced extraction methods were employed, including Maceration (MAC), Soxhlet (SOX), ultrasound-Assisted extraction (UAE), microwave-Assisted extraction (MAE). The highest contents of LP and TPC were 0.0191 mM and 13.466 mg gallic acid (AG)/g dry weight by using UAE at the ratio of 1 : 20. With the same ratio, TFC peaked the highest point at 31.15 mg quercetin/g dry weight when extracted by MAE method. The oil recovery yield was in the range from 9.42 % to 17.96 %. The phenolic recovery yield was between 5.76 % and 12.3 %. The results indicated the high antioxidant capacity of the extract.","author":[{"dropping-particle":"","family":"Le","given":"Phung T.K.","non-dropping-particle":"","parse-names":false,"suffix":""},{"dropping-particle":"","family":"Vu","given":"Quan T.H.","non-dropping-particle":"","parse-names":false,"suffix":""},{"dropping-particle":"","family":"Nguyen","given":"Quan T.V.","non-dropping-particle":"","parse-names":false,"suffix":""},{"dropping-particle":"","family":"Tran","given":"Khoa A.","non-dropping-particle":"","parse-names":false,"suffix":""},{"dropping-particle":"","family":"Le","given":"Kien A.","non-dropping-particle":"","parse-names":false,"suffix":""}],"container-title":"Chemical Engineering Transactions","id":"ITEM-1","issue":"January 2017","issued":{"date-parts":[["2017"]]},"page":"1729-1734","title":"Extraction and evaluation the biological activities of oil from spent coffee grounds","type":"article-journal","volume":"56"},"uris":["http://www.mendeley.com/documents/?uuid=1c549636-1154-402f-9fc0-09e1ff3650ba","http://www.mendeley.com/documents/?uuid=742e7abe-3be1-4062-b268-8abac196a52d"]},{"id":"ITEM-2","itemData":{"ISSN":"00162361","abstract":"The effect of different extraction solvents (polar and non-polar) on yield, chemical and physical properties, including free fatty acid content (FFA) or acid value (AV), saponification value (SV), density, viscosity, elemental composition and heating values of oil extracted from spent coffee grounds (SCG) is investigated. The Soxhlet extraction method is utilized for the extraction of oil from spent coffee grounds. Iso-propanol, ethanol, and acetone as polar solvents and toluene, chloroform, hexane and n-pentane as nonpolar solvents are used. For each solvent, the oil yield is recorded for different time spans. The results show that the highest oil yield (15.3%) is achieved using hexane as an extraction solvent after 30 min of extraction time. The AV and SV of the extracted oils vary depending on the extraction solvent. The results indicate that AV of SCG oil extracted with hexane is 3.65% (7.3 mg KOH/g). This value is lower than the values for spent coffee oil extracted with the other solvents (ethanol 3.85%, isopropanol 6.4%, chloroform 4.55%, and toluene 4.15%). Free fatty acids (FFA) of the extracted oil are converted into fatty acid methyl ester (FAME) by base-catalyzed esterification. Effects of temperature, the ratio of FFA to the methanol-KOH solution and the reaction time are investigated. With one step alkali-catalyzed transesterification, oil conversion to methyl ester can be enhanced from approx. 55-85% by increasing the reaction time, the reaction temperature and the MeOH-KOH/FFA ratio. However, a complete oil conversion could only be achieved by utilizing a two-steps transesterification process. © 2012 Elsevier Ltd. All rights reserved.","author":[{"dropping-particle":"","family":"Al-Hamamre","given":"Zayed","non-dropping-particle":"","parse-names":false,"suffix":""},{"dropping-particle":"","family":"Foerster","given":"Sascha","non-dropping-particle":"","parse-names":false,"suffix":""},{"dropping-particle":"","family":"Hartmann","given":"Franziska","non-dropping-particle":"","parse-names":false,"suffix":""},{"dropping-particle":"","family":"Kröger","given":"Michael","non-dropping-particle":"","parse-names":false,"suffix":""},{"dropping-particle":"","family":"Kaltschmitt","given":"Martin","non-dropping-particle":"","parse-names":false,"suffix":""}],"container-title":"Fuel","id":"ITEM-2","issue":"x","issued":{"date-parts":[["2012"]]},"page":"70-76","publisher":"Elsevier Ltd","title":"Oil extracted from spent coffee grounds as a renewable source for fatty acid methyl ester manufacturing","type":"article-journal","volume":"96"},"uris":["http://www.mendeley.com/documents/?uuid=bd3d2214-36f0-4c3d-8b38-d5d2418d731c","http://www.mendeley.com/documents/?uuid=378fe7cc-7a3d-43db-a87e-0b42de9a7c66","http://www.mendeley.com/documents/?uuid=584299a5-703d-4489-b1e6-60ba57031315"]}],"mendeley":{"formattedCitation":"(Al-Hamamre et al., 2012; Le et al., 2017)","plainTextFormattedCitation":"(Al-Hamamre et al., 2012; Le et al., 2017)","previouslyFormattedCitation":"(Al-Hamamre et al., 2012; Le et al., 2017)"},"properties":{"noteIndex":0},"schema":"https://github.com/citation-style-language/schema/raw/master/csl-citation.json"}</w:instrText>
      </w:r>
      <w:r w:rsidR="00804235" w:rsidRPr="00A7675B">
        <w:rPr>
          <w:color w:val="000000" w:themeColor="text1"/>
        </w:rPr>
        <w:fldChar w:fldCharType="separate"/>
      </w:r>
      <w:r w:rsidR="00A7675B" w:rsidRPr="00A7675B">
        <w:rPr>
          <w:noProof/>
          <w:color w:val="000000" w:themeColor="text1"/>
        </w:rPr>
        <w:t>(Al-Hamamre et al., 2012; Le et al., 2017)</w:t>
      </w:r>
      <w:r w:rsidR="00804235" w:rsidRPr="00A7675B">
        <w:rPr>
          <w:color w:val="000000" w:themeColor="text1"/>
        </w:rPr>
        <w:fldChar w:fldCharType="end"/>
      </w:r>
      <w:r w:rsidR="003A78BC" w:rsidRPr="00A7675B">
        <w:rPr>
          <w:rStyle w:val="CETCaptionCarattere"/>
          <w:color w:val="000000" w:themeColor="text1"/>
          <w:lang w:val="en-US"/>
        </w:rPr>
        <w:t>.</w:t>
      </w:r>
    </w:p>
    <w:p w14:paraId="706BA0E8" w14:textId="7B271642" w:rsidR="003D609A" w:rsidRPr="003E7DFF" w:rsidRDefault="003D609A" w:rsidP="00C47D44">
      <w:pPr>
        <w:pStyle w:val="CETheadingx"/>
        <w:numPr>
          <w:ilvl w:val="2"/>
          <w:numId w:val="26"/>
        </w:numPr>
      </w:pPr>
      <w:proofErr w:type="spellStart"/>
      <w:r w:rsidRPr="003E7DFF">
        <w:t>Exergoeconomic</w:t>
      </w:r>
      <w:proofErr w:type="spellEnd"/>
      <w:r w:rsidRPr="003E7DFF">
        <w:t xml:space="preserve"> Analysis</w:t>
      </w:r>
    </w:p>
    <w:p w14:paraId="2B35462D" w14:textId="0224F3A0" w:rsidR="003D609A" w:rsidRPr="003E7DFF" w:rsidRDefault="003D609A" w:rsidP="00CF54BB">
      <w:pPr>
        <w:pStyle w:val="CETBodytext"/>
      </w:pPr>
      <w:r w:rsidRPr="003E7DFF">
        <w:t xml:space="preserve">The </w:t>
      </w:r>
      <w:proofErr w:type="spellStart"/>
      <w:r w:rsidRPr="003E7DFF">
        <w:t>exergoeconomic</w:t>
      </w:r>
      <w:proofErr w:type="spellEnd"/>
      <w:r w:rsidRPr="003E7DFF">
        <w:t xml:space="preserve"> analysis of </w:t>
      </w:r>
      <w:r w:rsidR="00C47D44" w:rsidRPr="003E7DFF">
        <w:t xml:space="preserve">the </w:t>
      </w:r>
      <w:r w:rsidR="00174477" w:rsidRPr="003E7DFF">
        <w:t xml:space="preserve">UAE </w:t>
      </w:r>
      <w:r w:rsidR="0067027A" w:rsidRPr="003E7DFF">
        <w:t xml:space="preserve">and </w:t>
      </w:r>
      <w:r w:rsidR="00174477" w:rsidRPr="003E7DFF">
        <w:t xml:space="preserve">SE </w:t>
      </w:r>
      <w:r w:rsidR="00C47D44" w:rsidRPr="003E7DFF">
        <w:t>processe</w:t>
      </w:r>
      <w:r w:rsidR="0067027A" w:rsidRPr="003E7DFF">
        <w:t>s</w:t>
      </w:r>
      <w:r w:rsidR="00174477" w:rsidRPr="003E7DFF">
        <w:t xml:space="preserve"> </w:t>
      </w:r>
      <w:r w:rsidRPr="003E7DFF">
        <w:t>w</w:t>
      </w:r>
      <w:r w:rsidR="00174477" w:rsidRPr="003E7DFF">
        <w:t>ere</w:t>
      </w:r>
      <w:r w:rsidRPr="003E7DFF">
        <w:t xml:space="preserve"> developed by using equations Eq. (</w:t>
      </w:r>
      <w:r w:rsidR="00BD3B83">
        <w:t>2</w:t>
      </w:r>
      <w:r w:rsidRPr="003E7DFF">
        <w:t>) to Eq. (6)</w:t>
      </w:r>
      <w:r w:rsidR="00101ECA" w:rsidRPr="003E7DFF">
        <w:t xml:space="preserve"> </w:t>
      </w:r>
      <w:r w:rsidR="00A7675B" w:rsidRPr="003E7DFF">
        <w:t xml:space="preserve">) </w:t>
      </w:r>
      <w:r w:rsidR="00A7675B">
        <w:fldChar w:fldCharType="begin" w:fldLock="1"/>
      </w:r>
      <w:r w:rsidR="008B70F7">
        <w:instrText>ADDIN CSL_CITATION {"citationItems":[{"id":"ITEM-1","itemData":{"abstract":"This is a review of the concepts of purpose, direction, and objective in the discipline of thermodynamics, which is a pillar of physics, natural sciences, life science, and engineering science. Reviewed is the relentless evolution of this discipline toward accounting for evolutionary design with direction, and for establishing the concept of purpose in methodologies of modeling, analysis, teaching, and design optimization. Evolution is change after change toward flow access, with direction in time, and purpose. Evolution does not have an ‘end’. In thermodynamics, purpose is already the defining feature of methods that have emerged to guide and facilitate the generation, distribution, and use of motive power, heating, and cooling: thermodynamic optimization, exergy-based methods (i.e., exergetic, exergoeconomic, and exergoenvironmental analysis), entropy generation minimiza-tion, extended exergy, environomics, thermoecology, finite time thermodynamics, pinch analysis, animal design, geophysical flow design, and constructal law. What distinguishes these approaches are the purpose and the performance evaluation used in each method.","author":[{"dropping-particle":"","family":"Bejan","given":"Adrian","non-dropping-particle":"","parse-names":false,"suffix":""},{"dropping-particle":"","family":"Tsatsaronis","given":"George","non-dropping-particle":"","parse-names":false,"suffix":""}],"container-title":"Energies","id":"ITEM-1","issue":"2","issued":{"date-parts":[["2021"]]},"title":"Purpose in thermodynamics","type":"article-journal","volume":"14"},"uris":["http://www.mendeley.com/documents/?uuid=f4077827-f412-434e-b8ff-47d6798578ce"]}],"mendeley":{"formattedCitation":"(Bejan and Tsatsaronis, 2021)","plainTextFormattedCitation":"(Bejan and Tsatsaronis, 2021)","previouslyFormattedCitation":"(Bejan and Tsatsaronis, 2021)"},"properties":{"noteIndex":0},"schema":"https://github.com/citation-style-language/schema/raw/master/csl-citation.json"}</w:instrText>
      </w:r>
      <w:r w:rsidR="00A7675B">
        <w:fldChar w:fldCharType="separate"/>
      </w:r>
      <w:r w:rsidR="00A7675B" w:rsidRPr="000C6B8C">
        <w:rPr>
          <w:noProof/>
        </w:rPr>
        <w:t>(Bejan and Tsatsaronis, 2021)</w:t>
      </w:r>
      <w:r w:rsidR="00A7675B">
        <w:fldChar w:fldCharType="end"/>
      </w:r>
      <w:r w:rsidRPr="003E7DFF">
        <w:t xml:space="preserve">. Engineering Equations Solver (EES) software was used to determine the thermophysical properties for the calculation of enthalpy and entropy of each state. The enthalpy (h) and entropy (s) of SCGs were determined using the heat capacity taken from literature </w:t>
      </w:r>
      <w:r w:rsidRPr="003E7DFF">
        <w:fldChar w:fldCharType="begin" w:fldLock="1"/>
      </w:r>
      <w:r w:rsidR="008B70F7">
        <w:instrText xml:space="preserve">ADDIN CSL_CITATION {"citationItems":[{"id":"ITEM-1","itemData":{"ISSN":"18790682","abstract":"Current ways of managing spent coffee grounds (SCGs) are uneconomical and have significant environmental impacts. Alternative approaches, such as hydrothermal carbonisation (HTC), which can utilise their rich organic matter for energy recovery purposes are essential. Here we present, a response surface methodology (RSM) for understanding the combined interactive effects due to the main HTC operating conditions, i.e. reaction temperature and residence time, as well as optimising them to produce hydrochar from SCGs of maximal yield and calorific value. The fuel properties and combustion behaviours of hydrochar were further evaluated to assess its suitability to replace coals for energy applications. Depending on the operating conditions, the atomic carbon content and calorific values of the hydrochar were significantly improved: by 11.2–30.7% and 15.8–44.7% respectively. The highest hydrochar calorific value recorded, 33.5 MJ kg−1, resembled that of anthracite and dry steam coal, generally used in the UK. At optimal conditions of </w:instrText>
      </w:r>
      <w:r w:rsidR="008B70F7">
        <w:rPr>
          <w:rFonts w:ascii="Cambria Math" w:hAnsi="Cambria Math" w:cs="Cambria Math"/>
        </w:rPr>
        <w:instrText>∼</w:instrText>
      </w:r>
      <w:r w:rsidR="008B70F7">
        <w:instrText xml:space="preserve">216 </w:instrText>
      </w:r>
      <w:r w:rsidR="008B70F7">
        <w:rPr>
          <w:rFonts w:cs="Arial"/>
        </w:rPr>
        <w:instrText>°</w:instrText>
      </w:r>
      <w:r w:rsidR="008B70F7">
        <w:instrText xml:space="preserve">C and 1hr - guided by the RSM - a maximal hydrochar yield of </w:instrText>
      </w:r>
      <w:r w:rsidR="008B70F7">
        <w:rPr>
          <w:rFonts w:ascii="Cambria Math" w:hAnsi="Cambria Math" w:cs="Cambria Math"/>
        </w:rPr>
        <w:instrText>∼</w:instrText>
      </w:r>
      <w:r w:rsidR="008B70F7">
        <w:instrText>64% and a calorific value of 31.6 MJ kg</w:instrText>
      </w:r>
      <w:r w:rsidR="008B70F7">
        <w:rPr>
          <w:rFonts w:cs="Arial"/>
        </w:rPr>
        <w:instrText>−</w:instrText>
      </w:r>
      <w:r w:rsidR="008B70F7">
        <w:instrText>1 are feasible. Using this as a benchmark, the 500,000 tonnes of SCGs generated annually in the UK has the potential of replacing 4.4% of the coal used for electricity generation in the country.","author":[{"dropping-particle":"","family":"Afolabi","given":"Oluwasola O.D.","non-dropping-particle":"","parse-names":false,"suffix":""},{"dropping-particle":"","family":"Sohail","given":"M.","non-dropping-particle":"","parse-names":false,"suffix":""},{"dropping-particle":"","family":"Cheng","given":"Yu Ling","non-dropping-particle":"","parse-names":false,"suffix":""}],"container-title":"Renewable Energy","id":"ITEM-1","issued":{"date-parts":[["2020"]]},"page":"1380-1391","publisher":"Elsevier Ltd","title":"Optimisation and characterisation of hydrochar production from spent coffee grounds by hydrothermal carbonisation","type":"article-journal","volume":"147"},"uris":["http://www.mendeley.com/documents/?uuid=197027fe-b0f2-426c-b17e-3b62483db74f"]}],"mendeley":{"formattedCitation":"(Afolabi et al., 2020)","plainTextFormattedCitation":"(Afolabi et al., 2020)","previouslyFormattedCitation":"(Afolabi et al., 2020)"},"properties":{"noteIndex":0},"schema":"https://github.com/citation-style-language/schema/raw/master/csl-citation.json"}</w:instrText>
      </w:r>
      <w:r w:rsidRPr="003E7DFF">
        <w:fldChar w:fldCharType="separate"/>
      </w:r>
      <w:r w:rsidR="00E33ECA" w:rsidRPr="003E7DFF">
        <w:rPr>
          <w:noProof/>
        </w:rPr>
        <w:t>(Afolabi et al., 2020)</w:t>
      </w:r>
      <w:r w:rsidRPr="003E7DFF">
        <w:fldChar w:fldCharType="end"/>
      </w:r>
      <w:r w:rsidRPr="003E7DFF">
        <w:t>.</w:t>
      </w:r>
    </w:p>
    <w:tbl>
      <w:tblPr>
        <w:tblW w:w="5000" w:type="pct"/>
        <w:tblLook w:val="04A0" w:firstRow="1" w:lastRow="0" w:firstColumn="1" w:lastColumn="0" w:noHBand="0" w:noVBand="1"/>
      </w:tblPr>
      <w:tblGrid>
        <w:gridCol w:w="7282"/>
        <w:gridCol w:w="1505"/>
      </w:tblGrid>
      <w:tr w:rsidR="003D609A" w:rsidRPr="003E7DFF" w14:paraId="7F4D6D8D" w14:textId="77777777" w:rsidTr="00591026">
        <w:trPr>
          <w:trHeight w:val="224"/>
        </w:trPr>
        <w:tc>
          <w:tcPr>
            <w:tcW w:w="7282" w:type="dxa"/>
            <w:shd w:val="clear" w:color="auto" w:fill="auto"/>
            <w:vAlign w:val="center"/>
          </w:tcPr>
          <w:p w14:paraId="35D1F7CD" w14:textId="77777777" w:rsidR="003D609A" w:rsidRPr="003E7DFF" w:rsidRDefault="0078037F" w:rsidP="004063BA">
            <w:pPr>
              <w:pStyle w:val="CETEquation"/>
              <w:spacing w:before="0" w:after="0" w:line="360" w:lineRule="auto"/>
              <w:rPr>
                <w:rFonts w:ascii="Cambria Math" w:hAnsi="Cambria Math"/>
                <w:sz w:val="16"/>
                <w:szCs w:val="16"/>
                <w:lang w:val="en-US"/>
              </w:rPr>
            </w:pPr>
            <m:oMathPara>
              <m:oMathParaPr>
                <m:jc m:val="left"/>
              </m:oMathParaPr>
              <m:oMath>
                <m:sSubSup>
                  <m:sSubSupPr>
                    <m:ctrlPr>
                      <w:rPr>
                        <w:rFonts w:ascii="Cambria Math" w:hAnsi="Cambria Math"/>
                        <w:sz w:val="16"/>
                        <w:szCs w:val="16"/>
                        <w:lang w:val="en-US"/>
                      </w:rPr>
                    </m:ctrlPr>
                  </m:sSubSupPr>
                  <m:e>
                    <m:r>
                      <m:rPr>
                        <m:sty m:val="p"/>
                      </m:rPr>
                      <w:rPr>
                        <w:rFonts w:ascii="Cambria Math" w:hAnsi="Cambria Math"/>
                        <w:sz w:val="16"/>
                        <w:szCs w:val="16"/>
                        <w:lang w:val="en-US"/>
                      </w:rPr>
                      <m:t>e</m:t>
                    </m:r>
                  </m:e>
                  <m:sub>
                    <m:r>
                      <m:rPr>
                        <m:sty m:val="p"/>
                      </m:rPr>
                      <w:rPr>
                        <w:rFonts w:ascii="Cambria Math" w:hAnsi="Cambria Math"/>
                        <w:sz w:val="16"/>
                        <w:szCs w:val="16"/>
                        <w:lang w:val="en-US"/>
                      </w:rPr>
                      <m:t>i</m:t>
                    </m:r>
                  </m:sub>
                  <m:sup>
                    <m:r>
                      <m:rPr>
                        <m:sty m:val="p"/>
                      </m:rPr>
                      <w:rPr>
                        <w:rFonts w:ascii="Cambria Math" w:hAnsi="Cambria Math"/>
                        <w:sz w:val="16"/>
                        <w:szCs w:val="16"/>
                        <w:lang w:val="en-US"/>
                      </w:rPr>
                      <m:t>PH</m:t>
                    </m:r>
                  </m:sup>
                </m:sSubSup>
                <m:r>
                  <m:rPr>
                    <m:sty m:val="p"/>
                  </m:rPr>
                  <w:rPr>
                    <w:rFonts w:ascii="Cambria Math" w:hAnsi="Cambria Math"/>
                    <w:sz w:val="16"/>
                    <w:szCs w:val="16"/>
                    <w:lang w:val="en-US"/>
                  </w:rPr>
                  <m:t>=</m:t>
                </m:r>
                <m:d>
                  <m:dPr>
                    <m:ctrlPr>
                      <w:rPr>
                        <w:rFonts w:ascii="Cambria Math" w:hAnsi="Cambria Math"/>
                        <w:sz w:val="16"/>
                        <w:szCs w:val="16"/>
                        <w:lang w:val="en-US"/>
                      </w:rPr>
                    </m:ctrlPr>
                  </m:dPr>
                  <m:e>
                    <m:sSub>
                      <m:sSubPr>
                        <m:ctrlPr>
                          <w:rPr>
                            <w:rFonts w:ascii="Cambria Math" w:hAnsi="Cambria Math"/>
                            <w:sz w:val="16"/>
                            <w:szCs w:val="16"/>
                            <w:lang w:val="en-US"/>
                          </w:rPr>
                        </m:ctrlPr>
                      </m:sSubPr>
                      <m:e>
                        <m:r>
                          <m:rPr>
                            <m:sty m:val="p"/>
                          </m:rPr>
                          <w:rPr>
                            <w:rFonts w:ascii="Cambria Math" w:hAnsi="Cambria Math"/>
                            <w:sz w:val="16"/>
                            <w:szCs w:val="16"/>
                            <w:lang w:val="en-US"/>
                          </w:rPr>
                          <m:t>h</m:t>
                        </m:r>
                      </m:e>
                      <m:sub>
                        <m:r>
                          <m:rPr>
                            <m:sty m:val="p"/>
                          </m:rPr>
                          <w:rPr>
                            <w:rFonts w:ascii="Cambria Math" w:hAnsi="Cambria Math"/>
                            <w:sz w:val="16"/>
                            <w:szCs w:val="16"/>
                            <w:lang w:val="en-US"/>
                          </w:rPr>
                          <m:t>i</m:t>
                        </m:r>
                      </m:sub>
                    </m:sSub>
                    <m:r>
                      <m:rPr>
                        <m:sty m:val="p"/>
                      </m:rPr>
                      <w:rPr>
                        <w:rFonts w:ascii="Cambria Math" w:hAnsi="Cambria Math"/>
                        <w:sz w:val="16"/>
                        <w:szCs w:val="16"/>
                        <w:lang w:val="en-US"/>
                      </w:rPr>
                      <m:t>-</m:t>
                    </m:r>
                    <m:sSub>
                      <m:sSubPr>
                        <m:ctrlPr>
                          <w:rPr>
                            <w:rFonts w:ascii="Cambria Math" w:hAnsi="Cambria Math"/>
                            <w:sz w:val="16"/>
                            <w:szCs w:val="16"/>
                            <w:lang w:val="en-US"/>
                          </w:rPr>
                        </m:ctrlPr>
                      </m:sSubPr>
                      <m:e>
                        <m:r>
                          <m:rPr>
                            <m:sty m:val="p"/>
                          </m:rPr>
                          <w:rPr>
                            <w:rFonts w:ascii="Cambria Math" w:hAnsi="Cambria Math"/>
                            <w:sz w:val="16"/>
                            <w:szCs w:val="16"/>
                            <w:lang w:val="en-US"/>
                          </w:rPr>
                          <m:t>h</m:t>
                        </m:r>
                      </m:e>
                      <m:sub>
                        <m:r>
                          <m:rPr>
                            <m:sty m:val="p"/>
                          </m:rPr>
                          <w:rPr>
                            <w:rFonts w:ascii="Cambria Math" w:hAnsi="Cambria Math"/>
                            <w:sz w:val="16"/>
                            <w:szCs w:val="16"/>
                            <w:lang w:val="en-US"/>
                          </w:rPr>
                          <m:t>o</m:t>
                        </m:r>
                      </m:sub>
                    </m:sSub>
                  </m:e>
                </m:d>
                <m:r>
                  <m:rPr>
                    <m:sty m:val="p"/>
                  </m:rPr>
                  <w:rPr>
                    <w:rFonts w:ascii="Cambria Math" w:hAnsi="Cambria Math"/>
                    <w:sz w:val="16"/>
                    <w:szCs w:val="16"/>
                    <w:lang w:val="en-US"/>
                  </w:rPr>
                  <m:t>-</m:t>
                </m:r>
                <m:sSub>
                  <m:sSubPr>
                    <m:ctrlPr>
                      <w:rPr>
                        <w:rFonts w:ascii="Cambria Math" w:hAnsi="Cambria Math"/>
                        <w:sz w:val="16"/>
                        <w:szCs w:val="16"/>
                        <w:lang w:val="en-US"/>
                      </w:rPr>
                    </m:ctrlPr>
                  </m:sSubPr>
                  <m:e>
                    <m:r>
                      <m:rPr>
                        <m:sty m:val="p"/>
                      </m:rPr>
                      <w:rPr>
                        <w:rFonts w:ascii="Cambria Math" w:hAnsi="Cambria Math"/>
                        <w:sz w:val="16"/>
                        <w:szCs w:val="16"/>
                        <w:lang w:val="en-US"/>
                      </w:rPr>
                      <m:t>T</m:t>
                    </m:r>
                  </m:e>
                  <m:sub>
                    <m:r>
                      <m:rPr>
                        <m:sty m:val="p"/>
                      </m:rPr>
                      <w:rPr>
                        <w:rFonts w:ascii="Cambria Math" w:hAnsi="Cambria Math"/>
                        <w:sz w:val="16"/>
                        <w:szCs w:val="16"/>
                        <w:lang w:val="en-US"/>
                      </w:rPr>
                      <m:t>o</m:t>
                    </m:r>
                  </m:sub>
                </m:sSub>
                <m:d>
                  <m:dPr>
                    <m:ctrlPr>
                      <w:rPr>
                        <w:rFonts w:ascii="Cambria Math" w:hAnsi="Cambria Math"/>
                        <w:sz w:val="16"/>
                        <w:szCs w:val="16"/>
                        <w:lang w:val="en-US"/>
                      </w:rPr>
                    </m:ctrlPr>
                  </m:dPr>
                  <m:e>
                    <m:sSub>
                      <m:sSubPr>
                        <m:ctrlPr>
                          <w:rPr>
                            <w:rFonts w:ascii="Cambria Math" w:hAnsi="Cambria Math"/>
                            <w:sz w:val="16"/>
                            <w:szCs w:val="16"/>
                            <w:lang w:val="en-US"/>
                          </w:rPr>
                        </m:ctrlPr>
                      </m:sSubPr>
                      <m:e>
                        <m:r>
                          <m:rPr>
                            <m:sty m:val="p"/>
                          </m:rPr>
                          <w:rPr>
                            <w:rFonts w:ascii="Cambria Math" w:hAnsi="Cambria Math"/>
                            <w:sz w:val="16"/>
                            <w:szCs w:val="16"/>
                            <w:lang w:val="en-US"/>
                          </w:rPr>
                          <m:t>s</m:t>
                        </m:r>
                      </m:e>
                      <m:sub>
                        <m:r>
                          <m:rPr>
                            <m:sty m:val="p"/>
                          </m:rPr>
                          <w:rPr>
                            <w:rFonts w:ascii="Cambria Math" w:hAnsi="Cambria Math"/>
                            <w:sz w:val="16"/>
                            <w:szCs w:val="16"/>
                            <w:lang w:val="en-US"/>
                          </w:rPr>
                          <m:t>i</m:t>
                        </m:r>
                      </m:sub>
                    </m:sSub>
                    <m:r>
                      <m:rPr>
                        <m:sty m:val="p"/>
                      </m:rPr>
                      <w:rPr>
                        <w:rFonts w:ascii="Cambria Math" w:hAnsi="Cambria Math"/>
                        <w:sz w:val="16"/>
                        <w:szCs w:val="16"/>
                        <w:lang w:val="en-US"/>
                      </w:rPr>
                      <m:t>-</m:t>
                    </m:r>
                    <m:sSub>
                      <m:sSubPr>
                        <m:ctrlPr>
                          <w:rPr>
                            <w:rFonts w:ascii="Cambria Math" w:hAnsi="Cambria Math"/>
                            <w:sz w:val="16"/>
                            <w:szCs w:val="16"/>
                            <w:lang w:val="en-US"/>
                          </w:rPr>
                        </m:ctrlPr>
                      </m:sSubPr>
                      <m:e>
                        <m:r>
                          <m:rPr>
                            <m:sty m:val="p"/>
                          </m:rPr>
                          <w:rPr>
                            <w:rFonts w:ascii="Cambria Math" w:hAnsi="Cambria Math"/>
                            <w:sz w:val="16"/>
                            <w:szCs w:val="16"/>
                            <w:lang w:val="en-US"/>
                          </w:rPr>
                          <m:t>s</m:t>
                        </m:r>
                      </m:e>
                      <m:sub>
                        <m:r>
                          <m:rPr>
                            <m:sty m:val="p"/>
                          </m:rPr>
                          <w:rPr>
                            <w:rFonts w:ascii="Cambria Math" w:hAnsi="Cambria Math"/>
                            <w:sz w:val="16"/>
                            <w:szCs w:val="16"/>
                            <w:lang w:val="en-US"/>
                          </w:rPr>
                          <m:t>o</m:t>
                        </m:r>
                      </m:sub>
                    </m:sSub>
                  </m:e>
                </m:d>
                <m:r>
                  <m:rPr>
                    <m:sty m:val="p"/>
                  </m:rPr>
                  <w:rPr>
                    <w:rFonts w:ascii="Cambria Math" w:hAnsi="Cambria Math"/>
                    <w:sz w:val="16"/>
                    <w:szCs w:val="16"/>
                    <w:lang w:val="en-US"/>
                  </w:rPr>
                  <m:t xml:space="preserve">  </m:t>
                </m:r>
              </m:oMath>
            </m:oMathPara>
          </w:p>
        </w:tc>
        <w:tc>
          <w:tcPr>
            <w:tcW w:w="1505" w:type="dxa"/>
            <w:vAlign w:val="center"/>
          </w:tcPr>
          <w:p w14:paraId="531C49F0" w14:textId="0DBAB5E7" w:rsidR="003D609A" w:rsidRPr="003E7DFF" w:rsidRDefault="003D609A" w:rsidP="004063BA">
            <w:pPr>
              <w:pStyle w:val="CETEquation"/>
              <w:spacing w:before="0" w:after="0" w:line="360" w:lineRule="auto"/>
              <w:jc w:val="right"/>
              <w:rPr>
                <w:lang w:val="en-US"/>
              </w:rPr>
            </w:pPr>
            <w:r w:rsidRPr="003E7DFF">
              <w:rPr>
                <w:lang w:val="en-US"/>
              </w:rPr>
              <w:t>(</w:t>
            </w:r>
            <w:r w:rsidR="00931C19">
              <w:rPr>
                <w:lang w:val="en-US"/>
              </w:rPr>
              <w:t>2</w:t>
            </w:r>
            <w:r w:rsidRPr="003E7DFF">
              <w:rPr>
                <w:lang w:val="en-US"/>
              </w:rPr>
              <w:t>)</w:t>
            </w:r>
          </w:p>
        </w:tc>
      </w:tr>
      <w:tr w:rsidR="003D609A" w:rsidRPr="003E7DFF" w14:paraId="0544C169" w14:textId="77777777" w:rsidTr="00591026">
        <w:trPr>
          <w:trHeight w:val="224"/>
        </w:trPr>
        <w:tc>
          <w:tcPr>
            <w:tcW w:w="7282" w:type="dxa"/>
            <w:shd w:val="clear" w:color="auto" w:fill="auto"/>
            <w:vAlign w:val="center"/>
          </w:tcPr>
          <w:p w14:paraId="5870B39B" w14:textId="77777777" w:rsidR="003D609A" w:rsidRPr="003E7DFF" w:rsidRDefault="0078037F" w:rsidP="004063BA">
            <w:pPr>
              <w:pStyle w:val="CETEquation"/>
              <w:spacing w:before="0" w:after="0" w:line="360" w:lineRule="auto"/>
              <w:rPr>
                <w:rFonts w:ascii="Cambria Math" w:hAnsi="Cambria Math"/>
                <w:sz w:val="16"/>
                <w:szCs w:val="16"/>
                <w:lang w:val="en-US"/>
              </w:rPr>
            </w:pPr>
            <m:oMathPara>
              <m:oMathParaPr>
                <m:jc m:val="left"/>
              </m:oMathParaPr>
              <m:oMath>
                <m:sSubSup>
                  <m:sSubSupPr>
                    <m:ctrlPr>
                      <w:rPr>
                        <w:rFonts w:ascii="Cambria Math" w:hAnsi="Cambria Math"/>
                        <w:sz w:val="16"/>
                        <w:szCs w:val="16"/>
                        <w:lang w:val="en-US"/>
                      </w:rPr>
                    </m:ctrlPr>
                  </m:sSubSupPr>
                  <m:e>
                    <m:r>
                      <m:rPr>
                        <m:sty m:val="p"/>
                      </m:rPr>
                      <w:rPr>
                        <w:rFonts w:ascii="Cambria Math" w:hAnsi="Cambria Math"/>
                        <w:sz w:val="16"/>
                        <w:szCs w:val="16"/>
                        <w:lang w:val="en-US"/>
                      </w:rPr>
                      <m:t>e</m:t>
                    </m:r>
                  </m:e>
                  <m:sub>
                    <m:r>
                      <m:rPr>
                        <m:sty m:val="p"/>
                      </m:rPr>
                      <w:rPr>
                        <w:rFonts w:ascii="Cambria Math" w:hAnsi="Cambria Math"/>
                        <w:sz w:val="16"/>
                        <w:szCs w:val="16"/>
                        <w:lang w:val="en-US"/>
                      </w:rPr>
                      <m:t>i</m:t>
                    </m:r>
                  </m:sub>
                  <m:sup>
                    <m:r>
                      <m:rPr>
                        <m:sty m:val="p"/>
                      </m:rPr>
                      <w:rPr>
                        <w:rFonts w:ascii="Cambria Math" w:hAnsi="Cambria Math"/>
                        <w:sz w:val="16"/>
                        <w:szCs w:val="16"/>
                        <w:lang w:val="en-US"/>
                      </w:rPr>
                      <m:t>CH</m:t>
                    </m:r>
                  </m:sup>
                </m:sSubSup>
                <m:r>
                  <m:rPr>
                    <m:sty m:val="p"/>
                  </m:rPr>
                  <w:rPr>
                    <w:rFonts w:ascii="Cambria Math" w:hAnsi="Cambria Math"/>
                    <w:sz w:val="16"/>
                    <w:szCs w:val="16"/>
                    <w:lang w:val="en-US"/>
                  </w:rPr>
                  <m:t>=</m:t>
                </m:r>
                <m:nary>
                  <m:naryPr>
                    <m:chr m:val="∑"/>
                    <m:limLoc m:val="undOvr"/>
                    <m:supHide m:val="1"/>
                    <m:ctrlPr>
                      <w:rPr>
                        <w:rFonts w:ascii="Cambria Math" w:hAnsi="Cambria Math"/>
                        <w:sz w:val="16"/>
                        <w:szCs w:val="16"/>
                        <w:lang w:val="en-US"/>
                      </w:rPr>
                    </m:ctrlPr>
                  </m:naryPr>
                  <m:sub>
                    <m:r>
                      <m:rPr>
                        <m:sty m:val="p"/>
                      </m:rPr>
                      <w:rPr>
                        <w:rFonts w:ascii="Cambria Math" w:hAnsi="Cambria Math"/>
                        <w:sz w:val="16"/>
                        <w:szCs w:val="16"/>
                        <w:lang w:val="en-US"/>
                      </w:rPr>
                      <m:t>i</m:t>
                    </m:r>
                  </m:sub>
                  <m:sup/>
                  <m:e>
                    <m:sSub>
                      <m:sSubPr>
                        <m:ctrlPr>
                          <w:rPr>
                            <w:rFonts w:ascii="Cambria Math" w:hAnsi="Cambria Math"/>
                            <w:sz w:val="16"/>
                            <w:szCs w:val="16"/>
                            <w:lang w:val="en-US"/>
                          </w:rPr>
                        </m:ctrlPr>
                      </m:sSubPr>
                      <m:e>
                        <m:r>
                          <m:rPr>
                            <m:sty m:val="p"/>
                          </m:rPr>
                          <w:rPr>
                            <w:rFonts w:ascii="Cambria Math" w:hAnsi="Cambria Math"/>
                            <w:sz w:val="16"/>
                            <w:szCs w:val="16"/>
                            <w:lang w:val="en-US"/>
                          </w:rPr>
                          <m:t>x</m:t>
                        </m:r>
                      </m:e>
                      <m:sub>
                        <m:r>
                          <m:rPr>
                            <m:sty m:val="p"/>
                          </m:rPr>
                          <w:rPr>
                            <w:rFonts w:ascii="Cambria Math" w:hAnsi="Cambria Math"/>
                            <w:sz w:val="16"/>
                            <w:szCs w:val="16"/>
                            <w:lang w:val="en-US"/>
                          </w:rPr>
                          <m:t>i</m:t>
                        </m:r>
                      </m:sub>
                    </m:sSub>
                    <m:sSup>
                      <m:sSupPr>
                        <m:ctrlPr>
                          <w:rPr>
                            <w:rFonts w:ascii="Cambria Math" w:hAnsi="Cambria Math"/>
                            <w:sz w:val="16"/>
                            <w:szCs w:val="16"/>
                            <w:lang w:val="en-US"/>
                          </w:rPr>
                        </m:ctrlPr>
                      </m:sSupPr>
                      <m:e>
                        <m:sSub>
                          <m:sSubPr>
                            <m:ctrlPr>
                              <w:rPr>
                                <w:rFonts w:ascii="Cambria Math" w:hAnsi="Cambria Math"/>
                                <w:sz w:val="16"/>
                                <w:szCs w:val="16"/>
                                <w:lang w:val="en-US"/>
                              </w:rPr>
                            </m:ctrlPr>
                          </m:sSubPr>
                          <m:e>
                            <m:r>
                              <m:rPr>
                                <m:sty m:val="p"/>
                              </m:rPr>
                              <w:rPr>
                                <w:rFonts w:ascii="Cambria Math" w:hAnsi="Cambria Math"/>
                                <w:sz w:val="16"/>
                                <w:szCs w:val="16"/>
                                <w:lang w:val="en-US"/>
                              </w:rPr>
                              <m:t>e</m:t>
                            </m:r>
                          </m:e>
                          <m:sub>
                            <m:r>
                              <m:rPr>
                                <m:sty m:val="p"/>
                              </m:rPr>
                              <w:rPr>
                                <w:rFonts w:ascii="Cambria Math" w:hAnsi="Cambria Math"/>
                                <w:sz w:val="16"/>
                                <w:szCs w:val="16"/>
                                <w:lang w:val="en-US"/>
                              </w:rPr>
                              <m:t>i</m:t>
                            </m:r>
                          </m:sub>
                        </m:sSub>
                      </m:e>
                      <m:sup>
                        <m:r>
                          <m:rPr>
                            <m:sty m:val="p"/>
                          </m:rPr>
                          <w:rPr>
                            <w:rFonts w:ascii="Cambria Math" w:hAnsi="Cambria Math"/>
                            <w:sz w:val="16"/>
                            <w:szCs w:val="16"/>
                            <w:lang w:val="en-US"/>
                          </w:rPr>
                          <m:t>ch</m:t>
                        </m:r>
                      </m:sup>
                    </m:sSup>
                  </m:e>
                </m:nary>
                <m:r>
                  <m:rPr>
                    <m:sty m:val="p"/>
                  </m:rPr>
                  <w:rPr>
                    <w:rFonts w:ascii="Cambria Math" w:hAnsi="Cambria Math"/>
                    <w:sz w:val="16"/>
                    <w:szCs w:val="16"/>
                    <w:lang w:val="en-US"/>
                  </w:rPr>
                  <m:t>+R</m:t>
                </m:r>
                <m:sSub>
                  <m:sSubPr>
                    <m:ctrlPr>
                      <w:rPr>
                        <w:rFonts w:ascii="Cambria Math" w:hAnsi="Cambria Math"/>
                        <w:sz w:val="16"/>
                        <w:szCs w:val="16"/>
                        <w:lang w:val="en-US"/>
                      </w:rPr>
                    </m:ctrlPr>
                  </m:sSubPr>
                  <m:e>
                    <m:r>
                      <m:rPr>
                        <m:sty m:val="p"/>
                      </m:rPr>
                      <w:rPr>
                        <w:rFonts w:ascii="Cambria Math" w:hAnsi="Cambria Math"/>
                        <w:sz w:val="16"/>
                        <w:szCs w:val="16"/>
                        <w:lang w:val="en-US"/>
                      </w:rPr>
                      <m:t>T</m:t>
                    </m:r>
                  </m:e>
                  <m:sub>
                    <m:r>
                      <m:rPr>
                        <m:sty m:val="p"/>
                      </m:rPr>
                      <w:rPr>
                        <w:rFonts w:ascii="Cambria Math" w:hAnsi="Cambria Math"/>
                        <w:sz w:val="16"/>
                        <w:szCs w:val="16"/>
                        <w:lang w:val="en-US"/>
                      </w:rPr>
                      <m:t>o</m:t>
                    </m:r>
                  </m:sub>
                </m:sSub>
                <m:nary>
                  <m:naryPr>
                    <m:chr m:val="∑"/>
                    <m:limLoc m:val="undOvr"/>
                    <m:supHide m:val="1"/>
                    <m:ctrlPr>
                      <w:rPr>
                        <w:rFonts w:ascii="Cambria Math" w:hAnsi="Cambria Math"/>
                        <w:sz w:val="16"/>
                        <w:szCs w:val="16"/>
                        <w:lang w:val="en-US"/>
                      </w:rPr>
                    </m:ctrlPr>
                  </m:naryPr>
                  <m:sub>
                    <m:r>
                      <m:rPr>
                        <m:sty m:val="p"/>
                      </m:rPr>
                      <w:rPr>
                        <w:rFonts w:ascii="Cambria Math" w:hAnsi="Cambria Math"/>
                        <w:sz w:val="16"/>
                        <w:szCs w:val="16"/>
                        <w:lang w:val="en-US"/>
                      </w:rPr>
                      <m:t>i</m:t>
                    </m:r>
                  </m:sub>
                  <m:sup/>
                  <m:e>
                    <m:sSub>
                      <m:sSubPr>
                        <m:ctrlPr>
                          <w:rPr>
                            <w:rFonts w:ascii="Cambria Math" w:hAnsi="Cambria Math"/>
                            <w:sz w:val="16"/>
                            <w:szCs w:val="16"/>
                            <w:lang w:val="en-US"/>
                          </w:rPr>
                        </m:ctrlPr>
                      </m:sSubPr>
                      <m:e>
                        <m:r>
                          <m:rPr>
                            <m:sty m:val="p"/>
                          </m:rPr>
                          <w:rPr>
                            <w:rFonts w:ascii="Cambria Math" w:hAnsi="Cambria Math"/>
                            <w:sz w:val="16"/>
                            <w:szCs w:val="16"/>
                            <w:lang w:val="en-US"/>
                          </w:rPr>
                          <m:t>x</m:t>
                        </m:r>
                      </m:e>
                      <m:sub>
                        <m:r>
                          <m:rPr>
                            <m:sty m:val="p"/>
                          </m:rPr>
                          <w:rPr>
                            <w:rFonts w:ascii="Cambria Math" w:hAnsi="Cambria Math"/>
                            <w:sz w:val="16"/>
                            <w:szCs w:val="16"/>
                            <w:lang w:val="en-US"/>
                          </w:rPr>
                          <m:t>i</m:t>
                        </m:r>
                      </m:sub>
                    </m:sSub>
                    <m:r>
                      <m:rPr>
                        <m:sty m:val="p"/>
                      </m:rPr>
                      <w:rPr>
                        <w:rFonts w:ascii="Cambria Math" w:hAnsi="Cambria Math"/>
                        <w:sz w:val="16"/>
                        <w:szCs w:val="16"/>
                        <w:lang w:val="en-US"/>
                      </w:rPr>
                      <m:t>ln</m:t>
                    </m:r>
                    <m:sSub>
                      <m:sSubPr>
                        <m:ctrlPr>
                          <w:rPr>
                            <w:rFonts w:ascii="Cambria Math" w:hAnsi="Cambria Math"/>
                            <w:sz w:val="16"/>
                            <w:szCs w:val="16"/>
                            <w:lang w:val="en-US"/>
                          </w:rPr>
                        </m:ctrlPr>
                      </m:sSubPr>
                      <m:e>
                        <m:r>
                          <m:rPr>
                            <m:sty m:val="p"/>
                          </m:rPr>
                          <w:rPr>
                            <w:rFonts w:ascii="Cambria Math" w:hAnsi="Cambria Math"/>
                            <w:sz w:val="16"/>
                            <w:szCs w:val="16"/>
                            <w:lang w:val="en-US"/>
                          </w:rPr>
                          <m:t>x</m:t>
                        </m:r>
                      </m:e>
                      <m:sub>
                        <m:r>
                          <m:rPr>
                            <m:sty m:val="p"/>
                          </m:rPr>
                          <w:rPr>
                            <w:rFonts w:ascii="Cambria Math" w:hAnsi="Cambria Math"/>
                            <w:sz w:val="16"/>
                            <w:szCs w:val="16"/>
                            <w:lang w:val="en-US"/>
                          </w:rPr>
                          <m:t>i</m:t>
                        </m:r>
                      </m:sub>
                    </m:sSub>
                  </m:e>
                </m:nary>
              </m:oMath>
            </m:oMathPara>
          </w:p>
        </w:tc>
        <w:tc>
          <w:tcPr>
            <w:tcW w:w="1505" w:type="dxa"/>
            <w:vAlign w:val="center"/>
          </w:tcPr>
          <w:p w14:paraId="76A72509" w14:textId="0E6E38BD" w:rsidR="003D609A" w:rsidRPr="003E7DFF" w:rsidRDefault="003D609A" w:rsidP="004063BA">
            <w:pPr>
              <w:pStyle w:val="CETEquation"/>
              <w:spacing w:before="0" w:after="0" w:line="360" w:lineRule="auto"/>
              <w:jc w:val="right"/>
              <w:rPr>
                <w:lang w:val="en-US"/>
              </w:rPr>
            </w:pPr>
            <w:r w:rsidRPr="003E7DFF">
              <w:rPr>
                <w:lang w:val="en-US"/>
              </w:rPr>
              <w:t>(</w:t>
            </w:r>
            <w:r w:rsidR="00BD3B83">
              <w:rPr>
                <w:lang w:val="en-US"/>
              </w:rPr>
              <w:t>3</w:t>
            </w:r>
            <w:r w:rsidRPr="003E7DFF">
              <w:rPr>
                <w:lang w:val="en-US"/>
              </w:rPr>
              <w:t>)</w:t>
            </w:r>
          </w:p>
        </w:tc>
      </w:tr>
      <w:tr w:rsidR="003D609A" w:rsidRPr="003E7DFF" w14:paraId="09E9A337" w14:textId="77777777" w:rsidTr="00591026">
        <w:trPr>
          <w:trHeight w:val="224"/>
        </w:trPr>
        <w:tc>
          <w:tcPr>
            <w:tcW w:w="7282" w:type="dxa"/>
            <w:shd w:val="clear" w:color="auto" w:fill="auto"/>
            <w:vAlign w:val="center"/>
          </w:tcPr>
          <w:p w14:paraId="39BC856E" w14:textId="77777777" w:rsidR="003D609A" w:rsidRPr="003E7DFF" w:rsidRDefault="0078037F" w:rsidP="004063BA">
            <w:pPr>
              <w:pStyle w:val="CETEquation"/>
              <w:spacing w:before="0" w:after="0" w:line="360" w:lineRule="auto"/>
              <w:rPr>
                <w:lang w:val="en-US"/>
              </w:rPr>
            </w:pPr>
            <m:oMathPara>
              <m:oMathParaPr>
                <m:jc m:val="left"/>
              </m:oMathParaPr>
              <m:oMath>
                <m:sSub>
                  <m:sSubPr>
                    <m:ctrlPr>
                      <w:rPr>
                        <w:rFonts w:ascii="Cambria Math" w:hAnsi="Cambria Math"/>
                        <w:sz w:val="16"/>
                        <w:szCs w:val="16"/>
                        <w:lang w:val="en-US"/>
                      </w:rPr>
                    </m:ctrlPr>
                  </m:sSubPr>
                  <m:e>
                    <m:acc>
                      <m:accPr>
                        <m:chr m:val="̇"/>
                        <m:ctrlPr>
                          <w:rPr>
                            <w:rFonts w:ascii="Cambria Math" w:hAnsi="Cambria Math"/>
                            <w:sz w:val="16"/>
                            <w:szCs w:val="16"/>
                            <w:lang w:val="en-US"/>
                          </w:rPr>
                        </m:ctrlPr>
                      </m:accPr>
                      <m:e>
                        <m:r>
                          <m:rPr>
                            <m:sty m:val="p"/>
                          </m:rPr>
                          <w:rPr>
                            <w:rFonts w:ascii="Cambria Math" w:hAnsi="Cambria Math"/>
                            <w:sz w:val="16"/>
                            <w:szCs w:val="16"/>
                            <w:lang w:val="en-US"/>
                          </w:rPr>
                          <m:t>E</m:t>
                        </m:r>
                      </m:e>
                    </m:acc>
                  </m:e>
                  <m:sub>
                    <m:r>
                      <m:rPr>
                        <m:sty m:val="p"/>
                      </m:rPr>
                      <w:rPr>
                        <w:rFonts w:ascii="Cambria Math" w:hAnsi="Cambria Math"/>
                        <w:sz w:val="16"/>
                        <w:szCs w:val="16"/>
                        <w:lang w:val="en-US"/>
                      </w:rPr>
                      <m:t>D,k</m:t>
                    </m:r>
                  </m:sub>
                </m:sSub>
                <m:r>
                  <m:rPr>
                    <m:sty m:val="p"/>
                  </m:rPr>
                  <w:rPr>
                    <w:rFonts w:ascii="Cambria Math" w:hAnsi="Cambria Math"/>
                    <w:sz w:val="16"/>
                    <w:szCs w:val="16"/>
                    <w:lang w:val="en-US"/>
                  </w:rPr>
                  <m:t>=</m:t>
                </m:r>
                <m:sSub>
                  <m:sSubPr>
                    <m:ctrlPr>
                      <w:rPr>
                        <w:rFonts w:ascii="Cambria Math" w:hAnsi="Cambria Math"/>
                        <w:sz w:val="16"/>
                        <w:szCs w:val="16"/>
                        <w:lang w:val="en-US"/>
                      </w:rPr>
                    </m:ctrlPr>
                  </m:sSubPr>
                  <m:e>
                    <m:acc>
                      <m:accPr>
                        <m:chr m:val="̇"/>
                        <m:ctrlPr>
                          <w:rPr>
                            <w:rFonts w:ascii="Cambria Math" w:hAnsi="Cambria Math"/>
                            <w:sz w:val="16"/>
                            <w:szCs w:val="16"/>
                            <w:lang w:val="en-US"/>
                          </w:rPr>
                        </m:ctrlPr>
                      </m:accPr>
                      <m:e>
                        <m:r>
                          <m:rPr>
                            <m:sty m:val="p"/>
                          </m:rPr>
                          <w:rPr>
                            <w:rFonts w:ascii="Cambria Math" w:hAnsi="Cambria Math"/>
                            <w:sz w:val="16"/>
                            <w:szCs w:val="16"/>
                            <w:lang w:val="en-US"/>
                          </w:rPr>
                          <m:t>E</m:t>
                        </m:r>
                      </m:e>
                    </m:acc>
                  </m:e>
                  <m:sub>
                    <m:r>
                      <m:rPr>
                        <m:sty m:val="p"/>
                      </m:rPr>
                      <w:rPr>
                        <w:rFonts w:ascii="Cambria Math" w:hAnsi="Cambria Math"/>
                        <w:sz w:val="16"/>
                        <w:szCs w:val="16"/>
                        <w:lang w:val="en-US"/>
                      </w:rPr>
                      <m:t>F,k</m:t>
                    </m:r>
                  </m:sub>
                </m:sSub>
                <m:r>
                  <m:rPr>
                    <m:sty m:val="p"/>
                  </m:rPr>
                  <w:rPr>
                    <w:rFonts w:ascii="Cambria Math" w:hAnsi="Cambria Math"/>
                    <w:sz w:val="16"/>
                    <w:szCs w:val="16"/>
                    <w:lang w:val="en-US"/>
                  </w:rPr>
                  <m:t>-</m:t>
                </m:r>
                <m:sSub>
                  <m:sSubPr>
                    <m:ctrlPr>
                      <w:rPr>
                        <w:rFonts w:ascii="Cambria Math" w:hAnsi="Cambria Math"/>
                        <w:sz w:val="16"/>
                        <w:szCs w:val="16"/>
                        <w:lang w:val="en-US"/>
                      </w:rPr>
                    </m:ctrlPr>
                  </m:sSubPr>
                  <m:e>
                    <m:acc>
                      <m:accPr>
                        <m:chr m:val="̇"/>
                        <m:ctrlPr>
                          <w:rPr>
                            <w:rFonts w:ascii="Cambria Math" w:hAnsi="Cambria Math"/>
                            <w:sz w:val="16"/>
                            <w:szCs w:val="16"/>
                            <w:lang w:val="en-US"/>
                          </w:rPr>
                        </m:ctrlPr>
                      </m:accPr>
                      <m:e>
                        <m:r>
                          <m:rPr>
                            <m:sty m:val="p"/>
                          </m:rPr>
                          <w:rPr>
                            <w:rFonts w:ascii="Cambria Math" w:hAnsi="Cambria Math"/>
                            <w:sz w:val="16"/>
                            <w:szCs w:val="16"/>
                            <w:lang w:val="en-US"/>
                          </w:rPr>
                          <m:t>E</m:t>
                        </m:r>
                      </m:e>
                    </m:acc>
                  </m:e>
                  <m:sub>
                    <m:r>
                      <m:rPr>
                        <m:sty m:val="p"/>
                      </m:rPr>
                      <w:rPr>
                        <w:rFonts w:ascii="Cambria Math" w:hAnsi="Cambria Math"/>
                        <w:sz w:val="16"/>
                        <w:szCs w:val="16"/>
                        <w:lang w:val="en-US"/>
                      </w:rPr>
                      <m:t>P,k</m:t>
                    </m:r>
                  </m:sub>
                </m:sSub>
              </m:oMath>
            </m:oMathPara>
          </w:p>
        </w:tc>
        <w:tc>
          <w:tcPr>
            <w:tcW w:w="1505" w:type="dxa"/>
            <w:vAlign w:val="center"/>
          </w:tcPr>
          <w:p w14:paraId="10578DDA" w14:textId="0DEFBD2C" w:rsidR="003D609A" w:rsidRPr="003E7DFF" w:rsidRDefault="003D609A" w:rsidP="004063BA">
            <w:pPr>
              <w:pStyle w:val="CETEquation"/>
              <w:spacing w:before="0" w:after="0" w:line="360" w:lineRule="auto"/>
              <w:jc w:val="right"/>
              <w:rPr>
                <w:lang w:val="en-US"/>
              </w:rPr>
            </w:pPr>
            <w:r w:rsidRPr="003E7DFF">
              <w:rPr>
                <w:lang w:val="en-US"/>
              </w:rPr>
              <w:t>(</w:t>
            </w:r>
            <w:r w:rsidR="00BD3B83">
              <w:rPr>
                <w:lang w:val="en-US"/>
              </w:rPr>
              <w:t>4</w:t>
            </w:r>
            <w:r w:rsidRPr="003E7DFF">
              <w:rPr>
                <w:lang w:val="en-US"/>
              </w:rPr>
              <w:t>)</w:t>
            </w:r>
          </w:p>
        </w:tc>
      </w:tr>
      <w:tr w:rsidR="003D609A" w:rsidRPr="003E7DFF" w14:paraId="3243039C" w14:textId="77777777" w:rsidTr="00591026">
        <w:trPr>
          <w:trHeight w:val="224"/>
        </w:trPr>
        <w:tc>
          <w:tcPr>
            <w:tcW w:w="7282" w:type="dxa"/>
            <w:shd w:val="clear" w:color="auto" w:fill="auto"/>
            <w:vAlign w:val="center"/>
          </w:tcPr>
          <w:p w14:paraId="1C50E519" w14:textId="77777777" w:rsidR="003D609A" w:rsidRPr="003E7DFF" w:rsidRDefault="0078037F" w:rsidP="004063BA">
            <w:pPr>
              <w:pStyle w:val="CETEquation"/>
              <w:spacing w:before="0" w:after="0" w:line="360" w:lineRule="auto"/>
              <w:rPr>
                <w:sz w:val="16"/>
                <w:szCs w:val="16"/>
                <w:lang w:val="en-US"/>
              </w:rPr>
            </w:pPr>
            <m:oMathPara>
              <m:oMathParaPr>
                <m:jc m:val="left"/>
              </m:oMathParaPr>
              <m:oMath>
                <m:sSub>
                  <m:sSubPr>
                    <m:ctrlPr>
                      <w:rPr>
                        <w:rFonts w:ascii="Cambria Math" w:hAnsi="Cambria Math"/>
                        <w:sz w:val="16"/>
                        <w:szCs w:val="16"/>
                        <w:lang w:val="en-US"/>
                      </w:rPr>
                    </m:ctrlPr>
                  </m:sSubPr>
                  <m:e>
                    <m:acc>
                      <m:accPr>
                        <m:chr m:val="̇"/>
                        <m:ctrlPr>
                          <w:rPr>
                            <w:rFonts w:ascii="Cambria Math" w:hAnsi="Cambria Math"/>
                            <w:sz w:val="16"/>
                            <w:szCs w:val="16"/>
                            <w:lang w:val="en-US"/>
                          </w:rPr>
                        </m:ctrlPr>
                      </m:accPr>
                      <m:e>
                        <m:r>
                          <m:rPr>
                            <m:sty m:val="p"/>
                          </m:rPr>
                          <w:rPr>
                            <w:rFonts w:ascii="Cambria Math" w:hAnsi="Cambria Math"/>
                            <w:sz w:val="16"/>
                            <w:szCs w:val="16"/>
                            <w:lang w:val="en-US"/>
                          </w:rPr>
                          <m:t>C</m:t>
                        </m:r>
                      </m:e>
                    </m:acc>
                  </m:e>
                  <m:sub>
                    <m:r>
                      <m:rPr>
                        <m:sty m:val="p"/>
                      </m:rPr>
                      <w:rPr>
                        <w:rFonts w:ascii="Cambria Math" w:hAnsi="Cambria Math"/>
                        <w:sz w:val="16"/>
                        <w:szCs w:val="16"/>
                        <w:lang w:val="en-US"/>
                      </w:rPr>
                      <m:t>F,  k</m:t>
                    </m:r>
                  </m:sub>
                </m:sSub>
                <m:r>
                  <m:rPr>
                    <m:sty m:val="p"/>
                  </m:rPr>
                  <w:rPr>
                    <w:rFonts w:ascii="Cambria Math" w:hAnsi="Cambria Math"/>
                    <w:sz w:val="16"/>
                    <w:szCs w:val="16"/>
                    <w:lang w:val="en-US"/>
                  </w:rPr>
                  <m:t>+</m:t>
                </m:r>
                <m:sSub>
                  <m:sSubPr>
                    <m:ctrlPr>
                      <w:rPr>
                        <w:rFonts w:ascii="Cambria Math" w:hAnsi="Cambria Math"/>
                        <w:sz w:val="16"/>
                        <w:szCs w:val="16"/>
                        <w:lang w:val="en-US"/>
                      </w:rPr>
                    </m:ctrlPr>
                  </m:sSubPr>
                  <m:e>
                    <m:acc>
                      <m:accPr>
                        <m:chr m:val="̇"/>
                        <m:ctrlPr>
                          <w:rPr>
                            <w:rFonts w:ascii="Cambria Math" w:hAnsi="Cambria Math"/>
                            <w:sz w:val="16"/>
                            <w:szCs w:val="16"/>
                            <w:lang w:val="en-US"/>
                          </w:rPr>
                        </m:ctrlPr>
                      </m:accPr>
                      <m:e>
                        <m:r>
                          <m:rPr>
                            <m:sty m:val="p"/>
                          </m:rPr>
                          <w:rPr>
                            <w:rFonts w:ascii="Cambria Math" w:hAnsi="Cambria Math"/>
                            <w:sz w:val="16"/>
                            <w:szCs w:val="16"/>
                            <w:lang w:val="en-US"/>
                          </w:rPr>
                          <m:t>Z</m:t>
                        </m:r>
                      </m:e>
                    </m:acc>
                  </m:e>
                  <m:sub>
                    <m:r>
                      <m:rPr>
                        <m:sty m:val="p"/>
                      </m:rPr>
                      <w:rPr>
                        <w:rFonts w:ascii="Cambria Math" w:hAnsi="Cambria Math"/>
                        <w:sz w:val="16"/>
                        <w:szCs w:val="16"/>
                        <w:lang w:val="en-US"/>
                      </w:rPr>
                      <m:t>k</m:t>
                    </m:r>
                  </m:sub>
                </m:sSub>
                <m:r>
                  <m:rPr>
                    <m:sty m:val="p"/>
                  </m:rPr>
                  <w:rPr>
                    <w:rFonts w:ascii="Cambria Math" w:hAnsi="Cambria Math"/>
                    <w:sz w:val="16"/>
                    <w:szCs w:val="16"/>
                    <w:lang w:val="en-US"/>
                  </w:rPr>
                  <m:t>=</m:t>
                </m:r>
                <m:sSub>
                  <m:sSubPr>
                    <m:ctrlPr>
                      <w:rPr>
                        <w:rFonts w:ascii="Cambria Math" w:hAnsi="Cambria Math"/>
                        <w:sz w:val="16"/>
                        <w:szCs w:val="16"/>
                        <w:lang w:val="en-US"/>
                      </w:rPr>
                    </m:ctrlPr>
                  </m:sSubPr>
                  <m:e>
                    <m:acc>
                      <m:accPr>
                        <m:chr m:val="̇"/>
                        <m:ctrlPr>
                          <w:rPr>
                            <w:rFonts w:ascii="Cambria Math" w:hAnsi="Cambria Math"/>
                            <w:sz w:val="16"/>
                            <w:szCs w:val="16"/>
                            <w:lang w:val="en-US"/>
                          </w:rPr>
                        </m:ctrlPr>
                      </m:accPr>
                      <m:e>
                        <m:r>
                          <m:rPr>
                            <m:sty m:val="p"/>
                          </m:rPr>
                          <w:rPr>
                            <w:rFonts w:ascii="Cambria Math" w:hAnsi="Cambria Math"/>
                            <w:sz w:val="16"/>
                            <w:szCs w:val="16"/>
                            <w:lang w:val="en-US"/>
                          </w:rPr>
                          <m:t>C</m:t>
                        </m:r>
                      </m:e>
                    </m:acc>
                  </m:e>
                  <m:sub>
                    <m:r>
                      <m:rPr>
                        <m:sty m:val="p"/>
                      </m:rPr>
                      <w:rPr>
                        <w:rFonts w:ascii="Cambria Math" w:hAnsi="Cambria Math"/>
                        <w:sz w:val="16"/>
                        <w:szCs w:val="16"/>
                        <w:lang w:val="en-US"/>
                      </w:rPr>
                      <m:t>P, k</m:t>
                    </m:r>
                  </m:sub>
                </m:sSub>
              </m:oMath>
            </m:oMathPara>
          </w:p>
        </w:tc>
        <w:tc>
          <w:tcPr>
            <w:tcW w:w="1505" w:type="dxa"/>
            <w:vAlign w:val="center"/>
          </w:tcPr>
          <w:p w14:paraId="6671AE92" w14:textId="414381D3" w:rsidR="003D609A" w:rsidRPr="003E7DFF" w:rsidRDefault="003D609A" w:rsidP="004063BA">
            <w:pPr>
              <w:pStyle w:val="CETEquation"/>
              <w:spacing w:before="0" w:after="0" w:line="360" w:lineRule="auto"/>
              <w:jc w:val="right"/>
              <w:rPr>
                <w:lang w:val="en-US"/>
              </w:rPr>
            </w:pPr>
            <w:r w:rsidRPr="003E7DFF">
              <w:rPr>
                <w:lang w:val="en-US"/>
              </w:rPr>
              <w:t>(</w:t>
            </w:r>
            <w:r w:rsidR="00BD3B83">
              <w:rPr>
                <w:lang w:val="en-US"/>
              </w:rPr>
              <w:t>5</w:t>
            </w:r>
            <w:r w:rsidRPr="003E7DFF">
              <w:rPr>
                <w:lang w:val="en-US"/>
              </w:rPr>
              <w:t>)</w:t>
            </w:r>
          </w:p>
        </w:tc>
      </w:tr>
      <w:tr w:rsidR="003D609A" w:rsidRPr="003E7DFF" w14:paraId="6BA50AAF" w14:textId="77777777" w:rsidTr="00591026">
        <w:trPr>
          <w:trHeight w:val="224"/>
        </w:trPr>
        <w:tc>
          <w:tcPr>
            <w:tcW w:w="7282" w:type="dxa"/>
            <w:shd w:val="clear" w:color="auto" w:fill="auto"/>
            <w:vAlign w:val="center"/>
          </w:tcPr>
          <w:p w14:paraId="4FEE5914" w14:textId="77777777" w:rsidR="003D609A" w:rsidRPr="003E7DFF" w:rsidRDefault="0078037F" w:rsidP="004063BA">
            <w:pPr>
              <w:pStyle w:val="CETEquation"/>
              <w:spacing w:before="0" w:after="0" w:line="360" w:lineRule="auto"/>
              <w:rPr>
                <w:sz w:val="16"/>
                <w:szCs w:val="16"/>
                <w:lang w:val="en-US"/>
              </w:rPr>
            </w:pPr>
            <m:oMathPara>
              <m:oMathParaPr>
                <m:jc m:val="left"/>
              </m:oMathParaPr>
              <m:oMath>
                <m:sSub>
                  <m:sSubPr>
                    <m:ctrlPr>
                      <w:rPr>
                        <w:rFonts w:ascii="Cambria Math" w:hAnsi="Cambria Math"/>
                        <w:sz w:val="16"/>
                        <w:szCs w:val="16"/>
                        <w:lang w:val="en-US"/>
                      </w:rPr>
                    </m:ctrlPr>
                  </m:sSubPr>
                  <m:e>
                    <m:acc>
                      <m:accPr>
                        <m:chr m:val="̇"/>
                        <m:ctrlPr>
                          <w:rPr>
                            <w:rFonts w:ascii="Cambria Math" w:hAnsi="Cambria Math"/>
                            <w:sz w:val="16"/>
                            <w:szCs w:val="16"/>
                            <w:lang w:val="en-US"/>
                          </w:rPr>
                        </m:ctrlPr>
                      </m:accPr>
                      <m:e>
                        <m:r>
                          <m:rPr>
                            <m:sty m:val="p"/>
                          </m:rPr>
                          <w:rPr>
                            <w:rFonts w:ascii="Cambria Math" w:hAnsi="Cambria Math"/>
                            <w:sz w:val="16"/>
                            <w:szCs w:val="16"/>
                            <w:lang w:val="en-US"/>
                          </w:rPr>
                          <m:t>C</m:t>
                        </m:r>
                      </m:e>
                    </m:acc>
                  </m:e>
                  <m:sub>
                    <m:r>
                      <m:rPr>
                        <m:sty m:val="p"/>
                      </m:rPr>
                      <w:rPr>
                        <w:rFonts w:ascii="Cambria Math" w:hAnsi="Cambria Math"/>
                        <w:sz w:val="16"/>
                        <w:szCs w:val="16"/>
                        <w:lang w:val="en-US"/>
                      </w:rPr>
                      <m:t>D,k</m:t>
                    </m:r>
                  </m:sub>
                </m:sSub>
                <m:r>
                  <m:rPr>
                    <m:sty m:val="p"/>
                  </m:rPr>
                  <w:rPr>
                    <w:rFonts w:ascii="Cambria Math" w:hAnsi="Cambria Math"/>
                    <w:sz w:val="16"/>
                    <w:szCs w:val="16"/>
                    <w:lang w:val="en-US"/>
                  </w:rPr>
                  <m:t>=</m:t>
                </m:r>
                <m:sSub>
                  <m:sSubPr>
                    <m:ctrlPr>
                      <w:rPr>
                        <w:rFonts w:ascii="Cambria Math" w:hAnsi="Cambria Math"/>
                        <w:sz w:val="16"/>
                        <w:szCs w:val="16"/>
                        <w:lang w:val="en-US"/>
                      </w:rPr>
                    </m:ctrlPr>
                  </m:sSubPr>
                  <m:e>
                    <m:r>
                      <m:rPr>
                        <m:sty m:val="p"/>
                      </m:rPr>
                      <w:rPr>
                        <w:rFonts w:ascii="Cambria Math" w:hAnsi="Cambria Math"/>
                        <w:sz w:val="16"/>
                        <w:szCs w:val="16"/>
                        <w:lang w:val="en-US"/>
                      </w:rPr>
                      <m:t>c</m:t>
                    </m:r>
                  </m:e>
                  <m:sub>
                    <m:r>
                      <m:rPr>
                        <m:sty m:val="p"/>
                      </m:rPr>
                      <w:rPr>
                        <w:rFonts w:ascii="Cambria Math" w:hAnsi="Cambria Math"/>
                        <w:sz w:val="16"/>
                        <w:szCs w:val="16"/>
                        <w:lang w:val="en-US"/>
                      </w:rPr>
                      <m:t>F,k</m:t>
                    </m:r>
                  </m:sub>
                </m:sSub>
                <m:sSub>
                  <m:sSubPr>
                    <m:ctrlPr>
                      <w:rPr>
                        <w:rFonts w:ascii="Cambria Math" w:hAnsi="Cambria Math"/>
                        <w:sz w:val="16"/>
                        <w:szCs w:val="16"/>
                        <w:lang w:val="en-US"/>
                      </w:rPr>
                    </m:ctrlPr>
                  </m:sSubPr>
                  <m:e>
                    <m:acc>
                      <m:accPr>
                        <m:chr m:val="̇"/>
                        <m:ctrlPr>
                          <w:rPr>
                            <w:rFonts w:ascii="Cambria Math" w:hAnsi="Cambria Math"/>
                            <w:sz w:val="16"/>
                            <w:szCs w:val="16"/>
                            <w:lang w:val="en-US"/>
                          </w:rPr>
                        </m:ctrlPr>
                      </m:accPr>
                      <m:e>
                        <m:r>
                          <m:rPr>
                            <m:sty m:val="p"/>
                          </m:rPr>
                          <w:rPr>
                            <w:rFonts w:ascii="Cambria Math" w:hAnsi="Cambria Math"/>
                            <w:sz w:val="16"/>
                            <w:szCs w:val="16"/>
                            <w:lang w:val="en-US"/>
                          </w:rPr>
                          <m:t>E</m:t>
                        </m:r>
                      </m:e>
                    </m:acc>
                  </m:e>
                  <m:sub>
                    <m:r>
                      <m:rPr>
                        <m:sty m:val="p"/>
                      </m:rPr>
                      <w:rPr>
                        <w:rFonts w:ascii="Cambria Math" w:hAnsi="Cambria Math"/>
                        <w:sz w:val="16"/>
                        <w:szCs w:val="16"/>
                        <w:lang w:val="en-US"/>
                      </w:rPr>
                      <m:t>D,k</m:t>
                    </m:r>
                  </m:sub>
                </m:sSub>
              </m:oMath>
            </m:oMathPara>
          </w:p>
        </w:tc>
        <w:tc>
          <w:tcPr>
            <w:tcW w:w="1505" w:type="dxa"/>
            <w:vAlign w:val="center"/>
          </w:tcPr>
          <w:p w14:paraId="05DC3334" w14:textId="65CAC629" w:rsidR="003D609A" w:rsidRPr="003E7DFF" w:rsidRDefault="003D609A" w:rsidP="004063BA">
            <w:pPr>
              <w:pStyle w:val="CETEquation"/>
              <w:spacing w:before="0" w:after="0" w:line="360" w:lineRule="auto"/>
              <w:jc w:val="right"/>
              <w:rPr>
                <w:lang w:val="en-US"/>
              </w:rPr>
            </w:pPr>
            <w:r w:rsidRPr="003E7DFF">
              <w:rPr>
                <w:lang w:val="en-US"/>
              </w:rPr>
              <w:t>(</w:t>
            </w:r>
            <w:r w:rsidR="00BD3B83">
              <w:rPr>
                <w:lang w:val="en-US"/>
              </w:rPr>
              <w:t>6</w:t>
            </w:r>
            <w:r w:rsidRPr="003E7DFF">
              <w:rPr>
                <w:lang w:val="en-US"/>
              </w:rPr>
              <w:t>)</w:t>
            </w:r>
          </w:p>
        </w:tc>
      </w:tr>
    </w:tbl>
    <w:p w14:paraId="1C0587FE" w14:textId="42B4BAF4" w:rsidR="003D609A" w:rsidRPr="003E7DFF" w:rsidRDefault="003D609A" w:rsidP="00CF54BB">
      <w:pPr>
        <w:pStyle w:val="CETBodytext"/>
      </w:pPr>
      <w:r w:rsidRPr="003E7DFF">
        <w:t>The economic analysis was carried out following the</w:t>
      </w:r>
      <w:r w:rsidR="00FF11CB" w:rsidRPr="003E7DFF">
        <w:t xml:space="preserve"> Total</w:t>
      </w:r>
      <w:r w:rsidRPr="003E7DFF">
        <w:t xml:space="preserve"> </w:t>
      </w:r>
      <w:r w:rsidR="00FF11CB" w:rsidRPr="003E7DFF">
        <w:t>R</w:t>
      </w:r>
      <w:r w:rsidRPr="003E7DFF">
        <w:t xml:space="preserve">evenue </w:t>
      </w:r>
      <w:r w:rsidR="00FF11CB" w:rsidRPr="003E7DFF">
        <w:t>R</w:t>
      </w:r>
      <w:r w:rsidRPr="003E7DFF">
        <w:t>equirement method</w:t>
      </w:r>
      <w:r w:rsidR="00101ECA" w:rsidRPr="003E7DFF">
        <w:t xml:space="preserve"> </w:t>
      </w:r>
      <w:r w:rsidR="008B70F7">
        <w:fldChar w:fldCharType="begin" w:fldLock="1"/>
      </w:r>
      <w:r w:rsidR="008B70F7">
        <w:instrText>ADDIN CSL_CITATION {"citationItems":[{"id":"ITEM-1","itemData":{"abstract":"This is a review of the concepts of purpose, direction, and objective in the discipline of thermodynamics, which is a pillar of physics, natural sciences, life science, and engineering science. Reviewed is the relentless evolution of this discipline toward accounting for evolutionary design with direction, and for establishing the concept of purpose in methodologies of modeling, analysis, teaching, and design optimization. Evolution is change after change toward flow access, with direction in time, and purpose. Evolution does not have an ‘end’. In thermodynamics, purpose is already the defining feature of methods that have emerged to guide and facilitate the generation, distribution, and use of motive power, heating, and cooling: thermodynamic optimization, exergy-based methods (i.e., exergetic, exergoeconomic, and exergoenvironmental analysis), entropy generation minimiza-tion, extended exergy, environomics, thermoecology, finite time thermodynamics, pinch analysis, animal design, geophysical flow design, and constructal law. What distinguishes these approaches are the purpose and the performance evaluation used in each method.","author":[{"dropping-particle":"","family":"Bejan","given":"Adrian","non-dropping-particle":"","parse-names":false,"suffix":""},{"dropping-particle":"","family":"Tsatsaronis","given":"George","non-dropping-particle":"","parse-names":false,"suffix":""}],"container-title":"Energies","id":"ITEM-1","issue":"2","issued":{"date-parts":[["2021"]]},"title":"Purpose in thermodynamics","type":"article-journal","volume":"14"},"uris":["http://www.mendeley.com/documents/?uuid=f4077827-f412-434e-b8ff-47d6798578ce"]}],"mendeley":{"formattedCitation":"(Bejan and Tsatsaronis, 2021)","plainTextFormattedCitation":"(Bejan and Tsatsaronis, 2021)","previouslyFormattedCitation":"(Bejan and Tsatsaronis, 2021)"},"properties":{"noteIndex":0},"schema":"https://github.com/citation-style-language/schema/raw/master/csl-citation.json"}</w:instrText>
      </w:r>
      <w:r w:rsidR="008B70F7">
        <w:fldChar w:fldCharType="separate"/>
      </w:r>
      <w:r w:rsidR="008B70F7" w:rsidRPr="000C6B8C">
        <w:rPr>
          <w:noProof/>
        </w:rPr>
        <w:t>(Bejan and Tsatsaronis, 2021)</w:t>
      </w:r>
      <w:r w:rsidR="008B70F7">
        <w:fldChar w:fldCharType="end"/>
      </w:r>
      <w:r w:rsidR="008B70F7">
        <w:t xml:space="preserve">. </w:t>
      </w:r>
      <w:r w:rsidR="00FF11CB" w:rsidRPr="003E7DFF">
        <w:t xml:space="preserve">The purchase equipment cost (PEC) for each component of the process was obtained from vendors based on the required characteristics and </w:t>
      </w:r>
      <w:r w:rsidR="00101ECA" w:rsidRPr="003E7DFF">
        <w:t xml:space="preserve">they </w:t>
      </w:r>
      <w:r w:rsidR="00FF11CB" w:rsidRPr="003E7DFF">
        <w:t>are presented in the results section.</w:t>
      </w:r>
      <w:r w:rsidRPr="003E7DFF">
        <w:t xml:space="preserve"> </w:t>
      </w:r>
      <w:r w:rsidR="00B70779" w:rsidRPr="003E7DFF">
        <w:t>The cost of cooling water</w:t>
      </w:r>
      <w:r w:rsidR="006856EF" w:rsidRPr="003E7DFF">
        <w:t>, n-hexane and electricity</w:t>
      </w:r>
      <w:r w:rsidR="00B70779" w:rsidRPr="003E7DFF">
        <w:t xml:space="preserve"> </w:t>
      </w:r>
      <w:r w:rsidR="00DF47AA" w:rsidRPr="003E7DFF">
        <w:t>are</w:t>
      </w:r>
      <w:r w:rsidR="00B70779" w:rsidRPr="003E7DFF">
        <w:t xml:space="preserve"> 0.72</w:t>
      </w:r>
      <w:r w:rsidR="00DF47AA" w:rsidRPr="003E7DFF">
        <w:t xml:space="preserve"> $</w:t>
      </w:r>
      <w:r w:rsidR="00B70779" w:rsidRPr="003E7DFF">
        <w:t>/m</w:t>
      </w:r>
      <w:r w:rsidR="00B70779" w:rsidRPr="003E7DFF">
        <w:rPr>
          <w:vertAlign w:val="superscript"/>
        </w:rPr>
        <w:t>3</w:t>
      </w:r>
      <w:r w:rsidR="00DF06DB" w:rsidRPr="003E7DFF">
        <w:rPr>
          <w:vertAlign w:val="superscript"/>
        </w:rPr>
        <w:t xml:space="preserve"> </w:t>
      </w:r>
      <w:r w:rsidR="00DF06DB" w:rsidRPr="003E7DFF">
        <w:rPr>
          <w:vertAlign w:val="superscript"/>
        </w:rPr>
        <w:fldChar w:fldCharType="begin" w:fldLock="1"/>
      </w:r>
      <w:r w:rsidR="008B70F7">
        <w:rPr>
          <w:vertAlign w:val="superscript"/>
        </w:rPr>
        <w:instrText>ADDIN CSL_CITATION {"citationItems":[{"id":"ITEM-1","itemData":{"author":[{"dropping-particle":"","family":"International Water Services Interagua C. Ltda.","given":"","non-dropping-particle":"","parse-names":false,"suffix":""}],"id":"ITEM-1","issued":{"date-parts":[["2019"]]},"publisher-place":"Guayaquil","title":"Informe Anual 2018-2019","type":"report"},"uris":["http://www.mendeley.com/documents/?uuid=4c828dfa-e9ef-4ad9-849a-57955f4c2de9"]}],"mendeley":{"formattedCitation":"(International Water Services Interagua C. Ltda., 2019)","plainTextFormattedCitation":"(International Water Services Interagua C. Ltda., 2019)","previouslyFormattedCitation":"(International Water Services Interagua C. Ltda., 2019)"},"properties":{"noteIndex":0},"schema":"https://github.com/citation-style-language/schema/raw/master/csl-citation.json"}</w:instrText>
      </w:r>
      <w:r w:rsidR="00DF06DB" w:rsidRPr="003E7DFF">
        <w:rPr>
          <w:vertAlign w:val="superscript"/>
        </w:rPr>
        <w:fldChar w:fldCharType="separate"/>
      </w:r>
      <w:r w:rsidR="00DF06DB" w:rsidRPr="003E7DFF">
        <w:rPr>
          <w:noProof/>
        </w:rPr>
        <w:t>(International Water Services Interagua C. Ltda., 2019)</w:t>
      </w:r>
      <w:r w:rsidR="00DF06DB" w:rsidRPr="003E7DFF">
        <w:rPr>
          <w:vertAlign w:val="superscript"/>
        </w:rPr>
        <w:fldChar w:fldCharType="end"/>
      </w:r>
      <w:r w:rsidR="00DF47AA" w:rsidRPr="003E7DFF">
        <w:t xml:space="preserve">, </w:t>
      </w:r>
      <w:r w:rsidR="00B70779" w:rsidRPr="003E7DFF">
        <w:t>0.03</w:t>
      </w:r>
      <w:r w:rsidR="00DF47AA" w:rsidRPr="003E7DFF">
        <w:t xml:space="preserve"> $</w:t>
      </w:r>
      <w:r w:rsidR="00B70779" w:rsidRPr="003E7DFF">
        <w:t>/kg,</w:t>
      </w:r>
      <w:r w:rsidR="00DA3081" w:rsidRPr="003E7DFF">
        <w:t xml:space="preserve"> and 0.0765 $/kWh</w:t>
      </w:r>
      <w:r w:rsidR="00174477" w:rsidRPr="003E7DFF">
        <w:t xml:space="preserve"> </w:t>
      </w:r>
      <w:r w:rsidR="00DF06DB" w:rsidRPr="003E7DFF">
        <w:rPr>
          <w:b/>
        </w:rPr>
        <w:fldChar w:fldCharType="begin" w:fldLock="1"/>
      </w:r>
      <w:r w:rsidR="008B70F7">
        <w:instrText>ADDIN CSL_CITATION {"citationItems":[{"id":"ITEM-1","itemData":{"abstract":"El presente documento tiene como finalidad indagar sobre el sector eléctrico ecuatoriano (SEE), ya que este ha tenido un cambio muy diverso en el país, aparte de que los actuales documentos sobre la evolución del SE no presentan información actualizada según y hasta la presente Ley Orgánica Del Servicio Público De Energía Eléctrica (LOSPEE). Además de investigar sus orígenes, evoluciones, precios y estructuras que lo han moldeado hasta las presentes entidades que lo representan, se realizará una breve comparación con otros países. Palabras claves— empresas, tarifas, regulaciones, precios, producción de energía, servicio eléctrico. Abstract This document has a purpose on the Ecuadorian electricity sector (SEE), which has had a very different change in the country, apart from the current documents on the evolution of the SE. Organic Public Electric Power Service (LOSPEE). In addition to investigating its origins, evolutions, prices and structures that have been molded to the present, the entities that represent it, a brief comparison is made with other countries. Index Terms— companies, tariffs, regulations, prices, energy production, electric service.","author":[{"dropping-particle":"","family":"Macías Centeno","given":"Josué Eduardo","non-dropping-particle":"","parse-names":false,"suffix":""},{"dropping-particle":"","family":"Valarezo Molina","given":"Lucio Alfredo","non-dropping-particle":"","parse-names":false,"suffix":""},{"dropping-particle":"","family":"Loor Castillo","given":"Guillermo","non-dropping-particle":"","parse-names":false,"suffix":""}],"container-title":"Revista de Investigaciones en Energía, Medio Ambiente y Tecnología: RIEMAT ISSN: 2588-0721","id":"ITEM-1","issue":"2","issued":{"date-parts":[["2018"]]},"page":"29","title":"Los Diferentes Costos que Tiene la Energía Eléctrica en el Ecuador Considerando los Cambios de la Estructura Actual","type":"article-journal","volume":"3"},"uris":["http://www.mendeley.com/documents/?uuid=0f37ff47-03bc-4a0b-9ea3-66dfc49f2deb","http://www.mendeley.com/documents/?uuid=a4d0ba52-ed0f-43d8-9378-734aae5d1c69"]}],"mendeley":{"formattedCitation":"(Macías Centeno et al., 2018)","plainTextFormattedCitation":"(Macías Centeno et al., 2018)","previouslyFormattedCitation":"(Macías Centeno et al., 2018)"},"properties":{"noteIndex":0},"schema":"https://github.com/citation-style-language/schema/raw/master/csl-citation.json"}</w:instrText>
      </w:r>
      <w:r w:rsidR="00DF06DB" w:rsidRPr="003E7DFF">
        <w:rPr>
          <w:b/>
        </w:rPr>
        <w:fldChar w:fldCharType="separate"/>
      </w:r>
      <w:r w:rsidR="00DF06DB" w:rsidRPr="003E7DFF">
        <w:rPr>
          <w:noProof/>
        </w:rPr>
        <w:t>(Macías Centeno et al., 2018)</w:t>
      </w:r>
      <w:r w:rsidR="00DF06DB" w:rsidRPr="003E7DFF">
        <w:rPr>
          <w:b/>
        </w:rPr>
        <w:fldChar w:fldCharType="end"/>
      </w:r>
      <w:r w:rsidR="00B70779" w:rsidRPr="003E7DFF">
        <w:t xml:space="preserve">, respectively. </w:t>
      </w:r>
      <w:r w:rsidRPr="003E7DFF">
        <w:t xml:space="preserve">The </w:t>
      </w:r>
      <w:r w:rsidRPr="00EC70C7">
        <w:t xml:space="preserve">economic parameters </w:t>
      </w:r>
      <w:r w:rsidR="00CF54BB" w:rsidRPr="00EC70C7">
        <w:t>used for</w:t>
      </w:r>
      <w:r w:rsidR="00CF54BB">
        <w:t xml:space="preserve"> </w:t>
      </w:r>
      <w:r w:rsidR="47D5C4F3">
        <w:t>the</w:t>
      </w:r>
      <w:r w:rsidR="00CF54BB" w:rsidRPr="00EC70C7">
        <w:t xml:space="preserve"> economic analysis </w:t>
      </w:r>
      <w:r w:rsidR="00DA3081" w:rsidRPr="003E7DFF">
        <w:t xml:space="preserve">and specific cost of biomass </w:t>
      </w:r>
      <w:r w:rsidRPr="003E7DFF">
        <w:t xml:space="preserve">were taken from a previous study by authors </w:t>
      </w:r>
      <w:r w:rsidRPr="003E7DFF">
        <w:fldChar w:fldCharType="begin" w:fldLock="1"/>
      </w:r>
      <w:r w:rsidR="008B70F7">
        <w:instrText>ADDIN CSL_CITATION {"citationItems":[{"id":"ITEM-1","itemData":{"ISSN":"2214157X","abstract":"The integrated production of biofuels from agro-industrial wastes is increasing around the world. The thermodynamic performance and economic analysis of these processes have become topics of interest given the need to reduce the cost of biofuels and their impact on the environment. This study develops a simulation of the production process of syngas and biodiesel from spent coffee grounds, and an exergoeconomic analysis that mainly determines the exergy destruction rate, the investment and operational cost rate, and the exergy destruction cost rate at component level and for the overall system. The total investment cost for the integrated process resulted in 13.2 million dollars. The specific cost of syngas and biodiesel from spent coffee grounds were estimated in $0.36/kg and $0.71/kg, respectively. The results show that the drying process including the air heating for the pretreatment of the biomass had an exergy destruction rate of 11,463 kW and was responsible of the 92% of the overall exergy destruction cost rate. An increment of the dead state temperature reduced the specific cost of syngas and biodiesel in 17% and 8%, respectively. Future studies should focus on the exergoeconomic optimization of the drying process of biomass in order to minimize the operational costs.","author":[{"dropping-particle":"","family":"Tinoco-Caicedo","given":"Diana L.","non-dropping-particle":"","parse-names":false,"suffix":""},{"dropping-particle":"","family":"Mero-Benavides","given":"Medelyne","non-dropping-particle":"","parse-names":false,"suffix":""},{"dropping-particle":"","family":"Santos-Torres","given":"Myrian","non-dropping-particle":"","parse-names":false,"suffix":""},{"dropping-particle":"","family":"Lozano-Medina","given":"Alexis","non-dropping-particle":"","parse-names":false,"suffix":""},{"dropping-particle":"","family":"Blanco-Marigorta","given":"Ana M.","non-dropping-particle":"","parse-names":false,"suffix":""}],"container-title":"Case Studies in Thermal Engineering","id":"ITEM-1","issue":"October","issued":{"date-parts":[["2021"]]},"page":"101556","publisher":"Elsevier Ltd","title":"Simulation and exergoeconomic analysis of the syngas and biodiesel production process from spent coffee grounds","type":"article-journal","volume":"28"},"uris":["http://www.mendeley.com/documents/?uuid=7e031599-209d-4aae-be09-38d23e396d54"]}],"mendeley":{"formattedCitation":"(Tinoco-Caicedo et al., 2021)","manualFormatting":"(Tinoco-Caicedo et al., 2021)","plainTextFormattedCitation":"(Tinoco-Caicedo et al., 2021)","previouslyFormattedCitation":"(Tinoco-Caicedo et al., 2021)"},"properties":{"noteIndex":0},"schema":"https://github.com/citation-style-language/schema/raw/master/csl-citation.json"}</w:instrText>
      </w:r>
      <w:r w:rsidRPr="003E7DFF">
        <w:fldChar w:fldCharType="separate"/>
      </w:r>
      <w:r w:rsidRPr="003E7DFF">
        <w:rPr>
          <w:noProof/>
        </w:rPr>
        <w:t>(Tinoco-Caicedo et al., 2021)</w:t>
      </w:r>
      <w:r w:rsidRPr="003E7DFF">
        <w:fldChar w:fldCharType="end"/>
      </w:r>
      <w:r w:rsidRPr="003E7DFF">
        <w:t xml:space="preserve">. </w:t>
      </w:r>
    </w:p>
    <w:p w14:paraId="25712654" w14:textId="5AA00689" w:rsidR="003D609A" w:rsidRPr="003E7DFF" w:rsidRDefault="00FF11CB" w:rsidP="00CF54BB">
      <w:pPr>
        <w:pStyle w:val="CETBodytext"/>
      </w:pPr>
      <w:r w:rsidRPr="003E7DFF">
        <w:t xml:space="preserve">The total </w:t>
      </w:r>
      <w:r w:rsidR="00101ECA" w:rsidRPr="003E7DFF">
        <w:t xml:space="preserve">operating </w:t>
      </w:r>
      <w:r w:rsidRPr="003E7DFF">
        <w:t>cost rate (</w:t>
      </w:r>
      <m:oMath>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Z</m:t>
                </m:r>
              </m:e>
            </m:acc>
          </m:e>
          <m:sub>
            <m:r>
              <m:rPr>
                <m:sty m:val="p"/>
              </m:rPr>
              <w:rPr>
                <w:rFonts w:ascii="Cambria Math" w:hAnsi="Cambria Math"/>
              </w:rPr>
              <m:t>k</m:t>
            </m:r>
          </m:sub>
        </m:sSub>
      </m:oMath>
      <w:r w:rsidRPr="003E7DFF">
        <w:t>) was determined as is shown in Eq. (</w:t>
      </w:r>
      <w:r w:rsidR="00146C6E">
        <w:t>7</w:t>
      </w:r>
      <w:r w:rsidRPr="003E7DFF">
        <w:t>).</w:t>
      </w:r>
    </w:p>
    <w:tbl>
      <w:tblPr>
        <w:tblW w:w="5000" w:type="pct"/>
        <w:tblLook w:val="04A0" w:firstRow="1" w:lastRow="0" w:firstColumn="1" w:lastColumn="0" w:noHBand="0" w:noVBand="1"/>
      </w:tblPr>
      <w:tblGrid>
        <w:gridCol w:w="7282"/>
        <w:gridCol w:w="1505"/>
      </w:tblGrid>
      <w:tr w:rsidR="00FF11CB" w:rsidRPr="003E7DFF" w14:paraId="288B4571" w14:textId="77777777" w:rsidTr="00591026">
        <w:trPr>
          <w:trHeight w:val="224"/>
        </w:trPr>
        <w:tc>
          <w:tcPr>
            <w:tcW w:w="7282" w:type="dxa"/>
            <w:shd w:val="clear" w:color="auto" w:fill="auto"/>
            <w:vAlign w:val="center"/>
          </w:tcPr>
          <w:p w14:paraId="12126936" w14:textId="77777777" w:rsidR="00FF11CB" w:rsidRPr="003E7DFF" w:rsidRDefault="0078037F" w:rsidP="00591026">
            <w:pPr>
              <w:pStyle w:val="CETEquation"/>
              <w:spacing w:after="0"/>
              <w:rPr>
                <w:sz w:val="16"/>
                <w:szCs w:val="16"/>
                <w:lang w:val="en-US"/>
              </w:rPr>
            </w:pPr>
            <m:oMathPara>
              <m:oMathParaPr>
                <m:jc m:val="left"/>
              </m:oMathParaPr>
              <m:oMath>
                <m:sSub>
                  <m:sSubPr>
                    <m:ctrlPr>
                      <w:rPr>
                        <w:rFonts w:ascii="Cambria Math" w:hAnsi="Cambria Math"/>
                        <w:sz w:val="16"/>
                        <w:szCs w:val="16"/>
                        <w:lang w:val="en-US"/>
                      </w:rPr>
                    </m:ctrlPr>
                  </m:sSubPr>
                  <m:e>
                    <m:acc>
                      <m:accPr>
                        <m:chr m:val="̇"/>
                        <m:ctrlPr>
                          <w:rPr>
                            <w:rFonts w:ascii="Cambria Math" w:hAnsi="Cambria Math"/>
                            <w:sz w:val="16"/>
                            <w:szCs w:val="16"/>
                            <w:lang w:val="en-US"/>
                          </w:rPr>
                        </m:ctrlPr>
                      </m:accPr>
                      <m:e>
                        <m:r>
                          <m:rPr>
                            <m:sty m:val="p"/>
                          </m:rPr>
                          <w:rPr>
                            <w:rFonts w:ascii="Cambria Math" w:hAnsi="Cambria Math"/>
                            <w:sz w:val="16"/>
                            <w:szCs w:val="16"/>
                            <w:lang w:val="en-US"/>
                          </w:rPr>
                          <m:t>Z</m:t>
                        </m:r>
                      </m:e>
                    </m:acc>
                  </m:e>
                  <m:sub>
                    <m:r>
                      <m:rPr>
                        <m:sty m:val="p"/>
                      </m:rPr>
                      <w:rPr>
                        <w:rFonts w:ascii="Cambria Math" w:hAnsi="Cambria Math"/>
                        <w:sz w:val="16"/>
                        <w:szCs w:val="16"/>
                        <w:lang w:val="en-US"/>
                      </w:rPr>
                      <m:t>k</m:t>
                    </m:r>
                  </m:sub>
                </m:sSub>
                <m:r>
                  <m:rPr>
                    <m:sty m:val="p"/>
                  </m:rPr>
                  <w:rPr>
                    <w:rFonts w:ascii="Cambria Math" w:hAnsi="Cambria Math"/>
                    <w:sz w:val="16"/>
                    <w:szCs w:val="16"/>
                    <w:lang w:val="en-US"/>
                  </w:rPr>
                  <m:t>=</m:t>
                </m:r>
                <m:sSubSup>
                  <m:sSubSupPr>
                    <m:ctrlPr>
                      <w:rPr>
                        <w:rFonts w:ascii="Cambria Math" w:hAnsi="Cambria Math"/>
                        <w:sz w:val="16"/>
                        <w:szCs w:val="16"/>
                        <w:lang w:val="en-US"/>
                      </w:rPr>
                    </m:ctrlPr>
                  </m:sSubSupPr>
                  <m:e>
                    <m:acc>
                      <m:accPr>
                        <m:chr m:val="̇"/>
                        <m:ctrlPr>
                          <w:rPr>
                            <w:rFonts w:ascii="Cambria Math" w:hAnsi="Cambria Math"/>
                            <w:sz w:val="16"/>
                            <w:szCs w:val="16"/>
                            <w:lang w:val="en-US"/>
                          </w:rPr>
                        </m:ctrlPr>
                      </m:accPr>
                      <m:e>
                        <m:r>
                          <m:rPr>
                            <m:sty m:val="p"/>
                          </m:rPr>
                          <w:rPr>
                            <w:rFonts w:ascii="Cambria Math" w:hAnsi="Cambria Math"/>
                            <w:sz w:val="16"/>
                            <w:szCs w:val="16"/>
                            <w:lang w:val="en-US"/>
                          </w:rPr>
                          <m:t>Z</m:t>
                        </m:r>
                      </m:e>
                    </m:acc>
                  </m:e>
                  <m:sub>
                    <m:r>
                      <m:rPr>
                        <m:sty m:val="p"/>
                      </m:rPr>
                      <w:rPr>
                        <w:rFonts w:ascii="Cambria Math" w:hAnsi="Cambria Math"/>
                        <w:sz w:val="16"/>
                        <w:szCs w:val="16"/>
                        <w:lang w:val="en-US"/>
                      </w:rPr>
                      <m:t>k</m:t>
                    </m:r>
                  </m:sub>
                  <m:sup>
                    <m:r>
                      <m:rPr>
                        <m:sty m:val="p"/>
                      </m:rPr>
                      <w:rPr>
                        <w:rFonts w:ascii="Cambria Math" w:hAnsi="Cambria Math"/>
                        <w:sz w:val="16"/>
                        <w:szCs w:val="16"/>
                        <w:lang w:val="en-US"/>
                      </w:rPr>
                      <m:t>O</m:t>
                    </m:r>
                    <m:r>
                      <m:rPr>
                        <m:lit/>
                        <m:sty m:val="p"/>
                      </m:rPr>
                      <w:rPr>
                        <w:rFonts w:ascii="Cambria Math" w:hAnsi="Cambria Math"/>
                        <w:sz w:val="16"/>
                        <w:szCs w:val="16"/>
                        <w:lang w:val="en-US"/>
                      </w:rPr>
                      <m:t>&amp;</m:t>
                    </m:r>
                    <m:r>
                      <m:rPr>
                        <m:sty m:val="p"/>
                      </m:rPr>
                      <w:rPr>
                        <w:rFonts w:ascii="Cambria Math" w:hAnsi="Cambria Math"/>
                        <w:sz w:val="16"/>
                        <w:szCs w:val="16"/>
                        <w:lang w:val="en-US"/>
                      </w:rPr>
                      <m:t>M</m:t>
                    </m:r>
                  </m:sup>
                </m:sSubSup>
                <m:r>
                  <m:rPr>
                    <m:sty m:val="p"/>
                  </m:rPr>
                  <w:rPr>
                    <w:rFonts w:ascii="Cambria Math" w:hAnsi="Cambria Math"/>
                    <w:sz w:val="16"/>
                    <w:szCs w:val="16"/>
                    <w:lang w:val="en-US"/>
                  </w:rPr>
                  <m:t>+</m:t>
                </m:r>
                <m:sSubSup>
                  <m:sSubSupPr>
                    <m:ctrlPr>
                      <w:rPr>
                        <w:rFonts w:ascii="Cambria Math" w:hAnsi="Cambria Math"/>
                        <w:sz w:val="16"/>
                        <w:szCs w:val="16"/>
                        <w:lang w:val="en-US"/>
                      </w:rPr>
                    </m:ctrlPr>
                  </m:sSubSupPr>
                  <m:e>
                    <m:acc>
                      <m:accPr>
                        <m:chr m:val="̇"/>
                        <m:ctrlPr>
                          <w:rPr>
                            <w:rFonts w:ascii="Cambria Math" w:hAnsi="Cambria Math"/>
                            <w:sz w:val="16"/>
                            <w:szCs w:val="16"/>
                            <w:lang w:val="en-US"/>
                          </w:rPr>
                        </m:ctrlPr>
                      </m:accPr>
                      <m:e>
                        <m:r>
                          <m:rPr>
                            <m:sty m:val="p"/>
                          </m:rPr>
                          <w:rPr>
                            <w:rFonts w:ascii="Cambria Math" w:hAnsi="Cambria Math"/>
                            <w:sz w:val="16"/>
                            <w:szCs w:val="16"/>
                            <w:lang w:val="en-US"/>
                          </w:rPr>
                          <m:t>Z</m:t>
                        </m:r>
                      </m:e>
                    </m:acc>
                  </m:e>
                  <m:sub>
                    <m:r>
                      <m:rPr>
                        <m:sty m:val="p"/>
                      </m:rPr>
                      <w:rPr>
                        <w:rFonts w:ascii="Cambria Math" w:hAnsi="Cambria Math"/>
                        <w:sz w:val="16"/>
                        <w:szCs w:val="16"/>
                        <w:lang w:val="en-US"/>
                      </w:rPr>
                      <m:t>k</m:t>
                    </m:r>
                  </m:sub>
                  <m:sup>
                    <m:r>
                      <m:rPr>
                        <m:sty m:val="p"/>
                      </m:rPr>
                      <w:rPr>
                        <w:rFonts w:ascii="Cambria Math" w:hAnsi="Cambria Math"/>
                        <w:sz w:val="16"/>
                        <w:szCs w:val="16"/>
                        <w:lang w:val="en-US"/>
                      </w:rPr>
                      <m:t>CI</m:t>
                    </m:r>
                  </m:sup>
                </m:sSubSup>
              </m:oMath>
            </m:oMathPara>
          </w:p>
        </w:tc>
        <w:tc>
          <w:tcPr>
            <w:tcW w:w="1505" w:type="dxa"/>
            <w:vAlign w:val="center"/>
          </w:tcPr>
          <w:p w14:paraId="675AFC3B" w14:textId="21346B49" w:rsidR="00FF11CB" w:rsidRPr="003E7DFF" w:rsidRDefault="00FF11CB" w:rsidP="00591026">
            <w:pPr>
              <w:pStyle w:val="CETEquation"/>
              <w:spacing w:after="0"/>
              <w:jc w:val="right"/>
              <w:rPr>
                <w:lang w:val="en-US"/>
              </w:rPr>
            </w:pPr>
            <w:r w:rsidRPr="003E7DFF">
              <w:rPr>
                <w:lang w:val="en-US"/>
              </w:rPr>
              <w:t>(</w:t>
            </w:r>
            <w:r w:rsidR="00BD3B83">
              <w:rPr>
                <w:lang w:val="en-US"/>
              </w:rPr>
              <w:t>7</w:t>
            </w:r>
            <w:r w:rsidRPr="003E7DFF">
              <w:rPr>
                <w:lang w:val="en-US"/>
              </w:rPr>
              <w:t>)</w:t>
            </w:r>
          </w:p>
        </w:tc>
      </w:tr>
    </w:tbl>
    <w:p w14:paraId="6A1A67F1" w14:textId="77777777" w:rsidR="00FF11CB" w:rsidRPr="003E7DFF" w:rsidRDefault="00FF11CB" w:rsidP="003D609A">
      <w:pPr>
        <w:pStyle w:val="Els-body-text"/>
        <w:rPr>
          <w:rFonts w:ascii="Arial" w:hAnsi="Arial"/>
          <w:sz w:val="18"/>
        </w:rPr>
      </w:pPr>
    </w:p>
    <w:p w14:paraId="00D82D80" w14:textId="3989B225" w:rsidR="003D609A" w:rsidRPr="003E7DFF" w:rsidRDefault="003D609A" w:rsidP="00CF54BB">
      <w:pPr>
        <w:pStyle w:val="CETBodytext"/>
      </w:pPr>
      <w:r w:rsidRPr="003E7DFF">
        <w:t xml:space="preserve">where </w:t>
      </w:r>
      <m:oMath>
        <m:sSubSup>
          <m:sSubSupPr>
            <m:ctrlPr>
              <w:rPr>
                <w:rFonts w:ascii="Cambria Math" w:hAnsi="Cambria Math"/>
                <w:sz w:val="16"/>
                <w:szCs w:val="16"/>
              </w:rPr>
            </m:ctrlPr>
          </m:sSubSupPr>
          <m:e>
            <m:acc>
              <m:accPr>
                <m:chr m:val="̇"/>
                <m:ctrlPr>
                  <w:rPr>
                    <w:rFonts w:ascii="Cambria Math" w:hAnsi="Cambria Math"/>
                    <w:sz w:val="16"/>
                    <w:szCs w:val="16"/>
                  </w:rPr>
                </m:ctrlPr>
              </m:accPr>
              <m:e>
                <m:r>
                  <m:rPr>
                    <m:sty m:val="p"/>
                  </m:rPr>
                  <w:rPr>
                    <w:rFonts w:ascii="Cambria Math" w:hAnsi="Cambria Math"/>
                    <w:sz w:val="16"/>
                    <w:szCs w:val="16"/>
                  </w:rPr>
                  <m:t>Z</m:t>
                </m:r>
              </m:e>
            </m:acc>
          </m:e>
          <m:sub>
            <m:r>
              <m:rPr>
                <m:sty m:val="p"/>
              </m:rPr>
              <w:rPr>
                <w:rFonts w:ascii="Cambria Math" w:hAnsi="Cambria Math"/>
                <w:sz w:val="16"/>
                <w:szCs w:val="16"/>
              </w:rPr>
              <m:t>k</m:t>
            </m:r>
          </m:sub>
          <m:sup>
            <m:r>
              <m:rPr>
                <m:sty m:val="p"/>
              </m:rPr>
              <w:rPr>
                <w:rFonts w:ascii="Cambria Math" w:hAnsi="Cambria Math"/>
                <w:sz w:val="16"/>
                <w:szCs w:val="16"/>
              </w:rPr>
              <m:t>O</m:t>
            </m:r>
            <m:r>
              <m:rPr>
                <m:lit/>
                <m:sty m:val="p"/>
              </m:rPr>
              <w:rPr>
                <w:rFonts w:ascii="Cambria Math" w:hAnsi="Cambria Math"/>
                <w:sz w:val="16"/>
                <w:szCs w:val="16"/>
              </w:rPr>
              <m:t>&amp;</m:t>
            </m:r>
            <m:r>
              <m:rPr>
                <m:sty m:val="p"/>
              </m:rPr>
              <w:rPr>
                <w:rFonts w:ascii="Cambria Math" w:hAnsi="Cambria Math"/>
                <w:sz w:val="16"/>
                <w:szCs w:val="16"/>
              </w:rPr>
              <m:t>M</m:t>
            </m:r>
          </m:sup>
        </m:sSubSup>
      </m:oMath>
      <w:r w:rsidR="0061127D" w:rsidRPr="003E7DFF">
        <w:rPr>
          <w:sz w:val="16"/>
          <w:szCs w:val="16"/>
        </w:rPr>
        <w:t xml:space="preserve"> and </w:t>
      </w:r>
      <m:oMath>
        <m:sSubSup>
          <m:sSubSupPr>
            <m:ctrlPr>
              <w:rPr>
                <w:rFonts w:ascii="Cambria Math" w:hAnsi="Cambria Math"/>
                <w:sz w:val="16"/>
                <w:szCs w:val="16"/>
              </w:rPr>
            </m:ctrlPr>
          </m:sSubSupPr>
          <m:e>
            <m:acc>
              <m:accPr>
                <m:chr m:val="̇"/>
                <m:ctrlPr>
                  <w:rPr>
                    <w:rFonts w:ascii="Cambria Math" w:hAnsi="Cambria Math"/>
                    <w:sz w:val="16"/>
                    <w:szCs w:val="16"/>
                  </w:rPr>
                </m:ctrlPr>
              </m:accPr>
              <m:e>
                <m:r>
                  <m:rPr>
                    <m:sty m:val="p"/>
                  </m:rPr>
                  <w:rPr>
                    <w:rFonts w:ascii="Cambria Math" w:hAnsi="Cambria Math"/>
                    <w:sz w:val="16"/>
                    <w:szCs w:val="16"/>
                  </w:rPr>
                  <m:t>Z</m:t>
                </m:r>
              </m:e>
            </m:acc>
          </m:e>
          <m:sub>
            <m:r>
              <m:rPr>
                <m:sty m:val="p"/>
              </m:rPr>
              <w:rPr>
                <w:rFonts w:ascii="Cambria Math" w:hAnsi="Cambria Math"/>
                <w:sz w:val="16"/>
                <w:szCs w:val="16"/>
              </w:rPr>
              <m:t>k</m:t>
            </m:r>
          </m:sub>
          <m:sup>
            <m:r>
              <m:rPr>
                <m:sty m:val="p"/>
              </m:rPr>
              <w:rPr>
                <w:rFonts w:ascii="Cambria Math" w:hAnsi="Cambria Math"/>
                <w:sz w:val="16"/>
                <w:szCs w:val="16"/>
              </w:rPr>
              <m:t>CI</m:t>
            </m:r>
          </m:sup>
        </m:sSubSup>
      </m:oMath>
      <w:r w:rsidR="0061127D" w:rsidRPr="003E7DFF">
        <w:rPr>
          <w:sz w:val="16"/>
          <w:szCs w:val="16"/>
        </w:rPr>
        <w:t xml:space="preserve"> </w:t>
      </w:r>
      <w:r w:rsidR="0061127D" w:rsidRPr="003E7DFF">
        <w:t>are</w:t>
      </w:r>
      <w:r w:rsidRPr="003E7DFF">
        <w:t xml:space="preserve"> the </w:t>
      </w:r>
      <w:r w:rsidR="009B3AC8" w:rsidRPr="003E7DFF">
        <w:t>cost rate associated with the capital investment and the cost rate for operation and maintenance, respectively.</w:t>
      </w:r>
    </w:p>
    <w:p w14:paraId="005637D5" w14:textId="708CA989" w:rsidR="003D609A" w:rsidRPr="003E7DFF" w:rsidRDefault="003D609A" w:rsidP="00CF54BB">
      <w:pPr>
        <w:pStyle w:val="CETBodytext"/>
      </w:pPr>
      <w:r w:rsidRPr="003E7DFF">
        <w:t>Table 1 shows the fuel exergy (</w:t>
      </w:r>
      <m:oMath>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E</m:t>
                </m:r>
              </m:e>
            </m:acc>
          </m:e>
          <m:sub>
            <m:r>
              <m:rPr>
                <m:sty m:val="p"/>
              </m:rPr>
              <w:rPr>
                <w:rFonts w:ascii="Cambria Math" w:hAnsi="Cambria Math"/>
              </w:rPr>
              <m:t>F</m:t>
            </m:r>
          </m:sub>
        </m:sSub>
      </m:oMath>
      <w:r w:rsidRPr="003E7DFF">
        <w:t>), product exergy (</w:t>
      </w:r>
      <m:oMath>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E</m:t>
                </m:r>
              </m:e>
            </m:acc>
          </m:e>
          <m:sub>
            <m:r>
              <m:rPr>
                <m:sty m:val="p"/>
              </m:rPr>
              <w:rPr>
                <w:rFonts w:ascii="Cambria Math" w:hAnsi="Cambria Math"/>
              </w:rPr>
              <m:t>P</m:t>
            </m:r>
          </m:sub>
        </m:sSub>
      </m:oMath>
      <w:r w:rsidRPr="003E7DFF">
        <w:t>), fuel cost (</w:t>
      </w:r>
      <m:oMath>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C</m:t>
                </m:r>
              </m:e>
            </m:acc>
          </m:e>
          <m:sub>
            <m:r>
              <m:rPr>
                <m:sty m:val="p"/>
              </m:rPr>
              <w:rPr>
                <w:rFonts w:ascii="Cambria Math" w:hAnsi="Cambria Math"/>
              </w:rPr>
              <m:t>F</m:t>
            </m:r>
          </m:sub>
        </m:sSub>
      </m:oMath>
      <w:r w:rsidRPr="003E7DFF">
        <w:t>), product cost (</w:t>
      </w:r>
      <m:oMath>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C</m:t>
                </m:r>
              </m:e>
            </m:acc>
          </m:e>
          <m:sub>
            <m:r>
              <m:rPr>
                <m:sty m:val="p"/>
              </m:rPr>
              <w:rPr>
                <w:rFonts w:ascii="Cambria Math" w:hAnsi="Cambria Math"/>
              </w:rPr>
              <m:t>P</m:t>
            </m:r>
          </m:sub>
        </m:sSub>
        <m:r>
          <m:rPr>
            <m:sty m:val="p"/>
          </m:rPr>
          <w:rPr>
            <w:rFonts w:ascii="Cambria Math" w:hAnsi="Cambria Math"/>
          </w:rPr>
          <m:t xml:space="preserve">) </m:t>
        </m:r>
      </m:oMath>
      <w:r w:rsidRPr="003E7DFF">
        <w:t>and auxiliary equations at component level</w:t>
      </w:r>
      <w:r w:rsidR="00174477" w:rsidRPr="003E7DFF">
        <w:t xml:space="preserve"> and </w:t>
      </w:r>
      <w:r w:rsidR="00101ECA" w:rsidRPr="003E7DFF">
        <w:t xml:space="preserve">for the </w:t>
      </w:r>
      <w:r w:rsidR="00174477" w:rsidRPr="003E7DFF">
        <w:t>overall system</w:t>
      </w:r>
      <w:r w:rsidRPr="003E7DFF">
        <w:t>.</w:t>
      </w:r>
    </w:p>
    <w:p w14:paraId="06A89FEE" w14:textId="6AE5BBE9" w:rsidR="003D609A" w:rsidRPr="003E7DFF" w:rsidRDefault="003D609A" w:rsidP="003D609A">
      <w:pPr>
        <w:pStyle w:val="CETTabletitle"/>
        <w:rPr>
          <w:lang w:val="en-US"/>
        </w:rPr>
      </w:pPr>
      <w:r w:rsidRPr="003E7DFF">
        <w:rPr>
          <w:lang w:val="en-US"/>
        </w:rPr>
        <w:t xml:space="preserve">Table 1: </w:t>
      </w:r>
      <w:r w:rsidR="00101ECA" w:rsidRPr="003E7DFF">
        <w:rPr>
          <w:lang w:val="en-US"/>
        </w:rPr>
        <w:t xml:space="preserve">Equations used for the </w:t>
      </w:r>
      <w:proofErr w:type="spellStart"/>
      <w:r w:rsidR="00101ECA" w:rsidRPr="003E7DFF">
        <w:rPr>
          <w:lang w:val="en-US"/>
        </w:rPr>
        <w:t>exergoeconomic</w:t>
      </w:r>
      <w:proofErr w:type="spellEnd"/>
      <w:r w:rsidR="00101ECA" w:rsidRPr="003E7DFF">
        <w:rPr>
          <w:lang w:val="en-US"/>
        </w:rPr>
        <w:t xml:space="preserve"> </w:t>
      </w:r>
      <w:r w:rsidR="000614EA" w:rsidRPr="003E7DFF">
        <w:rPr>
          <w:lang w:val="en-US"/>
        </w:rPr>
        <w:t>analysis.</w:t>
      </w:r>
    </w:p>
    <w:tbl>
      <w:tblPr>
        <w:tblW w:w="8648"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418"/>
        <w:gridCol w:w="1985"/>
        <w:gridCol w:w="850"/>
        <w:gridCol w:w="2410"/>
        <w:gridCol w:w="709"/>
        <w:gridCol w:w="1276"/>
      </w:tblGrid>
      <w:tr w:rsidR="003D609A" w:rsidRPr="003E7DFF" w14:paraId="2212E571" w14:textId="77777777" w:rsidTr="00812938">
        <w:tc>
          <w:tcPr>
            <w:tcW w:w="1418" w:type="dxa"/>
            <w:tcBorders>
              <w:top w:val="single" w:sz="12" w:space="0" w:color="008000"/>
              <w:bottom w:val="single" w:sz="6" w:space="0" w:color="008000"/>
            </w:tcBorders>
            <w:shd w:val="clear" w:color="auto" w:fill="FFFFFF"/>
          </w:tcPr>
          <w:p w14:paraId="0E0C1942" w14:textId="77777777" w:rsidR="003D609A" w:rsidRPr="003E7DFF" w:rsidRDefault="003D609A" w:rsidP="00591026">
            <w:pPr>
              <w:pStyle w:val="CETBodytext"/>
            </w:pPr>
            <w:r w:rsidRPr="003E7DFF">
              <w:t xml:space="preserve">Component </w:t>
            </w:r>
          </w:p>
        </w:tc>
        <w:tc>
          <w:tcPr>
            <w:tcW w:w="1985" w:type="dxa"/>
            <w:tcBorders>
              <w:top w:val="single" w:sz="12" w:space="0" w:color="008000"/>
              <w:bottom w:val="single" w:sz="6" w:space="0" w:color="008000"/>
            </w:tcBorders>
            <w:shd w:val="clear" w:color="auto" w:fill="FFFFFF"/>
          </w:tcPr>
          <w:p w14:paraId="0131B1FF" w14:textId="77777777" w:rsidR="003D609A" w:rsidRPr="003E7DFF" w:rsidRDefault="0078037F" w:rsidP="00591026">
            <w:pPr>
              <w:pStyle w:val="CETBodytext"/>
            </w:pPr>
            <m:oMathPara>
              <m:oMath>
                <m:sSub>
                  <m:sSubPr>
                    <m:ctrlPr>
                      <w:rPr>
                        <w:rFonts w:ascii="Cambria Math" w:hAnsi="Cambria Math"/>
                        <w:sz w:val="16"/>
                        <w:szCs w:val="16"/>
                      </w:rPr>
                    </m:ctrlPr>
                  </m:sSubPr>
                  <m:e>
                    <m:acc>
                      <m:accPr>
                        <m:chr m:val="̇"/>
                        <m:ctrlPr>
                          <w:rPr>
                            <w:rFonts w:ascii="Cambria Math" w:hAnsi="Cambria Math"/>
                            <w:sz w:val="16"/>
                            <w:szCs w:val="16"/>
                          </w:rPr>
                        </m:ctrlPr>
                      </m:accPr>
                      <m:e>
                        <m:r>
                          <m:rPr>
                            <m:sty m:val="p"/>
                          </m:rPr>
                          <w:rPr>
                            <w:rFonts w:ascii="Cambria Math" w:hAnsi="Cambria Math"/>
                            <w:sz w:val="16"/>
                            <w:szCs w:val="16"/>
                          </w:rPr>
                          <m:t>E</m:t>
                        </m:r>
                      </m:e>
                    </m:acc>
                  </m:e>
                  <m:sub>
                    <m:r>
                      <m:rPr>
                        <m:sty m:val="p"/>
                      </m:rPr>
                      <w:rPr>
                        <w:rFonts w:ascii="Cambria Math" w:hAnsi="Cambria Math"/>
                        <w:sz w:val="16"/>
                        <w:szCs w:val="16"/>
                      </w:rPr>
                      <m:t>F, k</m:t>
                    </m:r>
                  </m:sub>
                </m:sSub>
              </m:oMath>
            </m:oMathPara>
          </w:p>
        </w:tc>
        <w:tc>
          <w:tcPr>
            <w:tcW w:w="850" w:type="dxa"/>
            <w:tcBorders>
              <w:top w:val="single" w:sz="12" w:space="0" w:color="008000"/>
              <w:bottom w:val="single" w:sz="6" w:space="0" w:color="008000"/>
            </w:tcBorders>
            <w:shd w:val="clear" w:color="auto" w:fill="FFFFFF"/>
          </w:tcPr>
          <w:p w14:paraId="6A863841" w14:textId="77777777" w:rsidR="003D609A" w:rsidRPr="003E7DFF" w:rsidRDefault="0078037F" w:rsidP="00591026">
            <w:pPr>
              <w:pStyle w:val="CETBodytext"/>
              <w:rPr>
                <w:iCs/>
              </w:rPr>
            </w:pPr>
            <m:oMathPara>
              <m:oMath>
                <m:sSub>
                  <m:sSubPr>
                    <m:ctrlPr>
                      <w:rPr>
                        <w:rFonts w:ascii="Cambria Math" w:hAnsi="Cambria Math"/>
                        <w:iCs/>
                        <w:sz w:val="16"/>
                        <w:szCs w:val="16"/>
                      </w:rPr>
                    </m:ctrlPr>
                  </m:sSubPr>
                  <m:e>
                    <m:acc>
                      <m:accPr>
                        <m:chr m:val="̇"/>
                        <m:ctrlPr>
                          <w:rPr>
                            <w:rFonts w:ascii="Cambria Math" w:hAnsi="Cambria Math"/>
                            <w:iCs/>
                            <w:sz w:val="16"/>
                            <w:szCs w:val="16"/>
                          </w:rPr>
                        </m:ctrlPr>
                      </m:accPr>
                      <m:e>
                        <m:r>
                          <m:rPr>
                            <m:sty m:val="p"/>
                          </m:rPr>
                          <w:rPr>
                            <w:rFonts w:ascii="Cambria Math" w:hAnsi="Cambria Math"/>
                            <w:sz w:val="16"/>
                            <w:szCs w:val="16"/>
                          </w:rPr>
                          <m:t>E</m:t>
                        </m:r>
                      </m:e>
                    </m:acc>
                  </m:e>
                  <m:sub>
                    <m:r>
                      <m:rPr>
                        <m:sty m:val="p"/>
                      </m:rPr>
                      <w:rPr>
                        <w:rFonts w:ascii="Cambria Math" w:hAnsi="Cambria Math"/>
                        <w:sz w:val="16"/>
                        <w:szCs w:val="16"/>
                      </w:rPr>
                      <m:t>P,k</m:t>
                    </m:r>
                  </m:sub>
                </m:sSub>
              </m:oMath>
            </m:oMathPara>
          </w:p>
        </w:tc>
        <w:tc>
          <w:tcPr>
            <w:tcW w:w="2410" w:type="dxa"/>
            <w:tcBorders>
              <w:top w:val="single" w:sz="12" w:space="0" w:color="008000"/>
              <w:bottom w:val="single" w:sz="6" w:space="0" w:color="008000"/>
            </w:tcBorders>
            <w:shd w:val="clear" w:color="auto" w:fill="FFFFFF"/>
          </w:tcPr>
          <w:p w14:paraId="3A28FB3D" w14:textId="77777777" w:rsidR="003D609A" w:rsidRPr="003E7DFF" w:rsidRDefault="0078037F" w:rsidP="00591026">
            <w:pPr>
              <w:pStyle w:val="CETBodytext"/>
              <w:ind w:right="-1"/>
              <w:rPr>
                <w:rFonts w:cs="Arial"/>
                <w:szCs w:val="18"/>
              </w:rPr>
            </w:pPr>
            <m:oMathPara>
              <m:oMath>
                <m:sSub>
                  <m:sSubPr>
                    <m:ctrlPr>
                      <w:rPr>
                        <w:rFonts w:ascii="Cambria Math" w:hAnsi="Cambria Math"/>
                        <w:sz w:val="16"/>
                        <w:szCs w:val="16"/>
                      </w:rPr>
                    </m:ctrlPr>
                  </m:sSubPr>
                  <m:e>
                    <m:acc>
                      <m:accPr>
                        <m:chr m:val="̇"/>
                        <m:ctrlPr>
                          <w:rPr>
                            <w:rFonts w:ascii="Cambria Math" w:hAnsi="Cambria Math"/>
                            <w:sz w:val="16"/>
                            <w:szCs w:val="16"/>
                          </w:rPr>
                        </m:ctrlPr>
                      </m:accPr>
                      <m:e>
                        <m:r>
                          <m:rPr>
                            <m:sty m:val="p"/>
                          </m:rPr>
                          <w:rPr>
                            <w:rFonts w:ascii="Cambria Math" w:hAnsi="Cambria Math"/>
                            <w:sz w:val="16"/>
                            <w:szCs w:val="16"/>
                          </w:rPr>
                          <m:t>C</m:t>
                        </m:r>
                      </m:e>
                    </m:acc>
                  </m:e>
                  <m:sub>
                    <m:r>
                      <m:rPr>
                        <m:sty m:val="p"/>
                      </m:rPr>
                      <w:rPr>
                        <w:rFonts w:ascii="Cambria Math" w:hAnsi="Cambria Math"/>
                        <w:sz w:val="16"/>
                        <w:szCs w:val="16"/>
                      </w:rPr>
                      <m:t>F, k</m:t>
                    </m:r>
                  </m:sub>
                </m:sSub>
              </m:oMath>
            </m:oMathPara>
          </w:p>
        </w:tc>
        <w:tc>
          <w:tcPr>
            <w:tcW w:w="709" w:type="dxa"/>
            <w:tcBorders>
              <w:top w:val="single" w:sz="12" w:space="0" w:color="008000"/>
              <w:bottom w:val="single" w:sz="6" w:space="0" w:color="008000"/>
            </w:tcBorders>
            <w:shd w:val="clear" w:color="auto" w:fill="FFFFFF"/>
          </w:tcPr>
          <w:p w14:paraId="513B15FF" w14:textId="77777777" w:rsidR="003D609A" w:rsidRPr="003E7DFF" w:rsidRDefault="0078037F" w:rsidP="00591026">
            <w:pPr>
              <w:pStyle w:val="CETBodytext"/>
              <w:ind w:right="-1"/>
              <w:rPr>
                <w:rFonts w:cs="Arial"/>
                <w:iCs/>
                <w:szCs w:val="18"/>
              </w:rPr>
            </w:pPr>
            <m:oMathPara>
              <m:oMath>
                <m:sSub>
                  <m:sSubPr>
                    <m:ctrlPr>
                      <w:rPr>
                        <w:rFonts w:ascii="Cambria Math" w:hAnsi="Cambria Math"/>
                        <w:iCs/>
                        <w:sz w:val="16"/>
                        <w:szCs w:val="16"/>
                      </w:rPr>
                    </m:ctrlPr>
                  </m:sSubPr>
                  <m:e>
                    <m:acc>
                      <m:accPr>
                        <m:chr m:val="̇"/>
                        <m:ctrlPr>
                          <w:rPr>
                            <w:rFonts w:ascii="Cambria Math" w:hAnsi="Cambria Math"/>
                            <w:iCs/>
                            <w:sz w:val="16"/>
                            <w:szCs w:val="16"/>
                          </w:rPr>
                        </m:ctrlPr>
                      </m:accPr>
                      <m:e>
                        <m:r>
                          <m:rPr>
                            <m:sty m:val="p"/>
                          </m:rPr>
                          <w:rPr>
                            <w:rFonts w:ascii="Cambria Math" w:hAnsi="Cambria Math"/>
                            <w:sz w:val="16"/>
                            <w:szCs w:val="16"/>
                          </w:rPr>
                          <m:t>C</m:t>
                        </m:r>
                      </m:e>
                    </m:acc>
                  </m:e>
                  <m:sub>
                    <m:r>
                      <m:rPr>
                        <m:sty m:val="p"/>
                      </m:rPr>
                      <w:rPr>
                        <w:rFonts w:ascii="Cambria Math" w:hAnsi="Cambria Math"/>
                        <w:sz w:val="16"/>
                        <w:szCs w:val="16"/>
                      </w:rPr>
                      <m:t>P,k</m:t>
                    </m:r>
                  </m:sub>
                </m:sSub>
              </m:oMath>
            </m:oMathPara>
          </w:p>
        </w:tc>
        <w:tc>
          <w:tcPr>
            <w:tcW w:w="1276" w:type="dxa"/>
            <w:tcBorders>
              <w:top w:val="single" w:sz="12" w:space="0" w:color="008000"/>
              <w:bottom w:val="single" w:sz="6" w:space="0" w:color="008000"/>
            </w:tcBorders>
            <w:shd w:val="clear" w:color="auto" w:fill="FFFFFF"/>
          </w:tcPr>
          <w:p w14:paraId="62C7B260" w14:textId="77777777" w:rsidR="003D609A" w:rsidRPr="003E7DFF" w:rsidRDefault="003D609A" w:rsidP="00591026">
            <w:pPr>
              <w:pStyle w:val="CETBodytext"/>
              <w:ind w:right="-1"/>
              <w:rPr>
                <w:rFonts w:cs="Arial"/>
                <w:szCs w:val="18"/>
              </w:rPr>
            </w:pPr>
            <w:r w:rsidRPr="003E7DFF">
              <w:rPr>
                <w:rFonts w:eastAsiaTheme="minorEastAsia"/>
                <w:sz w:val="16"/>
                <w:szCs w:val="16"/>
              </w:rPr>
              <w:t>Auxiliary equation</w:t>
            </w:r>
          </w:p>
        </w:tc>
      </w:tr>
      <w:tr w:rsidR="00DA71E6" w:rsidRPr="003E7DFF" w14:paraId="7239AE19" w14:textId="77777777" w:rsidTr="00812938">
        <w:tc>
          <w:tcPr>
            <w:tcW w:w="1418" w:type="dxa"/>
            <w:shd w:val="clear" w:color="auto" w:fill="FFFFFF"/>
          </w:tcPr>
          <w:p w14:paraId="49F8EE5A" w14:textId="48E4F867" w:rsidR="00DA71E6" w:rsidRPr="003E7DFF" w:rsidRDefault="00FB18D1" w:rsidP="00DA71E6">
            <w:pPr>
              <w:pStyle w:val="CETBodytext"/>
            </w:pPr>
            <w:r w:rsidRPr="003E7DFF">
              <w:t>EX</w:t>
            </w:r>
            <w:r w:rsidR="00DA71E6" w:rsidRPr="003E7DFF">
              <w:t>-101</w:t>
            </w:r>
            <w:r w:rsidR="00812938" w:rsidRPr="003E7DFF">
              <w:t>/</w:t>
            </w:r>
            <w:r w:rsidRPr="003E7DFF">
              <w:t>EX</w:t>
            </w:r>
            <w:r w:rsidR="00812938" w:rsidRPr="003E7DFF">
              <w:t>-</w:t>
            </w:r>
            <w:r w:rsidR="00C91A55">
              <w:t>2</w:t>
            </w:r>
            <w:r w:rsidR="00812938" w:rsidRPr="003E7DFF">
              <w:t>01</w:t>
            </w:r>
          </w:p>
        </w:tc>
        <w:tc>
          <w:tcPr>
            <w:tcW w:w="1985" w:type="dxa"/>
            <w:shd w:val="clear" w:color="auto" w:fill="FFFFFF"/>
          </w:tcPr>
          <w:p w14:paraId="6DDCC56A" w14:textId="0B088680" w:rsidR="00DA71E6" w:rsidRPr="003E7DFF" w:rsidRDefault="0078037F" w:rsidP="00DA71E6">
            <w:pPr>
              <w:pStyle w:val="CETBodytext"/>
              <w:rPr>
                <w:iCs/>
              </w:rPr>
            </w:pPr>
            <m:oMathPara>
              <m:oMath>
                <m:sSub>
                  <m:sSubPr>
                    <m:ctrlPr>
                      <w:rPr>
                        <w:rFonts w:ascii="Cambria Math" w:hAnsi="Cambria Math"/>
                        <w:iCs/>
                        <w:sz w:val="16"/>
                        <w:szCs w:val="16"/>
                      </w:rPr>
                    </m:ctrlPr>
                  </m:sSubPr>
                  <m:e>
                    <m:acc>
                      <m:accPr>
                        <m:chr m:val="̇"/>
                        <m:ctrlPr>
                          <w:rPr>
                            <w:rFonts w:ascii="Cambria Math" w:hAnsi="Cambria Math"/>
                            <w:iCs/>
                            <w:sz w:val="16"/>
                            <w:szCs w:val="16"/>
                          </w:rPr>
                        </m:ctrlPr>
                      </m:accPr>
                      <m:e>
                        <m:r>
                          <m:rPr>
                            <m:sty m:val="p"/>
                          </m:rPr>
                          <w:rPr>
                            <w:rFonts w:ascii="Cambria Math" w:hAnsi="Cambria Math"/>
                            <w:sz w:val="16"/>
                            <w:szCs w:val="16"/>
                          </w:rPr>
                          <m:t>E</m:t>
                        </m:r>
                      </m:e>
                    </m:acc>
                  </m:e>
                  <m:sub>
                    <m:r>
                      <m:rPr>
                        <m:sty m:val="p"/>
                      </m:rPr>
                      <w:rPr>
                        <w:rFonts w:ascii="Cambria Math" w:hAnsi="Cambria Math"/>
                        <w:sz w:val="16"/>
                        <w:szCs w:val="16"/>
                      </w:rPr>
                      <m:t>1</m:t>
                    </m:r>
                  </m:sub>
                </m:sSub>
                <m:r>
                  <m:rPr>
                    <m:sty m:val="p"/>
                  </m:rPr>
                  <w:rPr>
                    <w:rFonts w:ascii="Cambria Math" w:hAnsi="Cambria Math"/>
                    <w:sz w:val="16"/>
                    <w:szCs w:val="16"/>
                  </w:rPr>
                  <m:t>-</m:t>
                </m:r>
                <m:sSub>
                  <m:sSubPr>
                    <m:ctrlPr>
                      <w:rPr>
                        <w:rFonts w:ascii="Cambria Math" w:hAnsi="Cambria Math"/>
                        <w:iCs/>
                        <w:sz w:val="16"/>
                        <w:szCs w:val="16"/>
                      </w:rPr>
                    </m:ctrlPr>
                  </m:sSubPr>
                  <m:e>
                    <m:acc>
                      <m:accPr>
                        <m:chr m:val="̇"/>
                        <m:ctrlPr>
                          <w:rPr>
                            <w:rFonts w:ascii="Cambria Math" w:hAnsi="Cambria Math"/>
                            <w:iCs/>
                            <w:sz w:val="16"/>
                            <w:szCs w:val="16"/>
                          </w:rPr>
                        </m:ctrlPr>
                      </m:accPr>
                      <m:e>
                        <m:r>
                          <m:rPr>
                            <m:sty m:val="p"/>
                          </m:rPr>
                          <w:rPr>
                            <w:rFonts w:ascii="Cambria Math" w:hAnsi="Cambria Math"/>
                            <w:sz w:val="16"/>
                            <w:szCs w:val="16"/>
                          </w:rPr>
                          <m:t>E</m:t>
                        </m:r>
                      </m:e>
                    </m:acc>
                  </m:e>
                  <m:sub>
                    <m:r>
                      <m:rPr>
                        <m:sty m:val="p"/>
                      </m:rPr>
                      <w:rPr>
                        <w:rFonts w:ascii="Cambria Math" w:hAnsi="Cambria Math"/>
                        <w:sz w:val="16"/>
                        <w:szCs w:val="16"/>
                      </w:rPr>
                      <m:t>4</m:t>
                    </m:r>
                  </m:sub>
                </m:sSub>
                <m:r>
                  <m:rPr>
                    <m:sty m:val="p"/>
                  </m:rPr>
                  <w:rPr>
                    <w:rFonts w:ascii="Cambria Math" w:hAnsi="Cambria Math"/>
                    <w:sz w:val="16"/>
                    <w:szCs w:val="16"/>
                  </w:rPr>
                  <m:t>+</m:t>
                </m:r>
                <m:sSub>
                  <m:sSubPr>
                    <m:ctrlPr>
                      <w:rPr>
                        <w:rFonts w:ascii="Cambria Math" w:hAnsi="Cambria Math"/>
                        <w:iCs/>
                        <w:sz w:val="16"/>
                        <w:szCs w:val="16"/>
                      </w:rPr>
                    </m:ctrlPr>
                  </m:sSubPr>
                  <m:e>
                    <m:acc>
                      <m:accPr>
                        <m:chr m:val="̇"/>
                        <m:ctrlPr>
                          <w:rPr>
                            <w:rFonts w:ascii="Cambria Math" w:hAnsi="Cambria Math"/>
                            <w:iCs/>
                            <w:sz w:val="16"/>
                            <w:szCs w:val="16"/>
                          </w:rPr>
                        </m:ctrlPr>
                      </m:accPr>
                      <m:e>
                        <m:r>
                          <m:rPr>
                            <m:sty m:val="p"/>
                          </m:rPr>
                          <w:rPr>
                            <w:rFonts w:ascii="Cambria Math" w:hAnsi="Cambria Math"/>
                            <w:sz w:val="16"/>
                            <w:szCs w:val="16"/>
                          </w:rPr>
                          <m:t>W</m:t>
                        </m:r>
                      </m:e>
                    </m:acc>
                  </m:e>
                  <m:sub>
                    <m:r>
                      <m:rPr>
                        <m:sty m:val="p"/>
                      </m:rPr>
                      <w:rPr>
                        <w:rFonts w:ascii="Cambria Math" w:hAnsi="Cambria Math"/>
                        <w:sz w:val="16"/>
                        <w:szCs w:val="16"/>
                      </w:rPr>
                      <m:t>U-101</m:t>
                    </m:r>
                  </m:sub>
                </m:sSub>
              </m:oMath>
            </m:oMathPara>
          </w:p>
        </w:tc>
        <w:tc>
          <w:tcPr>
            <w:tcW w:w="850" w:type="dxa"/>
            <w:shd w:val="clear" w:color="auto" w:fill="FFFFFF"/>
          </w:tcPr>
          <w:p w14:paraId="498E61BA" w14:textId="15D06689" w:rsidR="00DA71E6" w:rsidRPr="003E7DFF" w:rsidRDefault="0078037F" w:rsidP="00DA71E6">
            <w:pPr>
              <w:pStyle w:val="CETBodytext"/>
              <w:rPr>
                <w:iCs/>
              </w:rPr>
            </w:pPr>
            <m:oMathPara>
              <m:oMath>
                <m:sSub>
                  <m:sSubPr>
                    <m:ctrlPr>
                      <w:rPr>
                        <w:rFonts w:ascii="Cambria Math" w:hAnsi="Cambria Math"/>
                        <w:iCs/>
                        <w:sz w:val="16"/>
                        <w:szCs w:val="16"/>
                      </w:rPr>
                    </m:ctrlPr>
                  </m:sSubPr>
                  <m:e>
                    <m:acc>
                      <m:accPr>
                        <m:chr m:val="̇"/>
                        <m:ctrlPr>
                          <w:rPr>
                            <w:rFonts w:ascii="Cambria Math" w:hAnsi="Cambria Math"/>
                            <w:iCs/>
                            <w:sz w:val="16"/>
                            <w:szCs w:val="16"/>
                          </w:rPr>
                        </m:ctrlPr>
                      </m:accPr>
                      <m:e>
                        <m:r>
                          <m:rPr>
                            <m:sty m:val="p"/>
                          </m:rPr>
                          <w:rPr>
                            <w:rFonts w:ascii="Cambria Math" w:hAnsi="Cambria Math"/>
                            <w:sz w:val="16"/>
                            <w:szCs w:val="16"/>
                          </w:rPr>
                          <m:t>E</m:t>
                        </m:r>
                      </m:e>
                    </m:acc>
                  </m:e>
                  <m:sub>
                    <m:r>
                      <m:rPr>
                        <m:sty m:val="p"/>
                      </m:rPr>
                      <w:rPr>
                        <w:rFonts w:ascii="Cambria Math" w:hAnsi="Cambria Math"/>
                        <w:sz w:val="16"/>
                        <w:szCs w:val="16"/>
                      </w:rPr>
                      <m:t>5</m:t>
                    </m:r>
                  </m:sub>
                </m:sSub>
                <m:r>
                  <m:rPr>
                    <m:sty m:val="p"/>
                  </m:rPr>
                  <w:rPr>
                    <w:rFonts w:ascii="Cambria Math" w:hAnsi="Cambria Math"/>
                    <w:sz w:val="16"/>
                    <w:szCs w:val="16"/>
                  </w:rPr>
                  <m:t>-</m:t>
                </m:r>
                <m:sSub>
                  <m:sSubPr>
                    <m:ctrlPr>
                      <w:rPr>
                        <w:rFonts w:ascii="Cambria Math" w:hAnsi="Cambria Math"/>
                        <w:iCs/>
                        <w:sz w:val="16"/>
                        <w:szCs w:val="16"/>
                      </w:rPr>
                    </m:ctrlPr>
                  </m:sSubPr>
                  <m:e>
                    <m:acc>
                      <m:accPr>
                        <m:chr m:val="̇"/>
                        <m:ctrlPr>
                          <w:rPr>
                            <w:rFonts w:ascii="Cambria Math" w:hAnsi="Cambria Math"/>
                            <w:iCs/>
                            <w:sz w:val="16"/>
                            <w:szCs w:val="16"/>
                          </w:rPr>
                        </m:ctrlPr>
                      </m:accPr>
                      <m:e>
                        <m:r>
                          <m:rPr>
                            <m:sty m:val="p"/>
                          </m:rPr>
                          <w:rPr>
                            <w:rFonts w:ascii="Cambria Math" w:hAnsi="Cambria Math"/>
                            <w:sz w:val="16"/>
                            <w:szCs w:val="16"/>
                          </w:rPr>
                          <m:t>E</m:t>
                        </m:r>
                      </m:e>
                    </m:acc>
                  </m:e>
                  <m:sub>
                    <m:r>
                      <m:rPr>
                        <m:sty m:val="p"/>
                      </m:rPr>
                      <w:rPr>
                        <w:rFonts w:ascii="Cambria Math" w:hAnsi="Cambria Math"/>
                        <w:sz w:val="16"/>
                        <w:szCs w:val="16"/>
                      </w:rPr>
                      <m:t>2</m:t>
                    </m:r>
                  </m:sub>
                </m:sSub>
              </m:oMath>
            </m:oMathPara>
          </w:p>
        </w:tc>
        <w:tc>
          <w:tcPr>
            <w:tcW w:w="2410" w:type="dxa"/>
            <w:shd w:val="clear" w:color="auto" w:fill="FFFFFF"/>
          </w:tcPr>
          <w:p w14:paraId="7647FDE6" w14:textId="73DF1F77" w:rsidR="00DA71E6" w:rsidRPr="003E7DFF" w:rsidRDefault="0078037F" w:rsidP="00DA71E6">
            <w:pPr>
              <w:pStyle w:val="CETBodytext"/>
              <w:ind w:right="-1"/>
              <w:rPr>
                <w:rFonts w:cs="Arial"/>
                <w:iCs/>
                <w:szCs w:val="18"/>
              </w:rPr>
            </w:pPr>
            <m:oMathPara>
              <m:oMath>
                <m:sSub>
                  <m:sSubPr>
                    <m:ctrlPr>
                      <w:rPr>
                        <w:rFonts w:ascii="Cambria Math" w:hAnsi="Cambria Math"/>
                        <w:iCs/>
                        <w:sz w:val="16"/>
                        <w:szCs w:val="16"/>
                      </w:rPr>
                    </m:ctrlPr>
                  </m:sSubPr>
                  <m:e>
                    <m:acc>
                      <m:accPr>
                        <m:chr m:val="̇"/>
                        <m:ctrlPr>
                          <w:rPr>
                            <w:rFonts w:ascii="Cambria Math" w:hAnsi="Cambria Math"/>
                            <w:iCs/>
                            <w:sz w:val="16"/>
                            <w:szCs w:val="16"/>
                          </w:rPr>
                        </m:ctrlPr>
                      </m:accPr>
                      <m:e>
                        <m:r>
                          <m:rPr>
                            <m:sty m:val="p"/>
                          </m:rPr>
                          <w:rPr>
                            <w:rFonts w:ascii="Cambria Math" w:hAnsi="Cambria Math"/>
                            <w:sz w:val="16"/>
                            <w:szCs w:val="16"/>
                          </w:rPr>
                          <m:t>C</m:t>
                        </m:r>
                      </m:e>
                    </m:acc>
                  </m:e>
                  <m:sub>
                    <m:r>
                      <m:rPr>
                        <m:sty m:val="p"/>
                      </m:rPr>
                      <w:rPr>
                        <w:rFonts w:ascii="Cambria Math" w:hAnsi="Cambria Math"/>
                        <w:sz w:val="16"/>
                        <w:szCs w:val="16"/>
                      </w:rPr>
                      <m:t>1</m:t>
                    </m:r>
                  </m:sub>
                </m:sSub>
                <m:r>
                  <m:rPr>
                    <m:sty m:val="p"/>
                  </m:rPr>
                  <w:rPr>
                    <w:rFonts w:ascii="Cambria Math" w:hAnsi="Cambria Math"/>
                    <w:sz w:val="16"/>
                    <w:szCs w:val="16"/>
                  </w:rPr>
                  <m:t>-</m:t>
                </m:r>
                <m:sSub>
                  <m:sSubPr>
                    <m:ctrlPr>
                      <w:rPr>
                        <w:rFonts w:ascii="Cambria Math" w:hAnsi="Cambria Math"/>
                        <w:iCs/>
                        <w:sz w:val="16"/>
                        <w:szCs w:val="16"/>
                      </w:rPr>
                    </m:ctrlPr>
                  </m:sSubPr>
                  <m:e>
                    <m:acc>
                      <m:accPr>
                        <m:chr m:val="̇"/>
                        <m:ctrlPr>
                          <w:rPr>
                            <w:rFonts w:ascii="Cambria Math" w:hAnsi="Cambria Math"/>
                            <w:iCs/>
                            <w:sz w:val="16"/>
                            <w:szCs w:val="16"/>
                          </w:rPr>
                        </m:ctrlPr>
                      </m:accPr>
                      <m:e>
                        <m:r>
                          <m:rPr>
                            <m:sty m:val="p"/>
                          </m:rPr>
                          <w:rPr>
                            <w:rFonts w:ascii="Cambria Math" w:hAnsi="Cambria Math"/>
                            <w:sz w:val="16"/>
                            <w:szCs w:val="16"/>
                          </w:rPr>
                          <m:t>C</m:t>
                        </m:r>
                      </m:e>
                    </m:acc>
                  </m:e>
                  <m:sub>
                    <m:r>
                      <m:rPr>
                        <m:sty m:val="p"/>
                      </m:rPr>
                      <w:rPr>
                        <w:rFonts w:ascii="Cambria Math" w:hAnsi="Cambria Math"/>
                        <w:sz w:val="16"/>
                        <w:szCs w:val="16"/>
                      </w:rPr>
                      <m:t>4</m:t>
                    </m:r>
                  </m:sub>
                </m:sSub>
                <m:r>
                  <m:rPr>
                    <m:sty m:val="p"/>
                  </m:rPr>
                  <w:rPr>
                    <w:rFonts w:ascii="Cambria Math" w:hAnsi="Cambria Math"/>
                    <w:sz w:val="16"/>
                    <w:szCs w:val="16"/>
                  </w:rPr>
                  <m:t>+</m:t>
                </m:r>
                <m:sSub>
                  <m:sSubPr>
                    <m:ctrlPr>
                      <w:rPr>
                        <w:rFonts w:ascii="Cambria Math" w:hAnsi="Cambria Math"/>
                        <w:iCs/>
                        <w:sz w:val="16"/>
                        <w:szCs w:val="16"/>
                      </w:rPr>
                    </m:ctrlPr>
                  </m:sSubPr>
                  <m:e>
                    <m:acc>
                      <m:accPr>
                        <m:chr m:val="̇"/>
                        <m:ctrlPr>
                          <w:rPr>
                            <w:rFonts w:ascii="Cambria Math" w:hAnsi="Cambria Math"/>
                            <w:iCs/>
                            <w:sz w:val="16"/>
                            <w:szCs w:val="16"/>
                          </w:rPr>
                        </m:ctrlPr>
                      </m:accPr>
                      <m:e>
                        <m:r>
                          <m:rPr>
                            <m:sty m:val="p"/>
                          </m:rPr>
                          <w:rPr>
                            <w:rFonts w:ascii="Cambria Math" w:hAnsi="Cambria Math"/>
                            <w:sz w:val="16"/>
                            <w:szCs w:val="16"/>
                          </w:rPr>
                          <m:t>W</m:t>
                        </m:r>
                      </m:e>
                    </m:acc>
                  </m:e>
                  <m:sub>
                    <m:r>
                      <m:rPr>
                        <m:sty m:val="p"/>
                      </m:rPr>
                      <w:rPr>
                        <w:rFonts w:ascii="Cambria Math" w:hAnsi="Cambria Math"/>
                        <w:sz w:val="16"/>
                        <w:szCs w:val="16"/>
                      </w:rPr>
                      <m:t>U-101</m:t>
                    </m:r>
                  </m:sub>
                </m:sSub>
                <m:r>
                  <m:rPr>
                    <m:sty m:val="p"/>
                  </m:rPr>
                  <w:rPr>
                    <w:rFonts w:ascii="Cambria Math" w:hAnsi="Cambria Math"/>
                    <w:sz w:val="16"/>
                    <w:szCs w:val="16"/>
                  </w:rPr>
                  <m:t>∙</m:t>
                </m:r>
                <m:sSub>
                  <m:sSubPr>
                    <m:ctrlPr>
                      <w:rPr>
                        <w:rFonts w:ascii="Cambria Math" w:hAnsi="Cambria Math"/>
                        <w:iCs/>
                        <w:sz w:val="16"/>
                        <w:szCs w:val="16"/>
                      </w:rPr>
                    </m:ctrlPr>
                  </m:sSubPr>
                  <m:e>
                    <m:r>
                      <m:rPr>
                        <m:sty m:val="p"/>
                      </m:rPr>
                      <w:rPr>
                        <w:rFonts w:ascii="Cambria Math" w:hAnsi="Cambria Math"/>
                        <w:sz w:val="16"/>
                        <w:szCs w:val="16"/>
                      </w:rPr>
                      <m:t>c</m:t>
                    </m:r>
                  </m:e>
                  <m:sub>
                    <m:r>
                      <m:rPr>
                        <m:sty m:val="p"/>
                      </m:rPr>
                      <w:rPr>
                        <w:rFonts w:ascii="Cambria Math" w:hAnsi="Cambria Math"/>
                        <w:sz w:val="16"/>
                        <w:szCs w:val="16"/>
                      </w:rPr>
                      <m:t>EP</m:t>
                    </m:r>
                  </m:sub>
                </m:sSub>
              </m:oMath>
            </m:oMathPara>
          </w:p>
        </w:tc>
        <w:tc>
          <w:tcPr>
            <w:tcW w:w="709" w:type="dxa"/>
            <w:shd w:val="clear" w:color="auto" w:fill="FFFFFF"/>
          </w:tcPr>
          <w:p w14:paraId="42E45EE2" w14:textId="777A8412" w:rsidR="00DA71E6" w:rsidRPr="003E7DFF" w:rsidRDefault="0078037F" w:rsidP="00DA71E6">
            <w:pPr>
              <w:pStyle w:val="CETBodytext"/>
              <w:ind w:right="-1"/>
              <w:rPr>
                <w:rFonts w:cs="Arial"/>
                <w:iCs/>
                <w:szCs w:val="18"/>
              </w:rPr>
            </w:pPr>
            <m:oMathPara>
              <m:oMath>
                <m:sSub>
                  <m:sSubPr>
                    <m:ctrlPr>
                      <w:rPr>
                        <w:rFonts w:ascii="Cambria Math" w:hAnsi="Cambria Math"/>
                        <w:iCs/>
                        <w:sz w:val="16"/>
                        <w:szCs w:val="16"/>
                      </w:rPr>
                    </m:ctrlPr>
                  </m:sSubPr>
                  <m:e>
                    <m:acc>
                      <m:accPr>
                        <m:chr m:val="̇"/>
                        <m:ctrlPr>
                          <w:rPr>
                            <w:rFonts w:ascii="Cambria Math" w:hAnsi="Cambria Math"/>
                            <w:iCs/>
                            <w:sz w:val="16"/>
                            <w:szCs w:val="16"/>
                          </w:rPr>
                        </m:ctrlPr>
                      </m:accPr>
                      <m:e>
                        <m:r>
                          <m:rPr>
                            <m:sty m:val="p"/>
                          </m:rPr>
                          <w:rPr>
                            <w:rFonts w:ascii="Cambria Math" w:hAnsi="Cambria Math"/>
                            <w:sz w:val="16"/>
                            <w:szCs w:val="16"/>
                          </w:rPr>
                          <m:t>C</m:t>
                        </m:r>
                      </m:e>
                    </m:acc>
                  </m:e>
                  <m:sub>
                    <m:r>
                      <m:rPr>
                        <m:sty m:val="p"/>
                      </m:rPr>
                      <w:rPr>
                        <w:rFonts w:ascii="Cambria Math" w:hAnsi="Cambria Math"/>
                        <w:sz w:val="16"/>
                        <w:szCs w:val="16"/>
                      </w:rPr>
                      <m:t>5</m:t>
                    </m:r>
                  </m:sub>
                </m:sSub>
                <m:r>
                  <m:rPr>
                    <m:sty m:val="p"/>
                  </m:rPr>
                  <w:rPr>
                    <w:rFonts w:ascii="Cambria Math" w:hAnsi="Cambria Math"/>
                    <w:sz w:val="16"/>
                    <w:szCs w:val="16"/>
                  </w:rPr>
                  <m:t>-</m:t>
                </m:r>
                <m:sSub>
                  <m:sSubPr>
                    <m:ctrlPr>
                      <w:rPr>
                        <w:rFonts w:ascii="Cambria Math" w:hAnsi="Cambria Math"/>
                        <w:iCs/>
                        <w:sz w:val="16"/>
                        <w:szCs w:val="16"/>
                      </w:rPr>
                    </m:ctrlPr>
                  </m:sSubPr>
                  <m:e>
                    <m:acc>
                      <m:accPr>
                        <m:chr m:val="̇"/>
                        <m:ctrlPr>
                          <w:rPr>
                            <w:rFonts w:ascii="Cambria Math" w:hAnsi="Cambria Math"/>
                            <w:iCs/>
                            <w:sz w:val="16"/>
                            <w:szCs w:val="16"/>
                          </w:rPr>
                        </m:ctrlPr>
                      </m:accPr>
                      <m:e>
                        <m:r>
                          <m:rPr>
                            <m:sty m:val="p"/>
                          </m:rPr>
                          <w:rPr>
                            <w:rFonts w:ascii="Cambria Math" w:hAnsi="Cambria Math"/>
                            <w:sz w:val="16"/>
                            <w:szCs w:val="16"/>
                          </w:rPr>
                          <m:t>C</m:t>
                        </m:r>
                      </m:e>
                    </m:acc>
                  </m:e>
                  <m:sub>
                    <m:r>
                      <m:rPr>
                        <m:sty m:val="p"/>
                      </m:rPr>
                      <w:rPr>
                        <w:rFonts w:ascii="Cambria Math" w:hAnsi="Cambria Math"/>
                        <w:sz w:val="16"/>
                        <w:szCs w:val="16"/>
                      </w:rPr>
                      <m:t>2</m:t>
                    </m:r>
                  </m:sub>
                </m:sSub>
              </m:oMath>
            </m:oMathPara>
          </w:p>
        </w:tc>
        <w:tc>
          <w:tcPr>
            <w:tcW w:w="1276" w:type="dxa"/>
            <w:shd w:val="clear" w:color="auto" w:fill="FFFFFF"/>
          </w:tcPr>
          <w:p w14:paraId="0EECC4D0" w14:textId="2A7C82FD" w:rsidR="00DA71E6" w:rsidRPr="003E7DFF" w:rsidRDefault="0078037F" w:rsidP="00DA71E6">
            <w:pPr>
              <w:jc w:val="center"/>
              <w:rPr>
                <w:iCs/>
                <w:sz w:val="16"/>
                <w:szCs w:val="16"/>
              </w:rPr>
            </w:pPr>
            <m:oMathPara>
              <m:oMath>
                <m:sSub>
                  <m:sSubPr>
                    <m:ctrlPr>
                      <w:rPr>
                        <w:rFonts w:ascii="Cambria Math" w:eastAsia="Calibri" w:hAnsi="Cambria Math"/>
                        <w:iCs/>
                        <w:sz w:val="16"/>
                        <w:szCs w:val="16"/>
                      </w:rPr>
                    </m:ctrlPr>
                  </m:sSubPr>
                  <m:e>
                    <m:r>
                      <m:rPr>
                        <m:sty m:val="p"/>
                      </m:rPr>
                      <w:rPr>
                        <w:rFonts w:ascii="Cambria Math" w:eastAsia="Calibri" w:hAnsi="Cambria Math"/>
                        <w:sz w:val="16"/>
                        <w:szCs w:val="16"/>
                      </w:rPr>
                      <m:t>c</m:t>
                    </m:r>
                  </m:e>
                  <m:sub>
                    <m:r>
                      <m:rPr>
                        <m:sty m:val="p"/>
                      </m:rPr>
                      <w:rPr>
                        <w:rFonts w:ascii="Cambria Math" w:eastAsia="Calibri" w:hAnsi="Cambria Math"/>
                        <w:sz w:val="16"/>
                        <w:szCs w:val="16"/>
                      </w:rPr>
                      <m:t>4</m:t>
                    </m:r>
                  </m:sub>
                </m:sSub>
                <m:r>
                  <m:rPr>
                    <m:sty m:val="p"/>
                  </m:rPr>
                  <w:rPr>
                    <w:rFonts w:ascii="Cambria Math" w:eastAsia="Calibri" w:hAnsi="Cambria Math"/>
                    <w:sz w:val="16"/>
                    <w:szCs w:val="16"/>
                  </w:rPr>
                  <m:t>=</m:t>
                </m:r>
                <m:sSub>
                  <m:sSubPr>
                    <m:ctrlPr>
                      <w:rPr>
                        <w:rFonts w:ascii="Cambria Math" w:eastAsia="Calibri" w:hAnsi="Cambria Math"/>
                        <w:iCs/>
                        <w:sz w:val="16"/>
                        <w:szCs w:val="16"/>
                      </w:rPr>
                    </m:ctrlPr>
                  </m:sSubPr>
                  <m:e>
                    <m:r>
                      <m:rPr>
                        <m:sty m:val="p"/>
                      </m:rPr>
                      <w:rPr>
                        <w:rFonts w:ascii="Cambria Math" w:eastAsia="Calibri" w:hAnsi="Cambria Math"/>
                        <w:sz w:val="16"/>
                        <w:szCs w:val="16"/>
                      </w:rPr>
                      <m:t>c</m:t>
                    </m:r>
                  </m:e>
                  <m:sub>
                    <m:r>
                      <m:rPr>
                        <m:sty m:val="p"/>
                      </m:rPr>
                      <w:rPr>
                        <w:rFonts w:ascii="Cambria Math" w:eastAsia="Calibri" w:hAnsi="Cambria Math"/>
                        <w:sz w:val="16"/>
                        <w:szCs w:val="16"/>
                      </w:rPr>
                      <m:t>5</m:t>
                    </m:r>
                  </m:sub>
                </m:sSub>
              </m:oMath>
            </m:oMathPara>
          </w:p>
          <w:p w14:paraId="2C7727AC" w14:textId="30976810" w:rsidR="00DA71E6" w:rsidRPr="003E7DFF" w:rsidRDefault="00DA71E6" w:rsidP="00DA71E6">
            <w:pPr>
              <w:pStyle w:val="CETBodytext"/>
              <w:ind w:right="-1"/>
              <w:rPr>
                <w:rFonts w:cs="Arial"/>
                <w:iCs/>
                <w:szCs w:val="18"/>
              </w:rPr>
            </w:pPr>
          </w:p>
        </w:tc>
      </w:tr>
      <w:tr w:rsidR="00DA71E6" w:rsidRPr="003E7DFF" w14:paraId="70DCF591" w14:textId="77777777" w:rsidTr="00812938">
        <w:tc>
          <w:tcPr>
            <w:tcW w:w="1418" w:type="dxa"/>
            <w:tcBorders>
              <w:bottom w:val="single" w:sz="4" w:space="0" w:color="008000"/>
            </w:tcBorders>
            <w:shd w:val="clear" w:color="auto" w:fill="FFFFFF"/>
          </w:tcPr>
          <w:p w14:paraId="6F0447B7" w14:textId="754E7B71" w:rsidR="00DA71E6" w:rsidRPr="003E7DFF" w:rsidRDefault="00DA71E6" w:rsidP="00DA71E6">
            <w:pPr>
              <w:pStyle w:val="CETBodytext"/>
            </w:pPr>
            <w:r w:rsidRPr="003E7DFF">
              <w:t>EV-</w:t>
            </w:r>
            <w:r w:rsidR="00C91A55">
              <w:t>1</w:t>
            </w:r>
            <w:r w:rsidRPr="003E7DFF">
              <w:t>01</w:t>
            </w:r>
            <w:r w:rsidR="00812938" w:rsidRPr="003E7DFF">
              <w:t>/EV-201</w:t>
            </w:r>
          </w:p>
        </w:tc>
        <w:tc>
          <w:tcPr>
            <w:tcW w:w="1985" w:type="dxa"/>
            <w:tcBorders>
              <w:bottom w:val="single" w:sz="4" w:space="0" w:color="008000"/>
            </w:tcBorders>
            <w:shd w:val="clear" w:color="auto" w:fill="FFFFFF"/>
          </w:tcPr>
          <w:p w14:paraId="12401DE9" w14:textId="41A2BF1F" w:rsidR="00DA71E6" w:rsidRPr="003E7DFF" w:rsidRDefault="0078037F" w:rsidP="00DA71E6">
            <w:pPr>
              <w:pStyle w:val="CETBodytext"/>
              <w:rPr>
                <w:iCs/>
                <w:sz w:val="16"/>
                <w:szCs w:val="16"/>
              </w:rPr>
            </w:pPr>
            <m:oMathPara>
              <m:oMath>
                <m:sSub>
                  <m:sSubPr>
                    <m:ctrlPr>
                      <w:rPr>
                        <w:rFonts w:ascii="Cambria Math" w:hAnsi="Cambria Math"/>
                        <w:iCs/>
                        <w:sz w:val="16"/>
                        <w:szCs w:val="16"/>
                      </w:rPr>
                    </m:ctrlPr>
                  </m:sSubPr>
                  <m:e>
                    <m:acc>
                      <m:accPr>
                        <m:chr m:val="̇"/>
                        <m:ctrlPr>
                          <w:rPr>
                            <w:rFonts w:ascii="Cambria Math" w:hAnsi="Cambria Math"/>
                            <w:iCs/>
                            <w:sz w:val="16"/>
                            <w:szCs w:val="16"/>
                          </w:rPr>
                        </m:ctrlPr>
                      </m:accPr>
                      <m:e>
                        <m:r>
                          <m:rPr>
                            <m:sty m:val="p"/>
                          </m:rPr>
                          <w:rPr>
                            <w:rFonts w:ascii="Cambria Math" w:hAnsi="Cambria Math"/>
                            <w:sz w:val="16"/>
                            <w:szCs w:val="16"/>
                          </w:rPr>
                          <m:t>E</m:t>
                        </m:r>
                      </m:e>
                    </m:acc>
                  </m:e>
                  <m:sub>
                    <m:r>
                      <m:rPr>
                        <m:sty m:val="p"/>
                      </m:rPr>
                      <w:rPr>
                        <w:rFonts w:ascii="Cambria Math" w:hAnsi="Cambria Math"/>
                        <w:sz w:val="16"/>
                        <w:szCs w:val="16"/>
                      </w:rPr>
                      <m:t>5</m:t>
                    </m:r>
                  </m:sub>
                </m:sSub>
                <m:r>
                  <m:rPr>
                    <m:sty m:val="p"/>
                  </m:rPr>
                  <w:rPr>
                    <w:rFonts w:ascii="Cambria Math" w:hAnsi="Cambria Math"/>
                    <w:sz w:val="16"/>
                    <w:szCs w:val="16"/>
                  </w:rPr>
                  <m:t>-</m:t>
                </m:r>
                <m:sSub>
                  <m:sSubPr>
                    <m:ctrlPr>
                      <w:rPr>
                        <w:rFonts w:ascii="Cambria Math" w:hAnsi="Cambria Math"/>
                        <w:iCs/>
                        <w:sz w:val="16"/>
                        <w:szCs w:val="16"/>
                      </w:rPr>
                    </m:ctrlPr>
                  </m:sSubPr>
                  <m:e>
                    <m:acc>
                      <m:accPr>
                        <m:chr m:val="̇"/>
                        <m:ctrlPr>
                          <w:rPr>
                            <w:rFonts w:ascii="Cambria Math" w:hAnsi="Cambria Math"/>
                            <w:iCs/>
                            <w:sz w:val="16"/>
                            <w:szCs w:val="16"/>
                          </w:rPr>
                        </m:ctrlPr>
                      </m:accPr>
                      <m:e>
                        <m:r>
                          <m:rPr>
                            <m:sty m:val="p"/>
                          </m:rPr>
                          <w:rPr>
                            <w:rFonts w:ascii="Cambria Math" w:hAnsi="Cambria Math"/>
                            <w:sz w:val="16"/>
                            <w:szCs w:val="16"/>
                          </w:rPr>
                          <m:t>E</m:t>
                        </m:r>
                      </m:e>
                    </m:acc>
                  </m:e>
                  <m:sub>
                    <m:r>
                      <m:rPr>
                        <m:sty m:val="p"/>
                      </m:rPr>
                      <w:rPr>
                        <w:rFonts w:ascii="Cambria Math" w:hAnsi="Cambria Math"/>
                        <w:sz w:val="16"/>
                        <w:szCs w:val="16"/>
                      </w:rPr>
                      <m:t>7</m:t>
                    </m:r>
                  </m:sub>
                </m:sSub>
                <m:r>
                  <m:rPr>
                    <m:sty m:val="p"/>
                  </m:rPr>
                  <w:rPr>
                    <w:rFonts w:ascii="Cambria Math" w:hAnsi="Cambria Math"/>
                    <w:sz w:val="16"/>
                    <w:szCs w:val="16"/>
                  </w:rPr>
                  <m:t>+</m:t>
                </m:r>
                <m:sSub>
                  <m:sSubPr>
                    <m:ctrlPr>
                      <w:rPr>
                        <w:rFonts w:ascii="Cambria Math" w:hAnsi="Cambria Math"/>
                        <w:iCs/>
                        <w:sz w:val="16"/>
                        <w:szCs w:val="16"/>
                      </w:rPr>
                    </m:ctrlPr>
                  </m:sSubPr>
                  <m:e>
                    <m:acc>
                      <m:accPr>
                        <m:chr m:val="̇"/>
                        <m:ctrlPr>
                          <w:rPr>
                            <w:rFonts w:ascii="Cambria Math" w:hAnsi="Cambria Math"/>
                            <w:iCs/>
                            <w:sz w:val="16"/>
                            <w:szCs w:val="16"/>
                          </w:rPr>
                        </m:ctrlPr>
                      </m:accPr>
                      <m:e>
                        <m:r>
                          <m:rPr>
                            <m:sty m:val="p"/>
                          </m:rPr>
                          <w:rPr>
                            <w:rFonts w:ascii="Cambria Math" w:hAnsi="Cambria Math"/>
                            <w:sz w:val="16"/>
                            <w:szCs w:val="16"/>
                          </w:rPr>
                          <m:t>E</m:t>
                        </m:r>
                      </m:e>
                    </m:acc>
                  </m:e>
                  <m:sub>
                    <m:r>
                      <m:rPr>
                        <m:sty m:val="p"/>
                      </m:rPr>
                      <w:rPr>
                        <w:rFonts w:ascii="Cambria Math" w:hAnsi="Cambria Math"/>
                        <w:sz w:val="16"/>
                        <w:szCs w:val="16"/>
                      </w:rPr>
                      <m:t>9</m:t>
                    </m:r>
                  </m:sub>
                </m:sSub>
                <m:r>
                  <m:rPr>
                    <m:sty m:val="p"/>
                  </m:rPr>
                  <w:rPr>
                    <w:rFonts w:ascii="Cambria Math" w:hAnsi="Cambria Math"/>
                    <w:sz w:val="16"/>
                    <w:szCs w:val="16"/>
                  </w:rPr>
                  <m:t>-</m:t>
                </m:r>
                <m:sSub>
                  <m:sSubPr>
                    <m:ctrlPr>
                      <w:rPr>
                        <w:rFonts w:ascii="Cambria Math" w:hAnsi="Cambria Math"/>
                        <w:iCs/>
                        <w:sz w:val="16"/>
                        <w:szCs w:val="16"/>
                      </w:rPr>
                    </m:ctrlPr>
                  </m:sSubPr>
                  <m:e>
                    <m:acc>
                      <m:accPr>
                        <m:chr m:val="̇"/>
                        <m:ctrlPr>
                          <w:rPr>
                            <w:rFonts w:ascii="Cambria Math" w:hAnsi="Cambria Math"/>
                            <w:iCs/>
                            <w:sz w:val="16"/>
                            <w:szCs w:val="16"/>
                          </w:rPr>
                        </m:ctrlPr>
                      </m:accPr>
                      <m:e>
                        <m:r>
                          <m:rPr>
                            <m:sty m:val="p"/>
                          </m:rPr>
                          <w:rPr>
                            <w:rFonts w:ascii="Cambria Math" w:hAnsi="Cambria Math"/>
                            <w:sz w:val="16"/>
                            <w:szCs w:val="16"/>
                          </w:rPr>
                          <m:t>E</m:t>
                        </m:r>
                      </m:e>
                    </m:acc>
                  </m:e>
                  <m:sub>
                    <m:r>
                      <m:rPr>
                        <m:sty m:val="p"/>
                      </m:rPr>
                      <w:rPr>
                        <w:rFonts w:ascii="Cambria Math" w:hAnsi="Cambria Math"/>
                        <w:sz w:val="16"/>
                        <w:szCs w:val="16"/>
                      </w:rPr>
                      <m:t>8</m:t>
                    </m:r>
                  </m:sub>
                </m:sSub>
                <m:r>
                  <m:rPr>
                    <m:sty m:val="p"/>
                  </m:rPr>
                  <w:rPr>
                    <w:rFonts w:ascii="Cambria Math" w:hAnsi="Cambria Math"/>
                    <w:sz w:val="16"/>
                    <w:szCs w:val="16"/>
                  </w:rPr>
                  <m:t>+</m:t>
                </m:r>
                <m:sSub>
                  <m:sSubPr>
                    <m:ctrlPr>
                      <w:rPr>
                        <w:rFonts w:ascii="Cambria Math" w:hAnsi="Cambria Math"/>
                        <w:iCs/>
                        <w:sz w:val="16"/>
                        <w:szCs w:val="16"/>
                      </w:rPr>
                    </m:ctrlPr>
                  </m:sSubPr>
                  <m:e>
                    <m:acc>
                      <m:accPr>
                        <m:chr m:val="̇"/>
                        <m:ctrlPr>
                          <w:rPr>
                            <w:rFonts w:ascii="Cambria Math" w:hAnsi="Cambria Math"/>
                            <w:iCs/>
                            <w:sz w:val="16"/>
                            <w:szCs w:val="16"/>
                          </w:rPr>
                        </m:ctrlPr>
                      </m:accPr>
                      <m:e>
                        <m:r>
                          <m:rPr>
                            <m:sty m:val="p"/>
                          </m:rPr>
                          <w:rPr>
                            <w:rFonts w:ascii="Cambria Math" w:hAnsi="Cambria Math"/>
                            <w:sz w:val="16"/>
                            <w:szCs w:val="16"/>
                          </w:rPr>
                          <m:t>W</m:t>
                        </m:r>
                      </m:e>
                    </m:acc>
                  </m:e>
                  <m:sub>
                    <m:r>
                      <m:rPr>
                        <m:sty m:val="p"/>
                      </m:rPr>
                      <w:rPr>
                        <w:rFonts w:ascii="Cambria Math" w:hAnsi="Cambria Math"/>
                        <w:sz w:val="16"/>
                        <w:szCs w:val="16"/>
                      </w:rPr>
                      <m:t>EV-201</m:t>
                    </m:r>
                  </m:sub>
                </m:sSub>
              </m:oMath>
            </m:oMathPara>
          </w:p>
        </w:tc>
        <w:tc>
          <w:tcPr>
            <w:tcW w:w="850" w:type="dxa"/>
            <w:tcBorders>
              <w:bottom w:val="single" w:sz="4" w:space="0" w:color="008000"/>
            </w:tcBorders>
            <w:shd w:val="clear" w:color="auto" w:fill="FFFFFF"/>
          </w:tcPr>
          <w:p w14:paraId="40C832CF" w14:textId="341E8A6E" w:rsidR="00DA71E6" w:rsidRPr="003E7DFF" w:rsidRDefault="0078037F" w:rsidP="00DA71E6">
            <w:pPr>
              <w:pStyle w:val="CETBodytext"/>
              <w:rPr>
                <w:iCs/>
                <w:sz w:val="16"/>
                <w:szCs w:val="16"/>
              </w:rPr>
            </w:pPr>
            <m:oMathPara>
              <m:oMath>
                <m:sSub>
                  <m:sSubPr>
                    <m:ctrlPr>
                      <w:rPr>
                        <w:rFonts w:ascii="Cambria Math" w:hAnsi="Cambria Math"/>
                        <w:iCs/>
                        <w:sz w:val="16"/>
                        <w:szCs w:val="16"/>
                      </w:rPr>
                    </m:ctrlPr>
                  </m:sSubPr>
                  <m:e>
                    <m:acc>
                      <m:accPr>
                        <m:chr m:val="̇"/>
                        <m:ctrlPr>
                          <w:rPr>
                            <w:rFonts w:ascii="Cambria Math" w:hAnsi="Cambria Math"/>
                            <w:iCs/>
                            <w:sz w:val="16"/>
                            <w:szCs w:val="16"/>
                          </w:rPr>
                        </m:ctrlPr>
                      </m:accPr>
                      <m:e>
                        <m:r>
                          <m:rPr>
                            <m:sty m:val="p"/>
                          </m:rPr>
                          <w:rPr>
                            <w:rFonts w:ascii="Cambria Math" w:hAnsi="Cambria Math"/>
                            <w:sz w:val="16"/>
                            <w:szCs w:val="16"/>
                          </w:rPr>
                          <m:t>E</m:t>
                        </m:r>
                      </m:e>
                    </m:acc>
                  </m:e>
                  <m:sub>
                    <m:r>
                      <m:rPr>
                        <m:sty m:val="p"/>
                      </m:rPr>
                      <w:rPr>
                        <w:rFonts w:ascii="Cambria Math" w:hAnsi="Cambria Math"/>
                        <w:sz w:val="16"/>
                        <w:szCs w:val="16"/>
                      </w:rPr>
                      <m:t>6</m:t>
                    </m:r>
                  </m:sub>
                </m:sSub>
              </m:oMath>
            </m:oMathPara>
          </w:p>
        </w:tc>
        <w:tc>
          <w:tcPr>
            <w:tcW w:w="2410" w:type="dxa"/>
            <w:tcBorders>
              <w:bottom w:val="single" w:sz="4" w:space="0" w:color="008000"/>
            </w:tcBorders>
            <w:shd w:val="clear" w:color="auto" w:fill="FFFFFF"/>
          </w:tcPr>
          <w:p w14:paraId="5B520DC2" w14:textId="4554DAF9" w:rsidR="00DA71E6" w:rsidRPr="003E7DFF" w:rsidRDefault="0078037F" w:rsidP="00DA71E6">
            <w:pPr>
              <w:pStyle w:val="CETBodytext"/>
              <w:ind w:right="-1"/>
              <w:rPr>
                <w:iCs/>
                <w:sz w:val="16"/>
                <w:szCs w:val="16"/>
              </w:rPr>
            </w:pPr>
            <m:oMathPara>
              <m:oMath>
                <m:sSub>
                  <m:sSubPr>
                    <m:ctrlPr>
                      <w:rPr>
                        <w:rFonts w:ascii="Cambria Math" w:hAnsi="Cambria Math"/>
                        <w:iCs/>
                        <w:sz w:val="16"/>
                        <w:szCs w:val="16"/>
                      </w:rPr>
                    </m:ctrlPr>
                  </m:sSubPr>
                  <m:e>
                    <m:acc>
                      <m:accPr>
                        <m:chr m:val="̇"/>
                        <m:ctrlPr>
                          <w:rPr>
                            <w:rFonts w:ascii="Cambria Math" w:hAnsi="Cambria Math"/>
                            <w:iCs/>
                            <w:sz w:val="16"/>
                            <w:szCs w:val="16"/>
                          </w:rPr>
                        </m:ctrlPr>
                      </m:accPr>
                      <m:e>
                        <m:r>
                          <m:rPr>
                            <m:sty m:val="p"/>
                          </m:rPr>
                          <w:rPr>
                            <w:rFonts w:ascii="Cambria Math" w:hAnsi="Cambria Math"/>
                            <w:sz w:val="16"/>
                            <w:szCs w:val="16"/>
                          </w:rPr>
                          <m:t>C</m:t>
                        </m:r>
                      </m:e>
                    </m:acc>
                  </m:e>
                  <m:sub>
                    <m:r>
                      <m:rPr>
                        <m:sty m:val="p"/>
                      </m:rPr>
                      <w:rPr>
                        <w:rFonts w:ascii="Cambria Math" w:hAnsi="Cambria Math"/>
                        <w:sz w:val="16"/>
                        <w:szCs w:val="16"/>
                      </w:rPr>
                      <m:t>5</m:t>
                    </m:r>
                  </m:sub>
                </m:sSub>
                <m:r>
                  <m:rPr>
                    <m:sty m:val="p"/>
                  </m:rPr>
                  <w:rPr>
                    <w:rFonts w:ascii="Cambria Math" w:hAnsi="Cambria Math"/>
                    <w:sz w:val="16"/>
                    <w:szCs w:val="16"/>
                  </w:rPr>
                  <m:t>-</m:t>
                </m:r>
                <m:sSub>
                  <m:sSubPr>
                    <m:ctrlPr>
                      <w:rPr>
                        <w:rFonts w:ascii="Cambria Math" w:hAnsi="Cambria Math"/>
                        <w:iCs/>
                        <w:sz w:val="16"/>
                        <w:szCs w:val="16"/>
                      </w:rPr>
                    </m:ctrlPr>
                  </m:sSubPr>
                  <m:e>
                    <m:r>
                      <m:rPr>
                        <m:sty m:val="p"/>
                      </m:rPr>
                      <w:rPr>
                        <w:rFonts w:ascii="Cambria Math" w:hAnsi="Cambria Math"/>
                        <w:sz w:val="16"/>
                        <w:szCs w:val="16"/>
                      </w:rPr>
                      <m:t>C</m:t>
                    </m:r>
                  </m:e>
                  <m:sub>
                    <m:r>
                      <m:rPr>
                        <m:sty m:val="p"/>
                      </m:rPr>
                      <w:rPr>
                        <w:rFonts w:ascii="Cambria Math" w:hAnsi="Cambria Math"/>
                        <w:sz w:val="16"/>
                        <w:szCs w:val="16"/>
                      </w:rPr>
                      <m:t>7</m:t>
                    </m:r>
                  </m:sub>
                </m:sSub>
                <m:r>
                  <m:rPr>
                    <m:sty m:val="p"/>
                  </m:rPr>
                  <w:rPr>
                    <w:rFonts w:ascii="Cambria Math" w:hAnsi="Cambria Math"/>
                    <w:sz w:val="16"/>
                    <w:szCs w:val="16"/>
                  </w:rPr>
                  <m:t>+</m:t>
                </m:r>
                <m:sSub>
                  <m:sSubPr>
                    <m:ctrlPr>
                      <w:rPr>
                        <w:rFonts w:ascii="Cambria Math" w:hAnsi="Cambria Math"/>
                        <w:iCs/>
                        <w:sz w:val="16"/>
                        <w:szCs w:val="16"/>
                      </w:rPr>
                    </m:ctrlPr>
                  </m:sSubPr>
                  <m:e>
                    <m:r>
                      <m:rPr>
                        <m:sty m:val="p"/>
                      </m:rPr>
                      <w:rPr>
                        <w:rFonts w:ascii="Cambria Math" w:hAnsi="Cambria Math"/>
                        <w:sz w:val="16"/>
                        <w:szCs w:val="16"/>
                      </w:rPr>
                      <m:t>C</m:t>
                    </m:r>
                  </m:e>
                  <m:sub>
                    <m:r>
                      <m:rPr>
                        <m:sty m:val="p"/>
                      </m:rPr>
                      <w:rPr>
                        <w:rFonts w:ascii="Cambria Math" w:hAnsi="Cambria Math"/>
                        <w:sz w:val="16"/>
                        <w:szCs w:val="16"/>
                      </w:rPr>
                      <m:t>9</m:t>
                    </m:r>
                  </m:sub>
                </m:sSub>
                <m:r>
                  <m:rPr>
                    <m:sty m:val="p"/>
                  </m:rPr>
                  <w:rPr>
                    <w:rFonts w:ascii="Cambria Math" w:hAnsi="Cambria Math"/>
                    <w:sz w:val="16"/>
                    <w:szCs w:val="16"/>
                  </w:rPr>
                  <m:t>-</m:t>
                </m:r>
                <m:sSub>
                  <m:sSubPr>
                    <m:ctrlPr>
                      <w:rPr>
                        <w:rFonts w:ascii="Cambria Math" w:hAnsi="Cambria Math"/>
                        <w:iCs/>
                        <w:sz w:val="16"/>
                        <w:szCs w:val="16"/>
                      </w:rPr>
                    </m:ctrlPr>
                  </m:sSubPr>
                  <m:e>
                    <m:acc>
                      <m:accPr>
                        <m:chr m:val="̇"/>
                        <m:ctrlPr>
                          <w:rPr>
                            <w:rFonts w:ascii="Cambria Math" w:hAnsi="Cambria Math"/>
                            <w:iCs/>
                            <w:sz w:val="16"/>
                            <w:szCs w:val="16"/>
                          </w:rPr>
                        </m:ctrlPr>
                      </m:accPr>
                      <m:e>
                        <m:r>
                          <m:rPr>
                            <m:sty m:val="p"/>
                          </m:rPr>
                          <w:rPr>
                            <w:rFonts w:ascii="Cambria Math" w:hAnsi="Cambria Math"/>
                            <w:sz w:val="16"/>
                            <w:szCs w:val="16"/>
                          </w:rPr>
                          <m:t>C</m:t>
                        </m:r>
                      </m:e>
                    </m:acc>
                  </m:e>
                  <m:sub>
                    <m:r>
                      <m:rPr>
                        <m:sty m:val="p"/>
                      </m:rPr>
                      <w:rPr>
                        <w:rFonts w:ascii="Cambria Math" w:hAnsi="Cambria Math"/>
                        <w:sz w:val="16"/>
                        <w:szCs w:val="16"/>
                      </w:rPr>
                      <m:t>8</m:t>
                    </m:r>
                  </m:sub>
                </m:sSub>
                <m:r>
                  <m:rPr>
                    <m:sty m:val="p"/>
                  </m:rPr>
                  <w:rPr>
                    <w:rFonts w:ascii="Cambria Math" w:hAnsi="Cambria Math"/>
                    <w:sz w:val="16"/>
                    <w:szCs w:val="16"/>
                  </w:rPr>
                  <m:t>+</m:t>
                </m:r>
                <m:sSub>
                  <m:sSubPr>
                    <m:ctrlPr>
                      <w:rPr>
                        <w:rFonts w:ascii="Cambria Math" w:hAnsi="Cambria Math"/>
                        <w:iCs/>
                        <w:sz w:val="16"/>
                        <w:szCs w:val="16"/>
                      </w:rPr>
                    </m:ctrlPr>
                  </m:sSubPr>
                  <m:e>
                    <m:acc>
                      <m:accPr>
                        <m:chr m:val="̇"/>
                        <m:ctrlPr>
                          <w:rPr>
                            <w:rFonts w:ascii="Cambria Math" w:hAnsi="Cambria Math"/>
                            <w:iCs/>
                            <w:sz w:val="16"/>
                            <w:szCs w:val="16"/>
                          </w:rPr>
                        </m:ctrlPr>
                      </m:accPr>
                      <m:e>
                        <m:r>
                          <m:rPr>
                            <m:sty m:val="p"/>
                          </m:rPr>
                          <w:rPr>
                            <w:rFonts w:ascii="Cambria Math" w:hAnsi="Cambria Math"/>
                            <w:sz w:val="16"/>
                            <w:szCs w:val="16"/>
                          </w:rPr>
                          <m:t>W</m:t>
                        </m:r>
                      </m:e>
                    </m:acc>
                  </m:e>
                  <m:sub>
                    <m:r>
                      <m:rPr>
                        <m:sty m:val="p"/>
                      </m:rPr>
                      <w:rPr>
                        <w:rFonts w:ascii="Cambria Math" w:hAnsi="Cambria Math"/>
                        <w:sz w:val="16"/>
                        <w:szCs w:val="16"/>
                      </w:rPr>
                      <m:t>EV-101</m:t>
                    </m:r>
                  </m:sub>
                </m:sSub>
                <m:r>
                  <m:rPr>
                    <m:sty m:val="p"/>
                  </m:rPr>
                  <w:rPr>
                    <w:rFonts w:ascii="Cambria Math" w:hAnsi="Cambria Math"/>
                    <w:sz w:val="16"/>
                    <w:szCs w:val="16"/>
                  </w:rPr>
                  <m:t>∙</m:t>
                </m:r>
                <m:sSub>
                  <m:sSubPr>
                    <m:ctrlPr>
                      <w:rPr>
                        <w:rFonts w:ascii="Cambria Math" w:hAnsi="Cambria Math"/>
                        <w:iCs/>
                        <w:sz w:val="16"/>
                        <w:szCs w:val="16"/>
                      </w:rPr>
                    </m:ctrlPr>
                  </m:sSubPr>
                  <m:e>
                    <m:r>
                      <m:rPr>
                        <m:sty m:val="p"/>
                      </m:rPr>
                      <w:rPr>
                        <w:rFonts w:ascii="Cambria Math" w:hAnsi="Cambria Math"/>
                        <w:sz w:val="16"/>
                        <w:szCs w:val="16"/>
                      </w:rPr>
                      <m:t>c</m:t>
                    </m:r>
                  </m:e>
                  <m:sub>
                    <m:r>
                      <m:rPr>
                        <m:sty m:val="p"/>
                      </m:rPr>
                      <w:rPr>
                        <w:rFonts w:ascii="Cambria Math" w:hAnsi="Cambria Math"/>
                        <w:sz w:val="16"/>
                        <w:szCs w:val="16"/>
                      </w:rPr>
                      <m:t>EP</m:t>
                    </m:r>
                  </m:sub>
                </m:sSub>
              </m:oMath>
            </m:oMathPara>
          </w:p>
        </w:tc>
        <w:tc>
          <w:tcPr>
            <w:tcW w:w="709" w:type="dxa"/>
            <w:tcBorders>
              <w:bottom w:val="single" w:sz="4" w:space="0" w:color="008000"/>
            </w:tcBorders>
            <w:shd w:val="clear" w:color="auto" w:fill="FFFFFF"/>
          </w:tcPr>
          <w:p w14:paraId="75E6AE27" w14:textId="706377B8" w:rsidR="00DA71E6" w:rsidRPr="003E7DFF" w:rsidRDefault="0078037F" w:rsidP="00DA71E6">
            <w:pPr>
              <w:pStyle w:val="CETBodytext"/>
              <w:ind w:right="-1"/>
              <w:rPr>
                <w:rFonts w:cs="Arial"/>
                <w:iCs/>
                <w:sz w:val="16"/>
                <w:szCs w:val="16"/>
              </w:rPr>
            </w:pPr>
            <m:oMathPara>
              <m:oMath>
                <m:sSub>
                  <m:sSubPr>
                    <m:ctrlPr>
                      <w:rPr>
                        <w:rFonts w:ascii="Cambria Math" w:hAnsi="Cambria Math"/>
                        <w:iCs/>
                        <w:sz w:val="16"/>
                        <w:szCs w:val="16"/>
                      </w:rPr>
                    </m:ctrlPr>
                  </m:sSubPr>
                  <m:e>
                    <m:acc>
                      <m:accPr>
                        <m:chr m:val="̇"/>
                        <m:ctrlPr>
                          <w:rPr>
                            <w:rFonts w:ascii="Cambria Math" w:hAnsi="Cambria Math"/>
                            <w:iCs/>
                            <w:sz w:val="16"/>
                            <w:szCs w:val="16"/>
                          </w:rPr>
                        </m:ctrlPr>
                      </m:accPr>
                      <m:e>
                        <m:r>
                          <m:rPr>
                            <m:sty m:val="p"/>
                          </m:rPr>
                          <w:rPr>
                            <w:rFonts w:ascii="Cambria Math" w:hAnsi="Cambria Math"/>
                            <w:sz w:val="16"/>
                            <w:szCs w:val="16"/>
                          </w:rPr>
                          <m:t>C</m:t>
                        </m:r>
                      </m:e>
                    </m:acc>
                  </m:e>
                  <m:sub>
                    <m:r>
                      <m:rPr>
                        <m:sty m:val="p"/>
                      </m:rPr>
                      <w:rPr>
                        <w:rFonts w:ascii="Cambria Math" w:hAnsi="Cambria Math"/>
                        <w:sz w:val="16"/>
                        <w:szCs w:val="16"/>
                      </w:rPr>
                      <m:t>6</m:t>
                    </m:r>
                  </m:sub>
                </m:sSub>
              </m:oMath>
            </m:oMathPara>
          </w:p>
        </w:tc>
        <w:tc>
          <w:tcPr>
            <w:tcW w:w="1276" w:type="dxa"/>
            <w:tcBorders>
              <w:bottom w:val="single" w:sz="4" w:space="0" w:color="008000"/>
            </w:tcBorders>
            <w:shd w:val="clear" w:color="auto" w:fill="FFFFFF"/>
          </w:tcPr>
          <w:p w14:paraId="51116970" w14:textId="1CA87962" w:rsidR="00DA71E6" w:rsidRPr="003E7DFF" w:rsidRDefault="0078037F" w:rsidP="00DA71E6">
            <w:pPr>
              <w:jc w:val="center"/>
              <w:rPr>
                <w:rFonts w:cs="Arial"/>
                <w:iCs/>
                <w:sz w:val="16"/>
                <w:szCs w:val="16"/>
              </w:rPr>
            </w:pPr>
            <m:oMathPara>
              <m:oMath>
                <m:sSub>
                  <m:sSubPr>
                    <m:ctrlPr>
                      <w:rPr>
                        <w:rFonts w:ascii="Cambria Math" w:eastAsia="Calibri" w:hAnsi="Cambria Math"/>
                        <w:iCs/>
                        <w:sz w:val="16"/>
                        <w:szCs w:val="16"/>
                      </w:rPr>
                    </m:ctrlPr>
                  </m:sSubPr>
                  <m:e>
                    <m:r>
                      <m:rPr>
                        <m:sty m:val="p"/>
                      </m:rPr>
                      <w:rPr>
                        <w:rFonts w:ascii="Cambria Math" w:eastAsia="Calibri" w:hAnsi="Cambria Math"/>
                        <w:sz w:val="16"/>
                        <w:szCs w:val="16"/>
                      </w:rPr>
                      <m:t>c</m:t>
                    </m:r>
                  </m:e>
                  <m:sub>
                    <m:r>
                      <m:rPr>
                        <m:sty m:val="p"/>
                      </m:rPr>
                      <w:rPr>
                        <w:rFonts w:ascii="Cambria Math" w:eastAsia="Calibri" w:hAnsi="Cambria Math"/>
                        <w:sz w:val="16"/>
                        <w:szCs w:val="16"/>
                      </w:rPr>
                      <m:t>7</m:t>
                    </m:r>
                  </m:sub>
                </m:sSub>
                <m:r>
                  <m:rPr>
                    <m:sty m:val="p"/>
                  </m:rPr>
                  <w:rPr>
                    <w:rFonts w:ascii="Cambria Math" w:eastAsia="Calibri" w:hAnsi="Cambria Math"/>
                    <w:sz w:val="16"/>
                    <w:szCs w:val="16"/>
                  </w:rPr>
                  <m:t>=</m:t>
                </m:r>
                <m:sSub>
                  <m:sSubPr>
                    <m:ctrlPr>
                      <w:rPr>
                        <w:rFonts w:ascii="Cambria Math" w:eastAsia="Calibri" w:hAnsi="Cambria Math"/>
                        <w:iCs/>
                        <w:sz w:val="16"/>
                        <w:szCs w:val="16"/>
                      </w:rPr>
                    </m:ctrlPr>
                  </m:sSubPr>
                  <m:e>
                    <m:r>
                      <m:rPr>
                        <m:sty m:val="p"/>
                      </m:rPr>
                      <w:rPr>
                        <w:rFonts w:ascii="Cambria Math" w:eastAsia="Calibri" w:hAnsi="Cambria Math"/>
                        <w:sz w:val="16"/>
                        <w:szCs w:val="16"/>
                      </w:rPr>
                      <m:t>c</m:t>
                    </m:r>
                  </m:e>
                  <m:sub>
                    <m:r>
                      <m:rPr>
                        <m:sty m:val="p"/>
                      </m:rPr>
                      <w:rPr>
                        <w:rFonts w:ascii="Cambria Math" w:eastAsia="Calibri" w:hAnsi="Cambria Math"/>
                        <w:sz w:val="16"/>
                        <w:szCs w:val="16"/>
                      </w:rPr>
                      <m:t>6</m:t>
                    </m:r>
                  </m:sub>
                </m:sSub>
              </m:oMath>
            </m:oMathPara>
          </w:p>
          <w:p w14:paraId="2DB416D7" w14:textId="2ACB689A" w:rsidR="00ED15BA" w:rsidRPr="003E7DFF" w:rsidRDefault="0078037F" w:rsidP="00DA71E6">
            <w:pPr>
              <w:jc w:val="center"/>
              <w:rPr>
                <w:rFonts w:cs="Arial"/>
                <w:iCs/>
                <w:sz w:val="16"/>
                <w:szCs w:val="16"/>
              </w:rPr>
            </w:pPr>
            <m:oMathPara>
              <m:oMath>
                <m:sSub>
                  <m:sSubPr>
                    <m:ctrlPr>
                      <w:rPr>
                        <w:rFonts w:ascii="Cambria Math" w:eastAsia="Calibri" w:hAnsi="Cambria Math"/>
                        <w:iCs/>
                        <w:sz w:val="16"/>
                        <w:szCs w:val="16"/>
                      </w:rPr>
                    </m:ctrlPr>
                  </m:sSubPr>
                  <m:e>
                    <m:r>
                      <m:rPr>
                        <m:sty m:val="p"/>
                      </m:rPr>
                      <w:rPr>
                        <w:rFonts w:ascii="Cambria Math" w:eastAsia="Calibri" w:hAnsi="Cambria Math"/>
                        <w:sz w:val="16"/>
                        <w:szCs w:val="16"/>
                      </w:rPr>
                      <m:t>c</m:t>
                    </m:r>
                  </m:e>
                  <m:sub>
                    <m:r>
                      <m:rPr>
                        <m:sty m:val="p"/>
                      </m:rPr>
                      <w:rPr>
                        <w:rFonts w:ascii="Cambria Math" w:eastAsia="Calibri" w:hAnsi="Cambria Math"/>
                        <w:sz w:val="16"/>
                        <w:szCs w:val="16"/>
                      </w:rPr>
                      <m:t>9</m:t>
                    </m:r>
                  </m:sub>
                </m:sSub>
                <m:r>
                  <m:rPr>
                    <m:sty m:val="p"/>
                  </m:rPr>
                  <w:rPr>
                    <w:rFonts w:ascii="Cambria Math" w:eastAsia="Calibri" w:hAnsi="Cambria Math"/>
                    <w:sz w:val="16"/>
                    <w:szCs w:val="16"/>
                  </w:rPr>
                  <m:t>=</m:t>
                </m:r>
                <m:sSub>
                  <m:sSubPr>
                    <m:ctrlPr>
                      <w:rPr>
                        <w:rFonts w:ascii="Cambria Math" w:eastAsia="Calibri" w:hAnsi="Cambria Math"/>
                        <w:iCs/>
                        <w:sz w:val="16"/>
                        <w:szCs w:val="16"/>
                      </w:rPr>
                    </m:ctrlPr>
                  </m:sSubPr>
                  <m:e>
                    <m:r>
                      <m:rPr>
                        <m:sty m:val="p"/>
                      </m:rPr>
                      <w:rPr>
                        <w:rFonts w:ascii="Cambria Math" w:eastAsia="Calibri" w:hAnsi="Cambria Math"/>
                        <w:sz w:val="16"/>
                        <w:szCs w:val="16"/>
                      </w:rPr>
                      <m:t>c</m:t>
                    </m:r>
                  </m:e>
                  <m:sub>
                    <m:r>
                      <m:rPr>
                        <m:sty m:val="p"/>
                      </m:rPr>
                      <w:rPr>
                        <w:rFonts w:ascii="Cambria Math" w:eastAsia="Calibri" w:hAnsi="Cambria Math"/>
                        <w:sz w:val="16"/>
                        <w:szCs w:val="16"/>
                      </w:rPr>
                      <m:t>8</m:t>
                    </m:r>
                  </m:sub>
                </m:sSub>
              </m:oMath>
            </m:oMathPara>
          </w:p>
        </w:tc>
      </w:tr>
      <w:tr w:rsidR="00812938" w:rsidRPr="003E7DFF" w14:paraId="31011944" w14:textId="77777777" w:rsidTr="00812938">
        <w:tc>
          <w:tcPr>
            <w:tcW w:w="1418" w:type="dxa"/>
            <w:tcBorders>
              <w:top w:val="single" w:sz="4" w:space="0" w:color="008000"/>
              <w:bottom w:val="single" w:sz="12" w:space="0" w:color="008000"/>
            </w:tcBorders>
            <w:shd w:val="clear" w:color="auto" w:fill="FFFFFF"/>
          </w:tcPr>
          <w:p w14:paraId="6F9794A2" w14:textId="4EBC1842" w:rsidR="00812938" w:rsidRPr="003E7DFF" w:rsidRDefault="00812938" w:rsidP="00DA71E6">
            <w:pPr>
              <w:pStyle w:val="CETBodytext"/>
            </w:pPr>
            <w:r w:rsidRPr="003E7DFF">
              <w:t>Overall system</w:t>
            </w:r>
          </w:p>
        </w:tc>
        <w:tc>
          <w:tcPr>
            <w:tcW w:w="7230" w:type="dxa"/>
            <w:gridSpan w:val="5"/>
            <w:tcBorders>
              <w:top w:val="single" w:sz="4" w:space="0" w:color="008000"/>
              <w:bottom w:val="single" w:sz="12" w:space="0" w:color="008000"/>
            </w:tcBorders>
            <w:shd w:val="clear" w:color="auto" w:fill="FFFFFF"/>
          </w:tcPr>
          <w:p w14:paraId="6B4561C8" w14:textId="77777777" w:rsidR="00812938" w:rsidRPr="003E7DFF" w:rsidRDefault="0078037F" w:rsidP="00812938">
            <w:pPr>
              <w:pStyle w:val="CETBodytext"/>
              <w:ind w:right="-1"/>
              <w:jc w:val="center"/>
              <w:rPr>
                <w:rFonts w:cs="Arial"/>
                <w:iCs/>
                <w:sz w:val="16"/>
                <w:szCs w:val="16"/>
              </w:rPr>
            </w:pPr>
            <m:oMathPara>
              <m:oMath>
                <m:sSub>
                  <m:sSubPr>
                    <m:ctrlPr>
                      <w:rPr>
                        <w:rFonts w:ascii="Cambria Math" w:hAnsi="Cambria Math"/>
                        <w:iCs/>
                        <w:sz w:val="16"/>
                        <w:szCs w:val="16"/>
                      </w:rPr>
                    </m:ctrlPr>
                  </m:sSubPr>
                  <m:e>
                    <m:acc>
                      <m:accPr>
                        <m:chr m:val="̇"/>
                        <m:ctrlPr>
                          <w:rPr>
                            <w:rFonts w:ascii="Cambria Math" w:hAnsi="Cambria Math"/>
                            <w:iCs/>
                            <w:sz w:val="16"/>
                            <w:szCs w:val="16"/>
                          </w:rPr>
                        </m:ctrlPr>
                      </m:accPr>
                      <m:e>
                        <m:r>
                          <m:rPr>
                            <m:sty m:val="p"/>
                          </m:rPr>
                          <w:rPr>
                            <w:rFonts w:ascii="Cambria Math" w:hAnsi="Cambria Math"/>
                            <w:sz w:val="16"/>
                            <w:szCs w:val="16"/>
                          </w:rPr>
                          <m:t>E</m:t>
                        </m:r>
                      </m:e>
                    </m:acc>
                  </m:e>
                  <m:sub>
                    <m:r>
                      <m:rPr>
                        <m:sty m:val="p"/>
                      </m:rPr>
                      <w:rPr>
                        <w:rFonts w:ascii="Cambria Math" w:hAnsi="Cambria Math"/>
                        <w:sz w:val="16"/>
                        <w:szCs w:val="16"/>
                      </w:rPr>
                      <m:t>F</m:t>
                    </m:r>
                  </m:sub>
                </m:sSub>
                <m:r>
                  <m:rPr>
                    <m:sty m:val="p"/>
                  </m:rPr>
                  <w:rPr>
                    <w:rFonts w:ascii="Cambria Math" w:hAnsi="Cambria Math"/>
                    <w:sz w:val="16"/>
                    <w:szCs w:val="16"/>
                  </w:rPr>
                  <m:t>=</m:t>
                </m:r>
                <m:sSub>
                  <m:sSubPr>
                    <m:ctrlPr>
                      <w:rPr>
                        <w:rFonts w:ascii="Cambria Math" w:hAnsi="Cambria Math"/>
                        <w:iCs/>
                        <w:sz w:val="16"/>
                        <w:szCs w:val="16"/>
                      </w:rPr>
                    </m:ctrlPr>
                  </m:sSubPr>
                  <m:e>
                    <m:acc>
                      <m:accPr>
                        <m:chr m:val="̇"/>
                        <m:ctrlPr>
                          <w:rPr>
                            <w:rFonts w:ascii="Cambria Math" w:hAnsi="Cambria Math"/>
                            <w:iCs/>
                            <w:sz w:val="16"/>
                            <w:szCs w:val="16"/>
                          </w:rPr>
                        </m:ctrlPr>
                      </m:accPr>
                      <m:e>
                        <m:r>
                          <m:rPr>
                            <m:sty m:val="p"/>
                          </m:rPr>
                          <w:rPr>
                            <w:rFonts w:ascii="Cambria Math" w:hAnsi="Cambria Math"/>
                            <w:sz w:val="16"/>
                            <w:szCs w:val="16"/>
                          </w:rPr>
                          <m:t>W</m:t>
                        </m:r>
                      </m:e>
                    </m:acc>
                  </m:e>
                  <m:sub>
                    <m:r>
                      <m:rPr>
                        <m:sty m:val="p"/>
                      </m:rPr>
                      <w:rPr>
                        <w:rFonts w:ascii="Cambria Math" w:hAnsi="Cambria Math"/>
                        <w:sz w:val="16"/>
                        <w:szCs w:val="16"/>
                      </w:rPr>
                      <m:t>U-101</m:t>
                    </m:r>
                  </m:sub>
                </m:sSub>
                <m:r>
                  <m:rPr>
                    <m:sty m:val="p"/>
                  </m:rPr>
                  <w:rPr>
                    <w:rFonts w:ascii="Cambria Math" w:hAnsi="Cambria Math"/>
                    <w:sz w:val="16"/>
                    <w:szCs w:val="16"/>
                  </w:rPr>
                  <m:t>+</m:t>
                </m:r>
                <m:sSub>
                  <m:sSubPr>
                    <m:ctrlPr>
                      <w:rPr>
                        <w:rFonts w:ascii="Cambria Math" w:hAnsi="Cambria Math"/>
                        <w:iCs/>
                        <w:sz w:val="16"/>
                        <w:szCs w:val="16"/>
                      </w:rPr>
                    </m:ctrlPr>
                  </m:sSubPr>
                  <m:e>
                    <m:acc>
                      <m:accPr>
                        <m:chr m:val="̇"/>
                        <m:ctrlPr>
                          <w:rPr>
                            <w:rFonts w:ascii="Cambria Math" w:hAnsi="Cambria Math"/>
                            <w:iCs/>
                            <w:sz w:val="16"/>
                            <w:szCs w:val="16"/>
                          </w:rPr>
                        </m:ctrlPr>
                      </m:accPr>
                      <m:e>
                        <m:r>
                          <m:rPr>
                            <m:sty m:val="p"/>
                          </m:rPr>
                          <w:rPr>
                            <w:rFonts w:ascii="Cambria Math" w:hAnsi="Cambria Math"/>
                            <w:sz w:val="16"/>
                            <w:szCs w:val="16"/>
                          </w:rPr>
                          <m:t>W</m:t>
                        </m:r>
                      </m:e>
                    </m:acc>
                  </m:e>
                  <m:sub>
                    <m:r>
                      <m:rPr>
                        <m:sty m:val="p"/>
                      </m:rPr>
                      <w:rPr>
                        <w:rFonts w:ascii="Cambria Math" w:hAnsi="Cambria Math"/>
                        <w:sz w:val="16"/>
                        <w:szCs w:val="16"/>
                      </w:rPr>
                      <m:t>EV-101</m:t>
                    </m:r>
                  </m:sub>
                </m:sSub>
                <m:r>
                  <m:rPr>
                    <m:sty m:val="p"/>
                  </m:rPr>
                  <w:rPr>
                    <w:rFonts w:ascii="Cambria Math" w:hAnsi="Cambria Math"/>
                    <w:sz w:val="16"/>
                    <w:szCs w:val="16"/>
                  </w:rPr>
                  <m:t>+</m:t>
                </m:r>
                <m:sSub>
                  <m:sSubPr>
                    <m:ctrlPr>
                      <w:rPr>
                        <w:rFonts w:ascii="Cambria Math" w:hAnsi="Cambria Math"/>
                        <w:iCs/>
                        <w:sz w:val="16"/>
                        <w:szCs w:val="16"/>
                      </w:rPr>
                    </m:ctrlPr>
                  </m:sSubPr>
                  <m:e>
                    <m:acc>
                      <m:accPr>
                        <m:chr m:val="̇"/>
                        <m:ctrlPr>
                          <w:rPr>
                            <w:rFonts w:ascii="Cambria Math" w:hAnsi="Cambria Math"/>
                            <w:iCs/>
                            <w:sz w:val="16"/>
                            <w:szCs w:val="16"/>
                          </w:rPr>
                        </m:ctrlPr>
                      </m:accPr>
                      <m:e>
                        <m:r>
                          <m:rPr>
                            <m:sty m:val="p"/>
                          </m:rPr>
                          <w:rPr>
                            <w:rFonts w:ascii="Cambria Math" w:hAnsi="Cambria Math"/>
                            <w:sz w:val="16"/>
                            <w:szCs w:val="16"/>
                          </w:rPr>
                          <m:t>E</m:t>
                        </m:r>
                      </m:e>
                    </m:acc>
                  </m:e>
                  <m:sub>
                    <m:r>
                      <m:rPr>
                        <m:sty m:val="p"/>
                      </m:rPr>
                      <w:rPr>
                        <w:rFonts w:ascii="Cambria Math" w:hAnsi="Cambria Math"/>
                        <w:sz w:val="16"/>
                        <w:szCs w:val="16"/>
                      </w:rPr>
                      <m:t>1</m:t>
                    </m:r>
                  </m:sub>
                </m:sSub>
                <m:r>
                  <m:rPr>
                    <m:sty m:val="p"/>
                  </m:rPr>
                  <w:rPr>
                    <w:rFonts w:ascii="Cambria Math" w:hAnsi="Cambria Math"/>
                    <w:sz w:val="16"/>
                    <w:szCs w:val="16"/>
                  </w:rPr>
                  <m:t>-</m:t>
                </m:r>
                <m:sSub>
                  <m:sSubPr>
                    <m:ctrlPr>
                      <w:rPr>
                        <w:rFonts w:ascii="Cambria Math" w:hAnsi="Cambria Math"/>
                        <w:iCs/>
                        <w:sz w:val="16"/>
                        <w:szCs w:val="16"/>
                      </w:rPr>
                    </m:ctrlPr>
                  </m:sSubPr>
                  <m:e>
                    <m:acc>
                      <m:accPr>
                        <m:chr m:val="̇"/>
                        <m:ctrlPr>
                          <w:rPr>
                            <w:rFonts w:ascii="Cambria Math" w:hAnsi="Cambria Math"/>
                            <w:iCs/>
                            <w:sz w:val="16"/>
                            <w:szCs w:val="16"/>
                          </w:rPr>
                        </m:ctrlPr>
                      </m:accPr>
                      <m:e>
                        <m:r>
                          <m:rPr>
                            <m:sty m:val="p"/>
                          </m:rPr>
                          <w:rPr>
                            <w:rFonts w:ascii="Cambria Math" w:hAnsi="Cambria Math"/>
                            <w:sz w:val="16"/>
                            <w:szCs w:val="16"/>
                          </w:rPr>
                          <m:t>E</m:t>
                        </m:r>
                      </m:e>
                    </m:acc>
                  </m:e>
                  <m:sub>
                    <m:r>
                      <m:rPr>
                        <m:sty m:val="p"/>
                      </m:rPr>
                      <w:rPr>
                        <w:rFonts w:ascii="Cambria Math" w:hAnsi="Cambria Math"/>
                        <w:sz w:val="16"/>
                        <w:szCs w:val="16"/>
                      </w:rPr>
                      <m:t>4</m:t>
                    </m:r>
                  </m:sub>
                </m:sSub>
                <m:r>
                  <m:rPr>
                    <m:sty m:val="p"/>
                  </m:rPr>
                  <w:rPr>
                    <w:rFonts w:ascii="Cambria Math" w:hAnsi="Cambria Math"/>
                    <w:sz w:val="16"/>
                    <w:szCs w:val="16"/>
                  </w:rPr>
                  <m:t>+</m:t>
                </m:r>
                <m:sSub>
                  <m:sSubPr>
                    <m:ctrlPr>
                      <w:rPr>
                        <w:rFonts w:ascii="Cambria Math" w:hAnsi="Cambria Math"/>
                        <w:iCs/>
                        <w:sz w:val="16"/>
                        <w:szCs w:val="16"/>
                      </w:rPr>
                    </m:ctrlPr>
                  </m:sSubPr>
                  <m:e>
                    <m:acc>
                      <m:accPr>
                        <m:chr m:val="̇"/>
                        <m:ctrlPr>
                          <w:rPr>
                            <w:rFonts w:ascii="Cambria Math" w:hAnsi="Cambria Math"/>
                            <w:iCs/>
                            <w:sz w:val="16"/>
                            <w:szCs w:val="16"/>
                          </w:rPr>
                        </m:ctrlPr>
                      </m:accPr>
                      <m:e>
                        <m:r>
                          <m:rPr>
                            <m:sty m:val="p"/>
                          </m:rPr>
                          <w:rPr>
                            <w:rFonts w:ascii="Cambria Math" w:hAnsi="Cambria Math"/>
                            <w:sz w:val="16"/>
                            <w:szCs w:val="16"/>
                          </w:rPr>
                          <m:t>E</m:t>
                        </m:r>
                      </m:e>
                    </m:acc>
                  </m:e>
                  <m:sub>
                    <m:r>
                      <m:rPr>
                        <m:sty m:val="p"/>
                      </m:rPr>
                      <w:rPr>
                        <w:rFonts w:ascii="Cambria Math" w:hAnsi="Cambria Math"/>
                        <w:sz w:val="16"/>
                        <w:szCs w:val="16"/>
                      </w:rPr>
                      <m:t>2</m:t>
                    </m:r>
                  </m:sub>
                </m:sSub>
                <m:r>
                  <m:rPr>
                    <m:sty m:val="p"/>
                  </m:rPr>
                  <w:rPr>
                    <w:rFonts w:ascii="Cambria Math" w:hAnsi="Cambria Math"/>
                    <w:sz w:val="16"/>
                    <w:szCs w:val="16"/>
                  </w:rPr>
                  <m:t>-</m:t>
                </m:r>
                <m:sSub>
                  <m:sSubPr>
                    <m:ctrlPr>
                      <w:rPr>
                        <w:rFonts w:ascii="Cambria Math" w:hAnsi="Cambria Math"/>
                        <w:iCs/>
                        <w:sz w:val="16"/>
                        <w:szCs w:val="16"/>
                      </w:rPr>
                    </m:ctrlPr>
                  </m:sSubPr>
                  <m:e>
                    <m:acc>
                      <m:accPr>
                        <m:chr m:val="̇"/>
                        <m:ctrlPr>
                          <w:rPr>
                            <w:rFonts w:ascii="Cambria Math" w:hAnsi="Cambria Math"/>
                            <w:iCs/>
                            <w:sz w:val="16"/>
                            <w:szCs w:val="16"/>
                          </w:rPr>
                        </m:ctrlPr>
                      </m:accPr>
                      <m:e>
                        <m:r>
                          <m:rPr>
                            <m:sty m:val="p"/>
                          </m:rPr>
                          <w:rPr>
                            <w:rFonts w:ascii="Cambria Math" w:hAnsi="Cambria Math"/>
                            <w:sz w:val="16"/>
                            <w:szCs w:val="16"/>
                          </w:rPr>
                          <m:t>E</m:t>
                        </m:r>
                      </m:e>
                    </m:acc>
                  </m:e>
                  <m:sub>
                    <m:r>
                      <m:rPr>
                        <m:sty m:val="p"/>
                      </m:rPr>
                      <w:rPr>
                        <w:rFonts w:ascii="Cambria Math" w:hAnsi="Cambria Math"/>
                        <w:sz w:val="16"/>
                        <w:szCs w:val="16"/>
                      </w:rPr>
                      <m:t>7</m:t>
                    </m:r>
                  </m:sub>
                </m:sSub>
                <m:r>
                  <m:rPr>
                    <m:sty m:val="p"/>
                  </m:rPr>
                  <w:rPr>
                    <w:rFonts w:ascii="Cambria Math" w:hAnsi="Cambria Math"/>
                    <w:sz w:val="16"/>
                    <w:szCs w:val="16"/>
                  </w:rPr>
                  <m:t>+</m:t>
                </m:r>
                <m:sSub>
                  <m:sSubPr>
                    <m:ctrlPr>
                      <w:rPr>
                        <w:rFonts w:ascii="Cambria Math" w:hAnsi="Cambria Math"/>
                        <w:iCs/>
                        <w:sz w:val="16"/>
                        <w:szCs w:val="16"/>
                      </w:rPr>
                    </m:ctrlPr>
                  </m:sSubPr>
                  <m:e>
                    <m:acc>
                      <m:accPr>
                        <m:chr m:val="̇"/>
                        <m:ctrlPr>
                          <w:rPr>
                            <w:rFonts w:ascii="Cambria Math" w:hAnsi="Cambria Math"/>
                            <w:iCs/>
                            <w:sz w:val="16"/>
                            <w:szCs w:val="16"/>
                          </w:rPr>
                        </m:ctrlPr>
                      </m:accPr>
                      <m:e>
                        <m:r>
                          <m:rPr>
                            <m:sty m:val="p"/>
                          </m:rPr>
                          <w:rPr>
                            <w:rFonts w:ascii="Cambria Math" w:hAnsi="Cambria Math"/>
                            <w:sz w:val="16"/>
                            <w:szCs w:val="16"/>
                          </w:rPr>
                          <m:t>E</m:t>
                        </m:r>
                      </m:e>
                    </m:acc>
                  </m:e>
                  <m:sub>
                    <m:r>
                      <m:rPr>
                        <m:sty m:val="p"/>
                      </m:rPr>
                      <w:rPr>
                        <w:rFonts w:ascii="Cambria Math" w:hAnsi="Cambria Math"/>
                        <w:sz w:val="16"/>
                        <w:szCs w:val="16"/>
                      </w:rPr>
                      <m:t>9</m:t>
                    </m:r>
                  </m:sub>
                </m:sSub>
                <m:r>
                  <m:rPr>
                    <m:sty m:val="p"/>
                  </m:rPr>
                  <w:rPr>
                    <w:rFonts w:ascii="Cambria Math" w:hAnsi="Cambria Math"/>
                    <w:sz w:val="16"/>
                    <w:szCs w:val="16"/>
                  </w:rPr>
                  <m:t>-</m:t>
                </m:r>
                <m:sSub>
                  <m:sSubPr>
                    <m:ctrlPr>
                      <w:rPr>
                        <w:rFonts w:ascii="Cambria Math" w:hAnsi="Cambria Math"/>
                        <w:iCs/>
                        <w:sz w:val="16"/>
                        <w:szCs w:val="16"/>
                      </w:rPr>
                    </m:ctrlPr>
                  </m:sSubPr>
                  <m:e>
                    <m:acc>
                      <m:accPr>
                        <m:chr m:val="̇"/>
                        <m:ctrlPr>
                          <w:rPr>
                            <w:rFonts w:ascii="Cambria Math" w:hAnsi="Cambria Math"/>
                            <w:iCs/>
                            <w:sz w:val="16"/>
                            <w:szCs w:val="16"/>
                          </w:rPr>
                        </m:ctrlPr>
                      </m:accPr>
                      <m:e>
                        <m:r>
                          <m:rPr>
                            <m:sty m:val="p"/>
                          </m:rPr>
                          <w:rPr>
                            <w:rFonts w:ascii="Cambria Math" w:hAnsi="Cambria Math"/>
                            <w:sz w:val="16"/>
                            <w:szCs w:val="16"/>
                          </w:rPr>
                          <m:t>E</m:t>
                        </m:r>
                      </m:e>
                    </m:acc>
                  </m:e>
                  <m:sub>
                    <m:r>
                      <m:rPr>
                        <m:sty m:val="p"/>
                      </m:rPr>
                      <w:rPr>
                        <w:rFonts w:ascii="Cambria Math" w:hAnsi="Cambria Math"/>
                        <w:sz w:val="16"/>
                        <w:szCs w:val="16"/>
                      </w:rPr>
                      <m:t>8</m:t>
                    </m:r>
                  </m:sub>
                </m:sSub>
              </m:oMath>
            </m:oMathPara>
          </w:p>
          <w:p w14:paraId="40986254" w14:textId="5FC5199C" w:rsidR="00812938" w:rsidRPr="003E7DFF" w:rsidRDefault="0078037F" w:rsidP="00812938">
            <w:pPr>
              <w:jc w:val="center"/>
              <w:rPr>
                <w:rFonts w:cs="Arial"/>
                <w:iCs/>
                <w:sz w:val="16"/>
                <w:szCs w:val="16"/>
              </w:rPr>
            </w:pPr>
            <m:oMathPara>
              <m:oMath>
                <m:sSub>
                  <m:sSubPr>
                    <m:ctrlPr>
                      <w:rPr>
                        <w:rFonts w:ascii="Cambria Math" w:hAnsi="Cambria Math"/>
                        <w:iCs/>
                        <w:sz w:val="16"/>
                        <w:szCs w:val="16"/>
                      </w:rPr>
                    </m:ctrlPr>
                  </m:sSubPr>
                  <m:e>
                    <m:acc>
                      <m:accPr>
                        <m:chr m:val="̇"/>
                        <m:ctrlPr>
                          <w:rPr>
                            <w:rFonts w:ascii="Cambria Math" w:hAnsi="Cambria Math"/>
                            <w:iCs/>
                            <w:sz w:val="16"/>
                            <w:szCs w:val="16"/>
                          </w:rPr>
                        </m:ctrlPr>
                      </m:accPr>
                      <m:e>
                        <m:r>
                          <m:rPr>
                            <m:sty m:val="p"/>
                          </m:rPr>
                          <w:rPr>
                            <w:rFonts w:ascii="Cambria Math" w:hAnsi="Cambria Math"/>
                            <w:sz w:val="16"/>
                            <w:szCs w:val="16"/>
                          </w:rPr>
                          <m:t>E</m:t>
                        </m:r>
                      </m:e>
                    </m:acc>
                  </m:e>
                  <m:sub>
                    <m:r>
                      <m:rPr>
                        <m:sty m:val="p"/>
                      </m:rPr>
                      <w:rPr>
                        <w:rFonts w:ascii="Cambria Math" w:hAnsi="Cambria Math"/>
                        <w:sz w:val="16"/>
                        <w:szCs w:val="16"/>
                      </w:rPr>
                      <m:t>P</m:t>
                    </m:r>
                  </m:sub>
                </m:sSub>
                <m:r>
                  <m:rPr>
                    <m:sty m:val="p"/>
                  </m:rPr>
                  <w:rPr>
                    <w:rFonts w:ascii="Cambria Math" w:hAnsi="Cambria Math"/>
                    <w:sz w:val="16"/>
                    <w:szCs w:val="16"/>
                  </w:rPr>
                  <m:t>=</m:t>
                </m:r>
                <m:sSub>
                  <m:sSubPr>
                    <m:ctrlPr>
                      <w:rPr>
                        <w:rFonts w:ascii="Cambria Math" w:hAnsi="Cambria Math"/>
                        <w:iCs/>
                        <w:sz w:val="16"/>
                        <w:szCs w:val="16"/>
                      </w:rPr>
                    </m:ctrlPr>
                  </m:sSubPr>
                  <m:e>
                    <m:acc>
                      <m:accPr>
                        <m:chr m:val="̇"/>
                        <m:ctrlPr>
                          <w:rPr>
                            <w:rFonts w:ascii="Cambria Math" w:hAnsi="Cambria Math"/>
                            <w:iCs/>
                            <w:sz w:val="16"/>
                            <w:szCs w:val="16"/>
                          </w:rPr>
                        </m:ctrlPr>
                      </m:accPr>
                      <m:e>
                        <m:r>
                          <m:rPr>
                            <m:sty m:val="p"/>
                          </m:rPr>
                          <w:rPr>
                            <w:rFonts w:ascii="Cambria Math" w:hAnsi="Cambria Math"/>
                            <w:sz w:val="16"/>
                            <w:szCs w:val="16"/>
                          </w:rPr>
                          <m:t>E</m:t>
                        </m:r>
                      </m:e>
                    </m:acc>
                  </m:e>
                  <m:sub>
                    <m:r>
                      <m:rPr>
                        <m:sty m:val="p"/>
                      </m:rPr>
                      <w:rPr>
                        <w:rFonts w:ascii="Cambria Math" w:hAnsi="Cambria Math"/>
                        <w:sz w:val="16"/>
                        <w:szCs w:val="16"/>
                      </w:rPr>
                      <m:t>6</m:t>
                    </m:r>
                  </m:sub>
                </m:sSub>
              </m:oMath>
            </m:oMathPara>
          </w:p>
        </w:tc>
      </w:tr>
    </w:tbl>
    <w:p w14:paraId="7655809C" w14:textId="77777777" w:rsidR="003D609A" w:rsidRPr="003E7DFF" w:rsidRDefault="003D609A" w:rsidP="003D609A">
      <w:pPr>
        <w:pStyle w:val="CETHeading1"/>
      </w:pPr>
      <w:r w:rsidRPr="003E7DFF">
        <w:lastRenderedPageBreak/>
        <w:t>Results and discussion</w:t>
      </w:r>
    </w:p>
    <w:p w14:paraId="4933DA81" w14:textId="12BDCFE8" w:rsidR="003D609A" w:rsidRPr="003E7DFF" w:rsidRDefault="003D609A" w:rsidP="003D609A">
      <w:pPr>
        <w:pStyle w:val="CETheadingx"/>
      </w:pPr>
      <w:r w:rsidRPr="003E7DFF">
        <w:t>Experimental studies</w:t>
      </w:r>
    </w:p>
    <w:p w14:paraId="499050AE" w14:textId="25E5ABA6" w:rsidR="00B75218" w:rsidRPr="003E7DFF" w:rsidRDefault="00A261E5" w:rsidP="00E82663">
      <w:pPr>
        <w:pStyle w:val="CETBodytext"/>
      </w:pPr>
      <w:r w:rsidRPr="003E7DFF">
        <w:rPr>
          <w:noProof/>
        </w:rPr>
        <w:drawing>
          <wp:anchor distT="0" distB="0" distL="114300" distR="114300" simplePos="0" relativeHeight="251658240" behindDoc="0" locked="0" layoutInCell="1" allowOverlap="1" wp14:anchorId="63FE114A" wp14:editId="4337D1C4">
            <wp:simplePos x="0" y="0"/>
            <wp:positionH relativeFrom="column">
              <wp:posOffset>41967</wp:posOffset>
            </wp:positionH>
            <wp:positionV relativeFrom="paragraph">
              <wp:posOffset>1057275</wp:posOffset>
            </wp:positionV>
            <wp:extent cx="2479040" cy="1529715"/>
            <wp:effectExtent l="0" t="0" r="0" b="0"/>
            <wp:wrapSquare wrapText="bothSides"/>
            <wp:docPr id="19" name="Gráfico 19">
              <a:extLst xmlns:a="http://schemas.openxmlformats.org/drawingml/2006/main">
                <a:ext uri="{FF2B5EF4-FFF2-40B4-BE49-F238E27FC236}">
                  <a16:creationId xmlns:a16="http://schemas.microsoft.com/office/drawing/2014/main" id="{00000000-0008-0000-02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r w:rsidR="00AD1079" w:rsidRPr="003E7DFF">
        <w:t xml:space="preserve">Figure </w:t>
      </w:r>
      <w:r w:rsidR="003E1299" w:rsidRPr="003E7DFF">
        <w:t>2</w:t>
      </w:r>
      <w:r w:rsidR="003F494F" w:rsidRPr="003E7DFF">
        <w:t xml:space="preserve"> a)</w:t>
      </w:r>
      <w:r w:rsidR="0044657C" w:rsidRPr="003E7DFF">
        <w:t xml:space="preserve"> </w:t>
      </w:r>
      <w:r w:rsidR="00FF11CB" w:rsidRPr="003E7DFF">
        <w:t>shows</w:t>
      </w:r>
      <w:r w:rsidR="0044657C" w:rsidRPr="003E7DFF">
        <w:t xml:space="preserve"> the </w:t>
      </w:r>
      <w:r w:rsidR="00EC4A76" w:rsidRPr="003E7DFF">
        <w:t xml:space="preserve">oil extraction </w:t>
      </w:r>
      <w:r w:rsidR="0044657C" w:rsidRPr="003E7DFF">
        <w:t>yield</w:t>
      </w:r>
      <w:r w:rsidR="00FF11CB" w:rsidRPr="003E7DFF">
        <w:t xml:space="preserve"> </w:t>
      </w:r>
      <w:r w:rsidR="00EC4A76" w:rsidRPr="003E7DFF">
        <w:t>for the</w:t>
      </w:r>
      <w:r w:rsidR="0044657C" w:rsidRPr="003E7DFF">
        <w:t xml:space="preserve"> UAE </w:t>
      </w:r>
      <w:r w:rsidR="00EC4A76" w:rsidRPr="003E7DFF">
        <w:t>process</w:t>
      </w:r>
      <w:r w:rsidR="0044657C" w:rsidRPr="003E7DFF">
        <w:t xml:space="preserve"> at different </w:t>
      </w:r>
      <w:r w:rsidR="00FC1ADA" w:rsidRPr="003E7DFF">
        <w:t>Hexane to SCGs</w:t>
      </w:r>
      <w:r w:rsidR="001840C5" w:rsidRPr="003E7DFF">
        <w:t xml:space="preserve"> </w:t>
      </w:r>
      <w:r w:rsidR="0044657C" w:rsidRPr="003E7DFF">
        <w:t>ratio</w:t>
      </w:r>
      <w:r w:rsidR="00EC4A76" w:rsidRPr="003E7DFF">
        <w:t>s</w:t>
      </w:r>
      <w:r w:rsidR="003F494F" w:rsidRPr="003E7DFF">
        <w:t>.</w:t>
      </w:r>
      <w:r w:rsidR="00DF47AA" w:rsidRPr="003E7DFF">
        <w:t xml:space="preserve"> </w:t>
      </w:r>
      <w:r w:rsidR="00EC4A76" w:rsidRPr="003E7DFF">
        <w:t xml:space="preserve">It is observed that the increase </w:t>
      </w:r>
      <w:r w:rsidR="00EC4A76" w:rsidRPr="00A7675B">
        <w:rPr>
          <w:color w:val="000000" w:themeColor="text1"/>
        </w:rPr>
        <w:t xml:space="preserve">of the Hexane to SCGs ratio from </w:t>
      </w:r>
      <w:r w:rsidR="003F494F" w:rsidRPr="00A7675B">
        <w:rPr>
          <w:color w:val="000000" w:themeColor="text1"/>
        </w:rPr>
        <w:t xml:space="preserve">5 mL/g </w:t>
      </w:r>
      <w:r w:rsidR="00EC4A76" w:rsidRPr="00A7675B">
        <w:rPr>
          <w:color w:val="000000" w:themeColor="text1"/>
        </w:rPr>
        <w:t>to</w:t>
      </w:r>
      <w:r w:rsidR="003F494F" w:rsidRPr="00A7675B">
        <w:rPr>
          <w:color w:val="000000" w:themeColor="text1"/>
        </w:rPr>
        <w:t xml:space="preserve"> 20 mL/g</w:t>
      </w:r>
      <w:r w:rsidR="00EC4A76" w:rsidRPr="00A7675B">
        <w:rPr>
          <w:color w:val="000000" w:themeColor="text1"/>
        </w:rPr>
        <w:t>, increase</w:t>
      </w:r>
      <w:r w:rsidR="06C5CBCC" w:rsidRPr="00A7675B">
        <w:rPr>
          <w:color w:val="000000" w:themeColor="text1"/>
        </w:rPr>
        <w:t>s</w:t>
      </w:r>
      <w:r w:rsidR="00EC4A76" w:rsidRPr="00A7675B">
        <w:rPr>
          <w:color w:val="000000" w:themeColor="text1"/>
        </w:rPr>
        <w:t xml:space="preserve"> the oil extraction yield from</w:t>
      </w:r>
      <w:r w:rsidR="003F494F" w:rsidRPr="00A7675B">
        <w:rPr>
          <w:color w:val="000000" w:themeColor="text1"/>
        </w:rPr>
        <w:t xml:space="preserve"> 10.5</w:t>
      </w:r>
      <w:r w:rsidR="00804235" w:rsidRPr="00A7675B">
        <w:rPr>
          <w:color w:val="000000" w:themeColor="text1"/>
        </w:rPr>
        <w:t xml:space="preserve"> </w:t>
      </w:r>
      <w:r w:rsidR="003F494F" w:rsidRPr="00A7675B">
        <w:rPr>
          <w:color w:val="000000" w:themeColor="text1"/>
        </w:rPr>
        <w:t xml:space="preserve">% </w:t>
      </w:r>
      <w:r w:rsidR="00EC4A76" w:rsidRPr="00A7675B">
        <w:rPr>
          <w:color w:val="000000" w:themeColor="text1"/>
        </w:rPr>
        <w:t>to</w:t>
      </w:r>
      <w:r w:rsidR="003F494F" w:rsidRPr="00A7675B">
        <w:rPr>
          <w:color w:val="000000" w:themeColor="text1"/>
        </w:rPr>
        <w:t xml:space="preserve"> 18.8</w:t>
      </w:r>
      <w:r w:rsidR="00804235" w:rsidRPr="00A7675B">
        <w:rPr>
          <w:color w:val="000000" w:themeColor="text1"/>
        </w:rPr>
        <w:t xml:space="preserve"> </w:t>
      </w:r>
      <w:r w:rsidR="003F494F" w:rsidRPr="00A7675B">
        <w:rPr>
          <w:color w:val="000000" w:themeColor="text1"/>
        </w:rPr>
        <w:t xml:space="preserve">%. </w:t>
      </w:r>
      <w:r w:rsidR="00EC4A76" w:rsidRPr="00A7675B">
        <w:rPr>
          <w:color w:val="000000" w:themeColor="text1"/>
        </w:rPr>
        <w:t xml:space="preserve">In addition, </w:t>
      </w:r>
      <w:r w:rsidR="003F494F" w:rsidRPr="00A7675B">
        <w:rPr>
          <w:color w:val="000000" w:themeColor="text1"/>
        </w:rPr>
        <w:t>Figur</w:t>
      </w:r>
      <w:r w:rsidR="00EC4A76" w:rsidRPr="00A7675B">
        <w:rPr>
          <w:color w:val="000000" w:themeColor="text1"/>
        </w:rPr>
        <w:t>e</w:t>
      </w:r>
      <w:r w:rsidR="003F494F" w:rsidRPr="00A7675B">
        <w:rPr>
          <w:color w:val="000000" w:themeColor="text1"/>
        </w:rPr>
        <w:t xml:space="preserve"> b)</w:t>
      </w:r>
      <w:r w:rsidR="00FC1ADA" w:rsidRPr="00A7675B">
        <w:rPr>
          <w:color w:val="000000" w:themeColor="text1"/>
        </w:rPr>
        <w:t xml:space="preserve"> </w:t>
      </w:r>
      <w:r w:rsidR="00EC4A76" w:rsidRPr="00A7675B">
        <w:rPr>
          <w:color w:val="000000" w:themeColor="text1"/>
        </w:rPr>
        <w:t xml:space="preserve">shows the results from literature </w:t>
      </w:r>
      <w:r w:rsidR="00804235" w:rsidRPr="00A7675B">
        <w:rPr>
          <w:color w:val="000000" w:themeColor="text1"/>
        </w:rPr>
        <w:fldChar w:fldCharType="begin" w:fldLock="1"/>
      </w:r>
      <w:r w:rsidR="00A7675B">
        <w:rPr>
          <w:color w:val="000000" w:themeColor="text1"/>
        </w:rPr>
        <w:instrText>ADDIN CSL_CITATION {"citationItems":[{"id":"ITEM-1","itemData":{"ISBN":"9788895608471","ISSN":"22839216","abstract":"Spent coffee grounds (SCG) have grown its popularity as a low-cost and versatile resource in multiple application fields. The economic potential of SCG is highlighted by its abundance and rich contents of various beneficial compounds, such as polyphenols, polysaccharides, amino acids, antioxidants, etc. This study aimed to evaluate the content of lipid hydroperoxide (LP), total phenolic content (TPC), flavonoid content (TFC) and antioxidant in SCG's extract. The coffee grounds were extracted using n-hexane and methanol in three different SCG/solvent (w/v) ratios: 1 : 10, 1 : 15 and 1 : 20. Both conventional and advanced extraction methods were employed, including Maceration (MAC), Soxhlet (SOX), ultrasound-Assisted extraction (UAE), microwave-Assisted extraction (MAE). The highest contents of LP and TPC were 0.0191 mM and 13.466 mg gallic acid (AG)/g dry weight by using UAE at the ratio of 1 : 20. With the same ratio, TFC peaked the highest point at 31.15 mg quercetin/g dry weight when extracted by MAE method. The oil recovery yield was in the range from 9.42 % to 17.96 %. The phenolic recovery yield was between 5.76 % and 12.3 %. The results indicated the high antioxidant capacity of the extract.","author":[{"dropping-particle":"","family":"Le","given":"Phung T.K.","non-dropping-particle":"","parse-names":false,"suffix":""},{"dropping-particle":"","family":"Vu","given":"Quan T.H.","non-dropping-particle":"","parse-names":false,"suffix":""},{"dropping-particle":"","family":"Nguyen","given":"Quan T.V.","non-dropping-particle":"","parse-names":false,"suffix":""},{"dropping-particle":"","family":"Tran","given":"Khoa A.","non-dropping-particle":"","parse-names":false,"suffix":""},{"dropping-particle":"","family":"Le","given":"Kien A.","non-dropping-particle":"","parse-names":false,"suffix":""}],"container-title":"Chemical Engineering Transactions","id":"ITEM-1","issue":"January 2017","issued":{"date-parts":[["2017"]]},"page":"1729-1734","title":"Extraction and evaluation the biological activities of oil from spent coffee grounds","type":"article-journal","volume":"56"},"uris":["http://www.mendeley.com/documents/?uuid=1c549636-1154-402f-9fc0-09e1ff3650ba","http://www.mendeley.com/documents/?uuid=742e7abe-3be1-4062-b268-8abac196a52d"]},{"id":"ITEM-2","itemData":{"ISSN":"00162361","abstract":"The effect of different extraction solvents (polar and non-polar) on yield, chemical and physical properties, including free fatty acid content (FFA) or acid value (AV), saponification value (SV), density, viscosity, elemental composition and heating values of oil extracted from spent coffee grounds (SCG) is investigated. The Soxhlet extraction method is utilized for the extraction of oil from spent coffee grounds. Iso-propanol, ethanol, and acetone as polar solvents and toluene, chloroform, hexane and n-pentane as nonpolar solvents are used. For each solvent, the oil yield is recorded for different time spans. The results show that the highest oil yield (15.3%) is achieved using hexane as an extraction solvent after 30 min of extraction time. The AV and SV of the extracted oils vary depending on the extraction solvent. The results indicate that AV of SCG oil extracted with hexane is 3.65% (7.3 mg KOH/g). This value is lower than the values for spent coffee oil extracted with the other solvents (ethanol 3.85%, isopropanol 6.4%, chloroform 4.55%, and toluene 4.15%). Free fatty acids (FFA) of the extracted oil are converted into fatty acid methyl ester (FAME) by base-catalyzed esterification. Effects of temperature, the ratio of FFA to the methanol-KOH solution and the reaction time are investigated. With one step alkali-catalyzed transesterification, oil conversion to methyl ester can be enhanced from approx. 55-85% by increasing the reaction time, the reaction temperature and the MeOH-KOH/FFA ratio. However, a complete oil conversion could only be achieved by utilizing a two-steps transesterification process. © 2012 Elsevier Ltd. All rights reserved."</w:instrText>
      </w:r>
      <w:r w:rsidR="00A7675B" w:rsidRPr="00A7675B">
        <w:rPr>
          <w:color w:val="000000" w:themeColor="text1"/>
          <w:lang w:val="es-ES"/>
        </w:rPr>
        <w:instrText>,"author":[{"dropping-particle":"","family":"Al-Hamamre","given":"Zayed","non-dropping-particle":"","parse-names":false,"suffix":""},{"dropping-particle":"","family":"Foerster","given":"Sascha","non-dropping-particle":"","parse-names":false,"suffix":""},{"dropping-particle":"","family":"Hartmann","given":"Franziska","non-dropping-particle":"","parse-names":false,"suffix":""},{"dropping-particle":"","family":"Kröger","given":"Michael","non-dropping-particle":"","parse-names":false,"suffix":""},{"dropping-particle":"","family":"Kaltschmitt","given":"Martin","non-dropping-particle":"","parse-names":false,"suffix":""}],"container-title":"Fuel","id":"ITEM-2","issue":"x","issued":{"date-parts":[["2012"]]},"page":"70-76","publisher":"Elsevier Ltd","title":"Oil extracted from spent coffee grounds as a renewable source for fatty acid methyl ester manufacturing","type":"article-journal","volume":"96"},"uris":["http://www.mendeley.com/documents/?uuid=bd3d2214-36f0-4c3d-8b38-d5d2418d731c","http://www.mendeley.com/documents/?uuid=378fe7cc-7a3d-43db-a87e-0b42de9a7c66","http://www.mendeley.com/documents/?uuid=5d5fcfff-a214-48d3-bf91-0e30aac090ef"]}],"mendeley":{"formattedCitation":"(Al-Hamamre et al., 2012; Le et al., 2017)","plainTextFormattedCitation":"(Al-Hamamre et al., 2012; Le et al., 2017)","previouslyFormattedCitation":"(Al-Hamamre et al., 2012; Le et al., 2017)"},"properties":{"noteIndex":0},"schema":"https://github.com/citation-style-language/schema/raw/master/csl-citation.json"}</w:instrText>
      </w:r>
      <w:r w:rsidR="00804235" w:rsidRPr="00A7675B">
        <w:rPr>
          <w:color w:val="000000" w:themeColor="text1"/>
        </w:rPr>
        <w:fldChar w:fldCharType="separate"/>
      </w:r>
      <w:r w:rsidR="00804235" w:rsidRPr="00A7675B">
        <w:rPr>
          <w:noProof/>
          <w:color w:val="000000" w:themeColor="text1"/>
          <w:lang w:val="es-ES"/>
        </w:rPr>
        <w:t>(Al-Hamamre et al., 2012; Le et al., 2017)</w:t>
      </w:r>
      <w:r w:rsidR="00804235" w:rsidRPr="00A7675B">
        <w:rPr>
          <w:color w:val="000000" w:themeColor="text1"/>
        </w:rPr>
        <w:fldChar w:fldCharType="end"/>
      </w:r>
      <w:r w:rsidR="00804235" w:rsidRPr="00A7675B">
        <w:rPr>
          <w:color w:val="000000" w:themeColor="text1"/>
          <w:lang w:val="es-ES"/>
        </w:rPr>
        <w:t xml:space="preserve"> f</w:t>
      </w:r>
      <w:r w:rsidR="00EC4A76" w:rsidRPr="00A7675B">
        <w:rPr>
          <w:color w:val="000000" w:themeColor="text1"/>
          <w:lang w:val="es-ES"/>
        </w:rPr>
        <w:t>or the SE process</w:t>
      </w:r>
      <w:r w:rsidR="00EC4A76" w:rsidRPr="003575D5">
        <w:rPr>
          <w:color w:val="000000" w:themeColor="text1"/>
          <w:lang w:val="es-ES"/>
        </w:rPr>
        <w:t xml:space="preserve">. </w:t>
      </w:r>
      <w:r w:rsidR="00EC4A76" w:rsidRPr="003E7DFF">
        <w:t xml:space="preserve">It is observed that the highest yield is obtained at </w:t>
      </w:r>
      <w:r w:rsidR="00FC1ADA" w:rsidRPr="003E7DFF">
        <w:t>15 mL/g (17</w:t>
      </w:r>
      <w:r w:rsidR="008B70F7">
        <w:t xml:space="preserve"> </w:t>
      </w:r>
      <w:r w:rsidR="00FC1ADA" w:rsidRPr="003E7DFF">
        <w:t xml:space="preserve">%) </w:t>
      </w:r>
      <w:r w:rsidR="00EC4A76" w:rsidRPr="003E7DFF">
        <w:t xml:space="preserve">and at </w:t>
      </w:r>
      <w:r w:rsidR="0067027A" w:rsidRPr="00907A2D">
        <w:t>20 mL/g</w:t>
      </w:r>
      <w:r w:rsidR="00FC1ADA" w:rsidRPr="00907A2D">
        <w:t xml:space="preserve"> </w:t>
      </w:r>
      <w:r w:rsidR="00EC4A76" w:rsidRPr="00907A2D">
        <w:t xml:space="preserve">the yield decreases, even less than the UAE </w:t>
      </w:r>
      <w:r w:rsidR="00C47920" w:rsidRPr="00907A2D">
        <w:t>process</w:t>
      </w:r>
      <w:r w:rsidR="00EC4A76" w:rsidRPr="00907A2D">
        <w:t>. It can be noted</w:t>
      </w:r>
      <w:r w:rsidR="00C47920" w:rsidRPr="00907A2D">
        <w:t xml:space="preserve"> that</w:t>
      </w:r>
      <w:r w:rsidR="265F3080" w:rsidRPr="00907A2D">
        <w:t xml:space="preserve"> </w:t>
      </w:r>
      <w:r w:rsidR="00C47920" w:rsidRPr="00907A2D">
        <w:t>the u</w:t>
      </w:r>
      <w:r w:rsidR="00C47920" w:rsidRPr="00907A2D">
        <w:rPr>
          <w:color w:val="000000" w:themeColor="text1"/>
        </w:rPr>
        <w:t>se of</w:t>
      </w:r>
      <w:r w:rsidR="00C313DA" w:rsidRPr="00907A2D">
        <w:rPr>
          <w:color w:val="000000" w:themeColor="text1"/>
        </w:rPr>
        <w:t xml:space="preserve"> </w:t>
      </w:r>
      <w:r w:rsidR="002677BF" w:rsidRPr="00907A2D">
        <w:rPr>
          <w:color w:val="000000" w:themeColor="text1"/>
        </w:rPr>
        <w:t>ultrasound</w:t>
      </w:r>
      <w:r w:rsidR="00C313DA" w:rsidRPr="00907A2D">
        <w:rPr>
          <w:color w:val="000000" w:themeColor="text1"/>
        </w:rPr>
        <w:t xml:space="preserve"> waves</w:t>
      </w:r>
      <w:r w:rsidR="004150D8" w:rsidRPr="00907A2D">
        <w:rPr>
          <w:color w:val="000000" w:themeColor="text1"/>
        </w:rPr>
        <w:t xml:space="preserve"> </w:t>
      </w:r>
      <w:r w:rsidR="001A0551" w:rsidRPr="00907A2D">
        <w:t>is more efficient</w:t>
      </w:r>
      <w:r w:rsidR="001A0551" w:rsidRPr="00907A2D">
        <w:rPr>
          <w:color w:val="000000" w:themeColor="text1"/>
        </w:rPr>
        <w:t xml:space="preserve"> </w:t>
      </w:r>
      <w:r w:rsidR="00C47920" w:rsidRPr="00907A2D">
        <w:rPr>
          <w:color w:val="000000" w:themeColor="text1"/>
        </w:rPr>
        <w:t xml:space="preserve">because </w:t>
      </w:r>
      <w:r w:rsidR="5311DD4D" w:rsidRPr="00907A2D">
        <w:rPr>
          <w:color w:val="000000" w:themeColor="text1"/>
        </w:rPr>
        <w:t>they</w:t>
      </w:r>
      <w:r w:rsidR="00C47920" w:rsidRPr="00907A2D">
        <w:rPr>
          <w:color w:val="000000" w:themeColor="text1"/>
        </w:rPr>
        <w:t xml:space="preserve"> </w:t>
      </w:r>
      <w:r w:rsidR="00C313DA" w:rsidRPr="00907A2D">
        <w:rPr>
          <w:color w:val="000000" w:themeColor="text1"/>
        </w:rPr>
        <w:t>produce the</w:t>
      </w:r>
      <w:r w:rsidR="00C47920" w:rsidRPr="00907A2D">
        <w:rPr>
          <w:color w:val="000000" w:themeColor="text1"/>
        </w:rPr>
        <w:t xml:space="preserve"> </w:t>
      </w:r>
      <w:r w:rsidR="00C313DA" w:rsidRPr="00907A2D">
        <w:rPr>
          <w:rFonts w:cs="Arial"/>
          <w:color w:val="000000" w:themeColor="text1"/>
        </w:rPr>
        <w:t>destruction of cell membranes</w:t>
      </w:r>
      <w:r w:rsidR="00C313DA" w:rsidRPr="00907A2D">
        <w:rPr>
          <w:color w:val="000000" w:themeColor="text1"/>
        </w:rPr>
        <w:t xml:space="preserve"> of </w:t>
      </w:r>
      <w:r w:rsidR="3022862B" w:rsidRPr="00907A2D">
        <w:rPr>
          <w:color w:val="000000" w:themeColor="text1"/>
        </w:rPr>
        <w:t>the so</w:t>
      </w:r>
      <w:r w:rsidR="00A964C5" w:rsidRPr="00907A2D">
        <w:rPr>
          <w:color w:val="000000" w:themeColor="text1"/>
        </w:rPr>
        <w:t>li</w:t>
      </w:r>
      <w:r w:rsidR="3022862B" w:rsidRPr="00907A2D">
        <w:rPr>
          <w:color w:val="000000" w:themeColor="text1"/>
        </w:rPr>
        <w:t>d</w:t>
      </w:r>
      <w:r w:rsidR="00C313DA" w:rsidRPr="00907A2D">
        <w:rPr>
          <w:color w:val="000000" w:themeColor="text1"/>
        </w:rPr>
        <w:t xml:space="preserve"> </w:t>
      </w:r>
      <w:r w:rsidR="19D17AFE" w:rsidRPr="00907A2D">
        <w:rPr>
          <w:color w:val="000000" w:themeColor="text1"/>
        </w:rPr>
        <w:t>to</w:t>
      </w:r>
      <w:r w:rsidR="00C47920" w:rsidRPr="00907A2D">
        <w:rPr>
          <w:color w:val="000000" w:themeColor="text1"/>
        </w:rPr>
        <w:t xml:space="preserve"> </w:t>
      </w:r>
      <w:r w:rsidR="00C47920" w:rsidRPr="00907A2D">
        <w:t>extract the intracellular</w:t>
      </w:r>
      <w:r w:rsidR="00C47920" w:rsidRPr="003E7DFF">
        <w:t xml:space="preserve"> oil</w:t>
      </w:r>
      <w:r w:rsidR="00787C2C" w:rsidRPr="003E7DFF">
        <w:t xml:space="preserve"> </w:t>
      </w:r>
      <w:r w:rsidR="00E37D00" w:rsidRPr="003E7DFF">
        <w:fldChar w:fldCharType="begin" w:fldLock="1"/>
      </w:r>
      <w:r w:rsidR="00A7675B">
        <w:instrText>ADDIN CSL_CITATION {"citationItems":[{"id":"ITEM-1","itemData":{"ISBN":"9780123813749","abstract":"This chapter is a review on solvent-based extraction techniques for the determination of pesticides in different food matrices. Extraction can be categorized as conventional solvent extraction with acetonitrile, acetone, and ethyl acetate as primary solvents or energy-assisted extraction techniques such as pressurized liquid extraction, microwave assisted- and ultrasound-assisted liquid extraction. Discussion is based on these techniques as well as their applications on different food matrices, with an emphasis on multi-residue pesticide analysis. © 2011 Copyright","author":[{"dropping-particle":"","family":"Zhang","given":"K.","non-dropping-particle":"","parse-names":false,"suffix":""},{"dropping-particle":"","family":"Wong","given":"J. W.","non-dropping-particle":"","parse-names":false,"suffix":""}],"container-title":"Comprehensive Sampling and Sample Preparation: Analytical Techniques for Scientists","id":"ITEM-1","issued":{"date-parts":[["2012"]]},"number-of-pages":"245-261","publisher":"Elsevier","title":"Solvent-based extraction techniques for the determination of pesticides in food","type":"book","volume":"4"},"uris":["http://www.mendeley.com/documents/?uuid=203ef616-397c-4cde-b7e0-988c711b7e41","http://www.mendeley.com/documents/?uuid=8d6f2bb6-db8f-4d6f-bc7b-022182dbaaeb"]}],"mendeley":{"formattedCitation":"(Zhang and Wong, 2012)","plainTextFormattedCitation":"(Zhang and Wong, 2012)","previouslyFormattedCitation":"(Zhang and Wong, 2012)"},"properties":{"noteIndex":0},"schema":"https://github.com/citation-style-language/schema/raw/master/csl-citation.json"}</w:instrText>
      </w:r>
      <w:r w:rsidR="00E37D00" w:rsidRPr="003E7DFF">
        <w:fldChar w:fldCharType="separate"/>
      </w:r>
      <w:r w:rsidR="00E37D00" w:rsidRPr="003E7DFF">
        <w:rPr>
          <w:noProof/>
        </w:rPr>
        <w:t>(Zhang and Wong, 2012)</w:t>
      </w:r>
      <w:r w:rsidR="00E37D00" w:rsidRPr="003E7DFF">
        <w:fldChar w:fldCharType="end"/>
      </w:r>
      <w:r w:rsidR="00E37D00" w:rsidRPr="003E7DFF">
        <w:t>.</w:t>
      </w:r>
      <w:r w:rsidR="00C47920" w:rsidRPr="003E7DFF">
        <w:t xml:space="preserve"> While the Soxhlet process used</w:t>
      </w:r>
      <w:r w:rsidR="1271FC4B">
        <w:t xml:space="preserve"> </w:t>
      </w:r>
      <w:r w:rsidR="00C47920">
        <w:t>convection heating</w:t>
      </w:r>
      <w:r w:rsidR="00C47920" w:rsidRPr="003E7DFF">
        <w:t xml:space="preserve"> </w:t>
      </w:r>
      <w:r w:rsidR="70EC452A">
        <w:t xml:space="preserve">for </w:t>
      </w:r>
      <w:r w:rsidR="00C47920">
        <w:t>the oi</w:t>
      </w:r>
      <w:r w:rsidR="509BFF04">
        <w:t>l</w:t>
      </w:r>
      <w:r w:rsidR="00C47920">
        <w:t xml:space="preserve"> e</w:t>
      </w:r>
      <w:r w:rsidR="509BFF04">
        <w:t>xtr</w:t>
      </w:r>
      <w:r w:rsidR="00C47920">
        <w:t>a</w:t>
      </w:r>
      <w:r w:rsidR="509BFF04">
        <w:t>c</w:t>
      </w:r>
      <w:r w:rsidR="00C47920">
        <w:t>ti</w:t>
      </w:r>
      <w:r w:rsidR="509BFF04">
        <w:t>o</w:t>
      </w:r>
      <w:r w:rsidR="00C47920">
        <w:t>n.</w:t>
      </w:r>
    </w:p>
    <w:p w14:paraId="166363C1" w14:textId="4E2381CF" w:rsidR="007C0CC7" w:rsidRPr="003E7DFF" w:rsidRDefault="00A261E5" w:rsidP="00895C45">
      <w:pPr>
        <w:pStyle w:val="CETBodytext"/>
        <w:rPr>
          <w:rStyle w:val="CETCaptionCarattere"/>
          <w:lang w:val="en-US"/>
        </w:rPr>
      </w:pPr>
      <w:r w:rsidRPr="003E7DFF">
        <w:rPr>
          <w:noProof/>
        </w:rPr>
        <w:drawing>
          <wp:anchor distT="0" distB="0" distL="114300" distR="114300" simplePos="0" relativeHeight="251658241" behindDoc="0" locked="0" layoutInCell="1" allowOverlap="1" wp14:anchorId="0ED22617" wp14:editId="7D3FED59">
            <wp:simplePos x="0" y="0"/>
            <wp:positionH relativeFrom="column">
              <wp:posOffset>2740044</wp:posOffset>
            </wp:positionH>
            <wp:positionV relativeFrom="paragraph">
              <wp:posOffset>27305</wp:posOffset>
            </wp:positionV>
            <wp:extent cx="2400300" cy="1546860"/>
            <wp:effectExtent l="0" t="0" r="0" b="0"/>
            <wp:wrapSquare wrapText="bothSides"/>
            <wp:docPr id="27" name="Gráfico 27">
              <a:extLst xmlns:a="http://schemas.openxmlformats.org/drawingml/2006/main">
                <a:ext uri="{FF2B5EF4-FFF2-40B4-BE49-F238E27FC236}">
                  <a16:creationId xmlns:a16="http://schemas.microsoft.com/office/drawing/2014/main" id="{7C0ED773-9B44-43F3-ABA7-E989760173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14:sizeRelV relativeFrom="margin">
              <wp14:pctHeight>0</wp14:pctHeight>
            </wp14:sizeRelV>
          </wp:anchor>
        </w:drawing>
      </w:r>
    </w:p>
    <w:p w14:paraId="75630C62" w14:textId="3C7083D2" w:rsidR="00980B7B" w:rsidRDefault="00980B7B" w:rsidP="00895C45">
      <w:pPr>
        <w:pStyle w:val="CETBodytext"/>
        <w:rPr>
          <w:rStyle w:val="CETCaptionCarattere"/>
          <w:lang w:val="en-US"/>
        </w:rPr>
      </w:pPr>
    </w:p>
    <w:p w14:paraId="4F086D41" w14:textId="3C7083D2" w:rsidR="00980B7B" w:rsidRDefault="00980B7B" w:rsidP="00895C45">
      <w:pPr>
        <w:pStyle w:val="CETBodytext"/>
        <w:rPr>
          <w:rStyle w:val="CETCaptionCarattere"/>
          <w:lang w:val="en-US"/>
        </w:rPr>
      </w:pPr>
    </w:p>
    <w:p w14:paraId="67325408" w14:textId="3C7083D2" w:rsidR="00980B7B" w:rsidRDefault="00980B7B" w:rsidP="00895C45">
      <w:pPr>
        <w:pStyle w:val="CETBodytext"/>
        <w:rPr>
          <w:rStyle w:val="CETCaptionCarattere"/>
          <w:lang w:val="en-US"/>
        </w:rPr>
      </w:pPr>
    </w:p>
    <w:p w14:paraId="64A7069A" w14:textId="3C7083D2" w:rsidR="00980B7B" w:rsidRDefault="00980B7B" w:rsidP="00895C45">
      <w:pPr>
        <w:pStyle w:val="CETBodytext"/>
        <w:rPr>
          <w:rStyle w:val="CETCaptionCarattere"/>
          <w:lang w:val="en-US"/>
        </w:rPr>
      </w:pPr>
    </w:p>
    <w:p w14:paraId="1F75E2FC" w14:textId="3C7083D2" w:rsidR="00980B7B" w:rsidRDefault="00980B7B" w:rsidP="00895C45">
      <w:pPr>
        <w:pStyle w:val="CETBodytext"/>
        <w:rPr>
          <w:rStyle w:val="CETCaptionCarattere"/>
          <w:lang w:val="en-US"/>
        </w:rPr>
      </w:pPr>
    </w:p>
    <w:p w14:paraId="54445B8A" w14:textId="3C7083D2" w:rsidR="00980B7B" w:rsidRDefault="00980B7B" w:rsidP="00895C45">
      <w:pPr>
        <w:pStyle w:val="CETBodytext"/>
        <w:rPr>
          <w:rStyle w:val="CETCaptionCarattere"/>
          <w:lang w:val="en-US"/>
        </w:rPr>
      </w:pPr>
    </w:p>
    <w:p w14:paraId="77BA4F50" w14:textId="3C7083D2" w:rsidR="00980B7B" w:rsidRDefault="00980B7B" w:rsidP="00895C45">
      <w:pPr>
        <w:pStyle w:val="CETBodytext"/>
        <w:rPr>
          <w:rStyle w:val="CETCaptionCarattere"/>
          <w:lang w:val="en-US"/>
        </w:rPr>
      </w:pPr>
    </w:p>
    <w:p w14:paraId="277670E6" w14:textId="3C7083D2" w:rsidR="00980B7B" w:rsidRDefault="00980B7B" w:rsidP="00895C45">
      <w:pPr>
        <w:pStyle w:val="CETBodytext"/>
        <w:rPr>
          <w:rStyle w:val="CETCaptionCarattere"/>
          <w:lang w:val="en-US"/>
        </w:rPr>
      </w:pPr>
    </w:p>
    <w:p w14:paraId="7D50F940" w14:textId="3C7083D2" w:rsidR="00980B7B" w:rsidRDefault="00980B7B" w:rsidP="00895C45">
      <w:pPr>
        <w:pStyle w:val="CETBodytext"/>
        <w:rPr>
          <w:rStyle w:val="CETCaptionCarattere"/>
          <w:lang w:val="en-US"/>
        </w:rPr>
      </w:pPr>
    </w:p>
    <w:p w14:paraId="7C17B279" w14:textId="77777777" w:rsidR="00123CEF" w:rsidRDefault="00123CEF" w:rsidP="00895C45">
      <w:pPr>
        <w:pStyle w:val="CETBodytext"/>
        <w:rPr>
          <w:rStyle w:val="CETCaptionCarattere"/>
          <w:lang w:val="en-US"/>
        </w:rPr>
      </w:pPr>
    </w:p>
    <w:p w14:paraId="50B6CB00" w14:textId="454D9D4C" w:rsidR="00895C45" w:rsidRPr="00A7675B" w:rsidRDefault="00895C45" w:rsidP="00895C45">
      <w:pPr>
        <w:pStyle w:val="CETBodytext"/>
        <w:rPr>
          <w:color w:val="000000" w:themeColor="text1"/>
        </w:rPr>
      </w:pPr>
      <w:r w:rsidRPr="003E7DFF">
        <w:rPr>
          <w:rStyle w:val="CETCaptionCarattere"/>
          <w:lang w:val="en-US"/>
        </w:rPr>
        <w:t xml:space="preserve">Figure </w:t>
      </w:r>
      <w:r w:rsidR="003E1299" w:rsidRPr="003E7DFF">
        <w:rPr>
          <w:rStyle w:val="CETCaptionCarattere"/>
          <w:lang w:val="en-US"/>
        </w:rPr>
        <w:t>2</w:t>
      </w:r>
      <w:r w:rsidRPr="003E7DFF">
        <w:rPr>
          <w:rStyle w:val="CETCaptionCarattere"/>
          <w:lang w:val="en-US"/>
        </w:rPr>
        <w:t>: The effect of Hexane to SCGs ratio</w:t>
      </w:r>
      <w:r w:rsidR="00CF54BB" w:rsidRPr="003E7DFF">
        <w:rPr>
          <w:rStyle w:val="CETCaptionCarattere"/>
          <w:lang w:val="en-US"/>
        </w:rPr>
        <w:t xml:space="preserve"> </w:t>
      </w:r>
      <w:r w:rsidR="3FE6D9EA" w:rsidRPr="35EEC1D6">
        <w:rPr>
          <w:rStyle w:val="CETCaptionCarattere"/>
          <w:lang w:val="en-US"/>
        </w:rPr>
        <w:t>on</w:t>
      </w:r>
      <w:r w:rsidR="00CF54BB" w:rsidRPr="003E7DFF">
        <w:rPr>
          <w:rStyle w:val="CETCaptionCarattere"/>
          <w:lang w:val="en-US"/>
        </w:rPr>
        <w:t xml:space="preserve"> the oil yield </w:t>
      </w:r>
      <w:r w:rsidR="6D619419" w:rsidRPr="35EEC1D6">
        <w:rPr>
          <w:rStyle w:val="CETCaptionCarattere"/>
          <w:lang w:val="en-US"/>
        </w:rPr>
        <w:t>for</w:t>
      </w:r>
      <w:r w:rsidR="00CF54BB" w:rsidRPr="003E7DFF">
        <w:rPr>
          <w:rStyle w:val="CETCaptionCarattere"/>
          <w:lang w:val="en-US"/>
        </w:rPr>
        <w:t xml:space="preserve"> </w:t>
      </w:r>
      <w:r w:rsidR="007C0CC7" w:rsidRPr="003E7DFF">
        <w:rPr>
          <w:rStyle w:val="CETCaptionCarattere"/>
          <w:lang w:val="en-US"/>
        </w:rPr>
        <w:t xml:space="preserve">a) UAE </w:t>
      </w:r>
      <w:r w:rsidR="00CF54BB" w:rsidRPr="003E7DFF">
        <w:rPr>
          <w:rStyle w:val="CETCaptionCarattere"/>
          <w:lang w:val="en-US"/>
        </w:rPr>
        <w:t xml:space="preserve">and b) SE </w:t>
      </w:r>
      <w:r w:rsidR="00CF54BB" w:rsidRPr="00A7675B">
        <w:rPr>
          <w:rStyle w:val="CETCaptionCarattere"/>
          <w:color w:val="000000" w:themeColor="text1"/>
          <w:lang w:val="en-US"/>
        </w:rPr>
        <w:t>processes</w:t>
      </w:r>
      <w:r w:rsidR="006A2F09" w:rsidRPr="00A7675B">
        <w:rPr>
          <w:rStyle w:val="CETCaptionCarattere"/>
          <w:color w:val="000000" w:themeColor="text1"/>
          <w:lang w:val="en-US"/>
        </w:rPr>
        <w:t xml:space="preserve"> </w:t>
      </w:r>
      <w:r w:rsidR="00804235" w:rsidRPr="00A7675B">
        <w:rPr>
          <w:color w:val="000000" w:themeColor="text1"/>
        </w:rPr>
        <w:fldChar w:fldCharType="begin" w:fldLock="1"/>
      </w:r>
      <w:r w:rsidR="00A7675B">
        <w:rPr>
          <w:color w:val="000000" w:themeColor="text1"/>
        </w:rPr>
        <w:instrText>ADDIN CSL_CITATION {"citationItems":[{"id":"ITEM-1","itemData":{"ISBN":"9788895608471","ISSN":"22839216","abstract":"Spent coffee grounds (SCG) have grown its popularity as a low-cost and versatile resource in multiple application fields. The economic potential of SCG is highlighted by its abundance and rich contents of various beneficial compounds, such as polyphenols, polysaccharides, amino acids, antioxidants, etc. This study aimed to evaluate the content of lipid hydroperoxide (LP), total phenolic content (TPC), flavonoid content (TFC) and antioxidant in SCG's extract. The coffee grounds were extracted using n-hexane and methanol in three different SCG/solvent (w/v) ratios: 1 : 10, 1 : 15 and 1 : 20. Both conventional and advanced extraction methods were employed, including Maceration (MAC), Soxhlet (SOX), ultrasound-Assisted extraction (UAE), microwave-Assisted extraction (MAE). The highest contents of LP and TPC were 0.0191 mM and 13.466 mg gallic acid (AG)/g dry weight by using UAE at the ratio of 1 : 20. With the same ratio, TFC peaked the highest point at 31.15 mg quercetin/g dry weight when extracted by MAE method. The oil recovery yield was in the range from 9.42 % to 17.96 %. The phenolic recovery yield was between 5.76 % and 12.3 %. The results indicated the high antioxidant capacity of the extract.","author":[{"dropping-particle":"","family":"Le","given":"Phung T.K.","non-dropping-particle":"","parse-names":false,"suffix":""},{"dropping-particle":"","family":"Vu","given":"Quan T.H.","non-dropping-particle":"","parse-names":false,"suffix":""},{"dropping-particle":"","family":"Nguyen","given":"Quan T.V.","non-dropping-particle":"","parse-names":false,"suffix":""},{"dropping-particle":"","family":"Tran","given":"Khoa A.","non-dropping-particle":"","parse-names":false,"suffix":""},{"dropping-particle":"","family":"Le","given":"Kien A.","non-dropping-particle":"","parse-names":false,"suffix":""}],"container-title":"Chemical Engineering Transactions","id":"ITEM-1","issue":"January 2017","issued":{"date-parts":[["2017"]]},"page":"1729-1734","title":"Extraction and evaluation the biological activities of oil from spent coffee grounds","type":"article-journal","volume":"56"},"uris":["http://www.mendeley.com/documents/?uuid=1c549636-1154-402f-9fc0-09e1ff3650ba","http://www.mendeley.com/documents/?uuid=742e7abe-3be1-4062-b268-8abac196a52d"]},{"id":"ITEM-2","itemData":{"ISSN":"00162361","abstract":"The effect of different extraction solvents (polar and non-polar) on yield, chemical and physical properties, including free fatty acid content (FFA) or acid value (AV), saponification value (SV), density, viscosity, elemental composition and heating values of oil extracted from spent coffee grounds (SCG) is investigated. The Soxhlet extraction method is utilized for the extraction of oil from spent coffee grounds. Iso-propanol, ethanol, and acetone as polar solvents and toluene, chloroform, hexane and n-pentane as nonpolar solvents are used. For each solvent, the oil yield is recorded for different time spans. The results show that the highest oil yield (15.3%) is achieved using hexane as an extraction solvent after 30 min of extraction time. The AV and SV of the extracted oils vary depending on the extraction solvent. The results indicate that AV of SCG oil extracted with hexane is 3.65% (7.3 mg KOH/g). This value is lower than the values for spent coffee oil extracted with the other solvents (ethanol 3.85%, isopropanol 6.4%, chloroform 4.55%, and toluene 4.15%). Free fatty acids (FFA) of the extracted oil are converted into fatty acid methyl ester (FAME) by base-catalyzed esterification. Effects of temperature, the ratio of FFA to the methanol-KOH solution and the reaction time are investigated. With one step alkali-catalyzed transesterification, oil conversion to methyl ester can be enhanced from approx. 55-85% by increasing the reaction time, the reaction temperature and the MeOH-KOH/FFA ratio. However, a complete oil conversion could only be achieved by utilizing a two-steps transesterification process. © 2012 Elsevier Ltd. All rights reserved.","author":[{"dropping-particle":"","family":"Al-Hamamre","given":"Zayed","non-dropping-particle":"","parse-names":false,"suffix":""},{"dropping-particle":"","family":"Foerster","given":"Sascha","non-dropping-particle":"","parse-names":false,"suffix":""},{"dropping-particle":"","family":"Hartmann","given":"Franziska","non-dropping-particle":"","parse-names":false,"suffix":""},{"dropping-particle":"","family":"Kröger","given":"Michael","non-dropping-particle":"","parse-names":false,"suffix":""},{"dropping-particle":"","family":"Kaltschmitt","given":"Martin","non-dropping-particle":"","parse-names":false,"suffix":""}],"container-title":"Fuel","id":"ITEM-2","issue":"x","issued":{"date-parts":[["2012"]]},"page":"70-76","publisher":"Elsevier Ltd","title":"Oil extracted from spent coffee grounds as a renewable source for fatty acid methyl ester manufacturing","type":"article-journal","volume":"96"},"uris":["http://www.mendeley.com/documents/?uuid=bd3d2214-36f0-4c3d-8b38-d5d2418d731c","http://www.mendeley.com/documents/?uuid=378fe7cc-7a3d-43db-a87e-0b42de9a7c66","http://www.mendeley.com/documents/?uuid=58f39a8b-a965-4478-b769-61643c8239b8"]}],"mendeley":{"formattedCitation":"(Al-Hamamre et al., 2012; Le et al., 2017)","plainTextFormattedCitation":"(Al-Hamamre et al., 2012; Le et al., 2017)","previouslyFormattedCitation":"(Al-Hamamre et al., 2012; Le et al., 2017)"},"properties":{"noteIndex":0},"schema":"https://github.com/citation-style-language/schema/raw/master/csl-citation.json"}</w:instrText>
      </w:r>
      <w:r w:rsidR="00804235" w:rsidRPr="00A7675B">
        <w:rPr>
          <w:color w:val="000000" w:themeColor="text1"/>
        </w:rPr>
        <w:fldChar w:fldCharType="separate"/>
      </w:r>
      <w:r w:rsidR="00804235" w:rsidRPr="00A7675B">
        <w:rPr>
          <w:noProof/>
          <w:color w:val="000000" w:themeColor="text1"/>
        </w:rPr>
        <w:t>(Al-Hamamre et al., 2012; Le et al., 2017)</w:t>
      </w:r>
      <w:r w:rsidR="00804235" w:rsidRPr="00A7675B">
        <w:rPr>
          <w:color w:val="000000" w:themeColor="text1"/>
        </w:rPr>
        <w:fldChar w:fldCharType="end"/>
      </w:r>
    </w:p>
    <w:p w14:paraId="08AC85D6" w14:textId="6DA9F641" w:rsidR="003D609A" w:rsidRPr="00A7675B" w:rsidRDefault="003D609A" w:rsidP="003D609A">
      <w:pPr>
        <w:pStyle w:val="CETheadingx"/>
        <w:rPr>
          <w:color w:val="000000" w:themeColor="text1"/>
        </w:rPr>
      </w:pPr>
      <w:proofErr w:type="spellStart"/>
      <w:r w:rsidRPr="00A7675B">
        <w:rPr>
          <w:color w:val="000000" w:themeColor="text1"/>
        </w:rPr>
        <w:t>Exergoeconomic</w:t>
      </w:r>
      <w:proofErr w:type="spellEnd"/>
      <w:r w:rsidRPr="00A7675B">
        <w:rPr>
          <w:color w:val="000000" w:themeColor="text1"/>
        </w:rPr>
        <w:t xml:space="preserve"> </w:t>
      </w:r>
      <w:r w:rsidR="00924814" w:rsidRPr="00A7675B">
        <w:rPr>
          <w:color w:val="000000" w:themeColor="text1"/>
        </w:rPr>
        <w:t>analysis</w:t>
      </w:r>
    </w:p>
    <w:p w14:paraId="54E7CD2B" w14:textId="73A4B032" w:rsidR="00A261E5" w:rsidRPr="003E7DFF" w:rsidRDefault="00AD1079" w:rsidP="001E056B">
      <w:pPr>
        <w:pStyle w:val="CETBodytext"/>
        <w:rPr>
          <w:i/>
        </w:rPr>
      </w:pPr>
      <w:r w:rsidRPr="003E7DFF">
        <w:t xml:space="preserve">The </w:t>
      </w:r>
      <w:proofErr w:type="spellStart"/>
      <w:r w:rsidRPr="003E7DFF">
        <w:t>exergoeconomic</w:t>
      </w:r>
      <w:proofErr w:type="spellEnd"/>
      <w:r w:rsidRPr="003E7DFF">
        <w:t xml:space="preserve"> indicators </w:t>
      </w:r>
      <w:r w:rsidR="00C47920" w:rsidRPr="003E7DFF">
        <w:t>for the</w:t>
      </w:r>
      <w:r w:rsidRPr="003E7DFF">
        <w:t xml:space="preserve"> </w:t>
      </w:r>
      <w:r w:rsidR="00E82663" w:rsidRPr="003E7DFF">
        <w:t xml:space="preserve">UAE and SE </w:t>
      </w:r>
      <w:r w:rsidR="00C47920" w:rsidRPr="003E7DFF">
        <w:t xml:space="preserve">processes </w:t>
      </w:r>
      <w:r w:rsidRPr="003E7DFF">
        <w:t>at different Hexane</w:t>
      </w:r>
      <w:r w:rsidR="00FA384C" w:rsidRPr="003E7DFF">
        <w:t xml:space="preserve"> </w:t>
      </w:r>
      <w:r w:rsidRPr="003E7DFF">
        <w:t>to</w:t>
      </w:r>
      <w:r w:rsidR="00FA384C" w:rsidRPr="003E7DFF">
        <w:t xml:space="preserve"> </w:t>
      </w:r>
      <w:r w:rsidRPr="003E7DFF">
        <w:t>SCGs ratio</w:t>
      </w:r>
      <w:r w:rsidR="00C47920" w:rsidRPr="003E7DFF">
        <w:t>s</w:t>
      </w:r>
      <w:r w:rsidRPr="003E7DFF">
        <w:t xml:space="preserve"> were determined.</w:t>
      </w:r>
      <w:r w:rsidR="003E1299" w:rsidRPr="003E7DFF">
        <w:t xml:space="preserve"> Figure 3 shows the exergy destruction rate </w:t>
      </w:r>
      <w:r w:rsidR="00C47920" w:rsidRPr="003E7DFF">
        <w:t xml:space="preserve">at a component level </w:t>
      </w:r>
      <w:r w:rsidR="003F3C7C" w:rsidRPr="003E7DFF">
        <w:t xml:space="preserve">and </w:t>
      </w:r>
      <w:r w:rsidR="00C47920" w:rsidRPr="003E7DFF">
        <w:t xml:space="preserve">the overall </w:t>
      </w:r>
      <w:proofErr w:type="spellStart"/>
      <w:r w:rsidR="003F3C7C" w:rsidRPr="003E7DFF">
        <w:t>exergetic</w:t>
      </w:r>
      <w:proofErr w:type="spellEnd"/>
      <w:r w:rsidR="003F3C7C" w:rsidRPr="003E7DFF">
        <w:t xml:space="preserve"> efficiency </w:t>
      </w:r>
      <w:r w:rsidR="00C47920" w:rsidRPr="003E7DFF">
        <w:t>for each process. SE process presents hi</w:t>
      </w:r>
      <w:r w:rsidR="001E056B" w:rsidRPr="003E7DFF">
        <w:t>g</w:t>
      </w:r>
      <w:r w:rsidR="00C47920" w:rsidRPr="003E7DFF">
        <w:t xml:space="preserve">her exergy </w:t>
      </w:r>
      <w:r w:rsidR="00CF54BB" w:rsidRPr="003E7DFF">
        <w:t>destruction</w:t>
      </w:r>
      <w:r w:rsidR="00C47920" w:rsidRPr="003E7DFF">
        <w:t xml:space="preserve"> rates than UAE process. Also, it is observed that the EV-201 </w:t>
      </w:r>
      <w:r w:rsidR="001E056B" w:rsidRPr="003E7DFF">
        <w:t>(</w:t>
      </w:r>
      <w:r w:rsidR="00C47920" w:rsidRPr="003E7DFF">
        <w:t>in the SE process</w:t>
      </w:r>
      <w:r w:rsidR="001E056B" w:rsidRPr="003E7DFF">
        <w:t>)</w:t>
      </w:r>
      <w:r w:rsidR="00C47920" w:rsidRPr="003E7DFF">
        <w:t xml:space="preserve"> is the component with </w:t>
      </w:r>
      <w:r w:rsidR="08D13648">
        <w:t xml:space="preserve">the </w:t>
      </w:r>
      <w:r w:rsidR="00C47920" w:rsidRPr="003E7DFF">
        <w:t xml:space="preserve">highest exergy destruction rate. This is mainly because the exergy rate of the hexane oil mixture </w:t>
      </w:r>
      <w:r w:rsidR="02EED206">
        <w:t>stream</w:t>
      </w:r>
      <w:r w:rsidR="00C47920">
        <w:t xml:space="preserve"> </w:t>
      </w:r>
      <w:r w:rsidR="00C47920" w:rsidRPr="003E7DFF">
        <w:t xml:space="preserve">in the SE process is higher than </w:t>
      </w:r>
      <w:r w:rsidR="33A77E52">
        <w:t xml:space="preserve">in </w:t>
      </w:r>
      <w:r w:rsidR="00C47920" w:rsidRPr="003E7DFF">
        <w:t xml:space="preserve">the UAE </w:t>
      </w:r>
      <w:r w:rsidR="00C313DA" w:rsidRPr="003E7DFF">
        <w:t>process</w:t>
      </w:r>
      <w:r w:rsidR="00C47920" w:rsidRPr="003E7DFF">
        <w:t xml:space="preserve">, due to the high energy consumption. </w:t>
      </w:r>
      <w:r w:rsidR="001E056B" w:rsidRPr="003E7DFF">
        <w:t xml:space="preserve">A previous study </w:t>
      </w:r>
      <w:r w:rsidR="001E056B" w:rsidRPr="003E7DFF">
        <w:rPr>
          <w:rStyle w:val="CETCaptionCarattere"/>
          <w:lang w:val="en-US"/>
        </w:rPr>
        <w:fldChar w:fldCharType="begin" w:fldLock="1"/>
      </w:r>
      <w:r w:rsidR="008B70F7">
        <w:rPr>
          <w:rStyle w:val="CETCaptionCarattere"/>
          <w:lang w:val="en-US"/>
        </w:rPr>
        <w:instrText>ADDIN CSL_CITATION {"citationItems":[{"id":"ITEM-1","itemData":{"ISSN":"00162361","abstract":"Coffee is the second largest traded commodity after petroleum and the second most popular beverage after water. This big industry is believed to generate huge amount of waste with spent coffee grounds (SCGs) represents one of the main by-products. Recycling of such waste to fuels and value-added products through bio-refineries is a promising way to solve the problem of many countries that face daily challenges and heavy cost in waste disposal. This review aims to shadow the light on SCGs recycling potential in which over 230 published papers on SCGs recycling topic were gathered and discussed. Various opportunities to produce biofuels such as biodiesel, biogas, bioethanol, bio-oil and fuel pellets besides value-added products such as bioactive compounds, adsorbents, polymers, nanocomposites, and compost were discussed. Moreover, the potential of membrane technology related to various processes of biorefining, separation and purification in the proposed SCG-integrated biorefinery are presented. Based on the presented review, it is obvious that recycling of SCGs offers many worthwhile options to policymakers that can contribute towards huge financial saving on taxpayers of running and maintaining landfills besides saving the environment from harmful emissions. In conclusion, this review emphasizes that SCG-integrated biorefineries to produce different types of biofuels and value-added products are a very promising approach that shall be economically more scrutinized in the foreseen future.","author":[{"dropping-particle":"","family":"Atabani","given":"A. E.","non-dropping-particle":"","parse-names":false,"suffix":""},{"dropping-particle":"","family":"Al-Muhtaseb","given":"Ala'a H.","non-dropping-particle":"","parse-names":false,"suffix":""},{"dropping-particle":"","family":"Kumar","given":"Gopalakrishnan","non-dropping-particle":"","parse-names":false,"suffix":""},{"dropping-particle":"","family":"Saratale","given":"Ganesh Dattatraya","non-dropping-particle":"","parse-names":false,"suffix":""},{"dropping-particle":"","family":"Aslam","given":"Muhammad","non-dropping-particle":"","parse-names":false,"suffix":""},{"dropping-particle":"","family":"Khan","given":"Hassnain Abbas","non-dropping-particle":"","parse-names":false,"suffix":""},{"dropping-particle":"","family":"Said","given":"Zafar","non-dropping-particle":"","parse-names":false,"suffix":""},{"dropping-particle":"","family":"Mahmoud","given":"Eyas","non-dropping-particle":"","parse-names":false,"suffix":""}],"container-title":"Fuel","id":"ITEM-1","issue":"February","issued":{"date-parts":[["2019"]]},"page":"115640","publisher":"Elsevier","title":"Valorization of spent coffee grounds into biofuels and value-added products: Pathway towards integrated bio-refinery","type":"article-journal","volume":"254"},"uris":["http://www.mendeley.com/documents/?uuid=21c77a21-78c0-42ec-809e-ee172060ef04"]}],"mendeley":{"formattedCitation":"(Atabani et al., 2019)","plainTextFormattedCitation":"(Atabani et al., 2019)","previouslyFormattedCitation":"(Atabani et al., 2019)"},"properties":{"noteIndex":0},"schema":"https://github.com/citation-style-language/schema/raw/master/csl-citation.json"}</w:instrText>
      </w:r>
      <w:r w:rsidR="001E056B" w:rsidRPr="003E7DFF">
        <w:rPr>
          <w:rStyle w:val="CETCaptionCarattere"/>
          <w:lang w:val="en-US"/>
        </w:rPr>
        <w:fldChar w:fldCharType="separate"/>
      </w:r>
      <w:r w:rsidR="001E056B" w:rsidRPr="003E7DFF">
        <w:rPr>
          <w:rStyle w:val="CETCaptionCarattere"/>
          <w:i w:val="0"/>
          <w:noProof/>
          <w:lang w:val="en-US"/>
        </w:rPr>
        <w:t>(Atabani et al., 2019)</w:t>
      </w:r>
      <w:r w:rsidR="001E056B" w:rsidRPr="003E7DFF">
        <w:rPr>
          <w:rStyle w:val="CETCaptionCarattere"/>
          <w:lang w:val="en-US"/>
        </w:rPr>
        <w:fldChar w:fldCharType="end"/>
      </w:r>
      <w:r w:rsidR="001E056B" w:rsidRPr="003E7DFF">
        <w:rPr>
          <w:rStyle w:val="CETCaptionCarattere"/>
          <w:lang w:val="en-US"/>
        </w:rPr>
        <w:t xml:space="preserve"> </w:t>
      </w:r>
      <w:r w:rsidR="1157D111">
        <w:t>observed</w:t>
      </w:r>
      <w:r w:rsidR="001E056B" w:rsidRPr="003E7DFF">
        <w:t xml:space="preserve"> that the SE process is a time-consuming process with low productivity that requires </w:t>
      </w:r>
      <w:r w:rsidR="6C510B6B">
        <w:t>a higher</w:t>
      </w:r>
      <w:r w:rsidR="001E056B" w:rsidRPr="003E7DFF">
        <w:t xml:space="preserve"> amount of solvent and energy.</w:t>
      </w:r>
      <w:r w:rsidR="001E056B" w:rsidRPr="003E7DFF">
        <w:rPr>
          <w:i/>
        </w:rPr>
        <w:t xml:space="preserve"> </w:t>
      </w:r>
    </w:p>
    <w:p w14:paraId="005BCA26" w14:textId="16EC4487" w:rsidR="415FB6B0" w:rsidRDefault="00123CEF" w:rsidP="6247C33B">
      <w:pPr>
        <w:pStyle w:val="CETBodytext"/>
        <w:rPr>
          <w:rStyle w:val="CETCaptionCarattere"/>
          <w:i w:val="0"/>
          <w:lang w:val="en-US"/>
        </w:rPr>
      </w:pPr>
      <w:r w:rsidRPr="003E7DFF">
        <w:rPr>
          <w:noProof/>
        </w:rPr>
        <w:drawing>
          <wp:anchor distT="0" distB="0" distL="114300" distR="114300" simplePos="0" relativeHeight="251658245" behindDoc="0" locked="0" layoutInCell="1" allowOverlap="1" wp14:anchorId="05F9F4DE" wp14:editId="20795DF3">
            <wp:simplePos x="0" y="0"/>
            <wp:positionH relativeFrom="column">
              <wp:posOffset>2789555</wp:posOffset>
            </wp:positionH>
            <wp:positionV relativeFrom="paragraph">
              <wp:posOffset>798992</wp:posOffset>
            </wp:positionV>
            <wp:extent cx="2628900" cy="1807210"/>
            <wp:effectExtent l="0" t="0" r="0" b="2540"/>
            <wp:wrapSquare wrapText="bothSides"/>
            <wp:docPr id="4" name="Gráfico 4">
              <a:extLst xmlns:a="http://schemas.openxmlformats.org/drawingml/2006/main">
                <a:ext uri="{FF2B5EF4-FFF2-40B4-BE49-F238E27FC236}">
                  <a16:creationId xmlns:a16="http://schemas.microsoft.com/office/drawing/2014/main" id="{2E1C7EFD-6771-4CB1-ACF4-59EFC05E06F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r w:rsidRPr="003E7DFF">
        <w:rPr>
          <w:noProof/>
        </w:rPr>
        <w:drawing>
          <wp:anchor distT="0" distB="0" distL="114300" distR="114300" simplePos="0" relativeHeight="251658244" behindDoc="0" locked="0" layoutInCell="1" allowOverlap="1" wp14:anchorId="78E5A110" wp14:editId="34B2FD76">
            <wp:simplePos x="0" y="0"/>
            <wp:positionH relativeFrom="column">
              <wp:posOffset>159385</wp:posOffset>
            </wp:positionH>
            <wp:positionV relativeFrom="paragraph">
              <wp:posOffset>817245</wp:posOffset>
            </wp:positionV>
            <wp:extent cx="2681605" cy="1758315"/>
            <wp:effectExtent l="0" t="0" r="0" b="0"/>
            <wp:wrapSquare wrapText="bothSides"/>
            <wp:docPr id="3" name="Gráfico 3">
              <a:extLst xmlns:a="http://schemas.openxmlformats.org/drawingml/2006/main">
                <a:ext uri="{FF2B5EF4-FFF2-40B4-BE49-F238E27FC236}">
                  <a16:creationId xmlns:a16="http://schemas.microsoft.com/office/drawing/2014/main" id="{B3770307-4CCB-4F24-9C37-62B1DF1009F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r w:rsidR="415FB6B0" w:rsidRPr="6247C33B">
        <w:rPr>
          <w:rStyle w:val="CETCaptionCarattere"/>
          <w:i w:val="0"/>
          <w:lang w:val="en-US"/>
        </w:rPr>
        <w:t>In addition, t</w:t>
      </w:r>
      <w:r w:rsidR="001E056B" w:rsidRPr="6247C33B">
        <w:rPr>
          <w:rStyle w:val="CETCaptionCarattere"/>
          <w:i w:val="0"/>
          <w:lang w:val="en-US"/>
        </w:rPr>
        <w:t xml:space="preserve">he </w:t>
      </w:r>
      <w:proofErr w:type="spellStart"/>
      <w:r w:rsidR="001E056B" w:rsidRPr="6247C33B">
        <w:rPr>
          <w:rStyle w:val="CETCaptionCarattere"/>
          <w:i w:val="0"/>
          <w:lang w:val="en-US"/>
        </w:rPr>
        <w:t>exergetic</w:t>
      </w:r>
      <w:proofErr w:type="spellEnd"/>
      <w:r w:rsidR="001E056B" w:rsidRPr="6247C33B">
        <w:rPr>
          <w:rStyle w:val="CETCaptionCarattere"/>
          <w:i w:val="0"/>
          <w:lang w:val="en-US"/>
        </w:rPr>
        <w:t xml:space="preserve"> efficiency tends to decrease when the </w:t>
      </w:r>
      <w:r w:rsidR="5989DCD3" w:rsidRPr="6247C33B">
        <w:rPr>
          <w:rStyle w:val="CETCaptionCarattere"/>
          <w:i w:val="0"/>
          <w:lang w:val="en-US"/>
        </w:rPr>
        <w:t xml:space="preserve">solvent to SCGs </w:t>
      </w:r>
      <w:r w:rsidR="001E056B" w:rsidRPr="6247C33B">
        <w:rPr>
          <w:rStyle w:val="CETCaptionCarattere"/>
          <w:i w:val="0"/>
          <w:lang w:val="en-US"/>
        </w:rPr>
        <w:t>ratio increase</w:t>
      </w:r>
      <w:r w:rsidR="07DC1B38" w:rsidRPr="6247C33B">
        <w:rPr>
          <w:rStyle w:val="CETCaptionCarattere"/>
          <w:i w:val="0"/>
          <w:lang w:val="en-US"/>
        </w:rPr>
        <w:t>s</w:t>
      </w:r>
      <w:r w:rsidR="001E056B" w:rsidRPr="6247C33B">
        <w:rPr>
          <w:rStyle w:val="CETCaptionCarattere"/>
          <w:i w:val="0"/>
          <w:lang w:val="en-US"/>
        </w:rPr>
        <w:t xml:space="preserve"> for both processes. It is evidenced that the UAE process has a higher </w:t>
      </w:r>
      <w:proofErr w:type="spellStart"/>
      <w:r w:rsidR="001E056B" w:rsidRPr="6247C33B">
        <w:rPr>
          <w:rStyle w:val="CETCaptionCarattere"/>
          <w:i w:val="0"/>
          <w:lang w:val="en-US"/>
        </w:rPr>
        <w:t>exergetic</w:t>
      </w:r>
      <w:proofErr w:type="spellEnd"/>
      <w:r w:rsidR="001E056B" w:rsidRPr="6247C33B">
        <w:rPr>
          <w:rStyle w:val="CETCaptionCarattere"/>
          <w:i w:val="0"/>
          <w:lang w:val="en-US"/>
        </w:rPr>
        <w:t xml:space="preserve"> </w:t>
      </w:r>
      <w:r w:rsidR="00C313DA" w:rsidRPr="6247C33B">
        <w:rPr>
          <w:rStyle w:val="CETCaptionCarattere"/>
          <w:i w:val="0"/>
          <w:lang w:val="en-US"/>
        </w:rPr>
        <w:t>efficiency</w:t>
      </w:r>
      <w:r w:rsidR="001E056B" w:rsidRPr="6247C33B">
        <w:rPr>
          <w:rStyle w:val="CETCaptionCarattere"/>
          <w:i w:val="0"/>
          <w:lang w:val="en-US"/>
        </w:rPr>
        <w:t xml:space="preserve"> and </w:t>
      </w:r>
      <w:r w:rsidR="32E72D80" w:rsidRPr="6247C33B">
        <w:rPr>
          <w:rStyle w:val="CETCaptionCarattere"/>
          <w:i w:val="0"/>
          <w:lang w:val="en-US"/>
        </w:rPr>
        <w:t xml:space="preserve">a </w:t>
      </w:r>
      <w:r w:rsidR="001E056B" w:rsidRPr="6247C33B">
        <w:rPr>
          <w:rStyle w:val="CETCaptionCarattere"/>
          <w:i w:val="0"/>
          <w:lang w:val="en-US"/>
        </w:rPr>
        <w:t>lower exergy destruction rate than the SE process.</w:t>
      </w:r>
      <w:r w:rsidR="59087C34" w:rsidRPr="6247C33B">
        <w:rPr>
          <w:rStyle w:val="CETCaptionCarattere"/>
          <w:i w:val="0"/>
          <w:lang w:val="en-US"/>
        </w:rPr>
        <w:t xml:space="preserve"> This behavior could be attribute</w:t>
      </w:r>
      <w:r w:rsidR="7A1F0958" w:rsidRPr="6247C33B">
        <w:rPr>
          <w:rStyle w:val="CETCaptionCarattere"/>
          <w:i w:val="0"/>
          <w:lang w:val="en-US"/>
        </w:rPr>
        <w:t>d</w:t>
      </w:r>
      <w:r w:rsidR="59087C34" w:rsidRPr="6247C33B">
        <w:rPr>
          <w:rStyle w:val="CETCaptionCarattere"/>
          <w:i w:val="0"/>
          <w:lang w:val="en-US"/>
        </w:rPr>
        <w:t xml:space="preserve"> to the l</w:t>
      </w:r>
      <w:r w:rsidR="2FF82776" w:rsidRPr="6247C33B">
        <w:rPr>
          <w:rStyle w:val="CETCaptionCarattere"/>
          <w:i w:val="0"/>
          <w:lang w:val="en-US"/>
        </w:rPr>
        <w:t xml:space="preserve">ong </w:t>
      </w:r>
      <w:r w:rsidR="59087C34" w:rsidRPr="6247C33B">
        <w:rPr>
          <w:rStyle w:val="CETCaptionCarattere"/>
          <w:i w:val="0"/>
          <w:lang w:val="en-US"/>
        </w:rPr>
        <w:t>period</w:t>
      </w:r>
      <w:r w:rsidR="446EF568" w:rsidRPr="6247C33B">
        <w:rPr>
          <w:rStyle w:val="CETCaptionCarattere"/>
          <w:i w:val="0"/>
          <w:lang w:val="en-US"/>
        </w:rPr>
        <w:t xml:space="preserve"> of time</w:t>
      </w:r>
      <w:r w:rsidR="59087C34" w:rsidRPr="6247C33B">
        <w:rPr>
          <w:rStyle w:val="CETCaptionCarattere"/>
          <w:i w:val="0"/>
          <w:lang w:val="en-US"/>
        </w:rPr>
        <w:t xml:space="preserve"> </w:t>
      </w:r>
      <w:r w:rsidR="584AFCCE" w:rsidRPr="6247C33B">
        <w:rPr>
          <w:rStyle w:val="CETCaptionCarattere"/>
          <w:i w:val="0"/>
          <w:lang w:val="en-US"/>
        </w:rPr>
        <w:t>(2 to 3 hours)</w:t>
      </w:r>
      <w:r w:rsidR="59087C34" w:rsidRPr="6247C33B">
        <w:rPr>
          <w:rStyle w:val="CETCaptionCarattere"/>
          <w:i w:val="0"/>
          <w:lang w:val="en-US"/>
        </w:rPr>
        <w:t xml:space="preserve"> that </w:t>
      </w:r>
      <w:r w:rsidR="53B7126F" w:rsidRPr="6247C33B">
        <w:rPr>
          <w:rStyle w:val="CETCaptionCarattere"/>
          <w:i w:val="0"/>
          <w:lang w:val="en-US"/>
        </w:rPr>
        <w:t>is required for SE.</w:t>
      </w:r>
      <w:r w:rsidR="002677BF">
        <w:rPr>
          <w:rStyle w:val="CETCaptionCarattere"/>
          <w:i w:val="0"/>
          <w:lang w:val="en-US"/>
        </w:rPr>
        <w:t xml:space="preserve"> </w:t>
      </w:r>
      <w:r w:rsidR="002677BF" w:rsidRPr="003E7DFF">
        <w:t>In contrast, UAE process usually requires 30 minutes</w:t>
      </w:r>
      <w:r w:rsidR="002677BF">
        <w:t xml:space="preserve"> for the extraction</w:t>
      </w:r>
      <w:r w:rsidR="002677BF" w:rsidRPr="003E7DFF">
        <w:t xml:space="preserve">, because </w:t>
      </w:r>
      <w:r w:rsidR="002677BF">
        <w:t>longer periods of</w:t>
      </w:r>
      <w:r w:rsidR="002677BF" w:rsidRPr="003E7DFF">
        <w:t xml:space="preserve"> time could </w:t>
      </w:r>
      <w:bookmarkStart w:id="0" w:name="_GoBack"/>
      <w:bookmarkEnd w:id="0"/>
      <w:r w:rsidR="002677BF" w:rsidRPr="00907A2D">
        <w:t xml:space="preserve">reduce </w:t>
      </w:r>
      <w:r w:rsidR="004508F5" w:rsidRPr="00907A2D">
        <w:t>the</w:t>
      </w:r>
      <w:r w:rsidR="002677BF" w:rsidRPr="00907A2D">
        <w:t xml:space="preserve"> extraction</w:t>
      </w:r>
      <w:r w:rsidR="002677BF" w:rsidRPr="003E7DFF">
        <w:t xml:space="preserve"> yield</w:t>
      </w:r>
      <w:r w:rsidR="002677BF" w:rsidRPr="003E7DFF">
        <w:rPr>
          <w:noProof/>
        </w:rPr>
        <w:t xml:space="preserve"> </w:t>
      </w:r>
      <w:r w:rsidR="002677BF" w:rsidRPr="003E7DFF">
        <w:fldChar w:fldCharType="begin" w:fldLock="1"/>
      </w:r>
      <w:r w:rsidR="00A7675B">
        <w:instrText>ADDIN CSL_CITATION {"citationItems":[{"id":"ITEM-1","itemData":{"ISSN":"19961073","abstract":"Biodiesel is a proven alternative fuel that can serve as a substitute for petroleum diesel due to its renewability, non-toxicity, sulphur-free nature and superior lubricity. Waste-based non-edible oils are studied as potential biodiesel feedstocks owing to the focus on the valorisation of waste products. Instead of being treated as municipal waste, waste coffee grounds (WCG) can be utilised for oil extraction, thereby recovering an energy source in the form of biodiesel. This study evaluates oil extraction from WCG using ultrasonic and Soxhlet techniques, followed by biodiesel conversion using an ultrasonic-assisted transesterification process. It was found that n-hexane was the most effective solvent for the oil extraction process and ultrasonic-assisted technology offers a 13.5% higher yield compared to the conventional Soxhlet extraction process. Solid-to-solvent ratio and extraction time of the oil extraction process from the dried waste coffee grounds (DWCG) after the brewing process was optimised using the response surface methodology (RSM). The results showed that predicted yield of 17.75 wt. % of coffee oil can be obtained using 1:30 w/v of the mass ratio of DWCG-ton-hexane and 34 min of extraction time when 32% amplitude was used. The model was verified by the experiment where 17.23 wt. % yield of coffee oil was achieved when the extraction process was carried out under optimal conditions. The infrared absorption spectrum analysis of WCG oil determined suitable functional groups for biodiesel conversion which was further treated using an ultrasonic-assisted transesterification process to successfully convert to biodiesel.","author":[{"dropping-particle":"","family":"Mofijur","given":"M.","non-dropping-particle":"","parse-names":false,"suffix":""},{"dropping-particle":"","family":"Kusumo","given":"F.","non-dropping-particle":"","parse-names":false,"suffix":""},{"dropping-particle":"","family":"Rizwanul Fattah","given":"I. M.","non-dropping-particle":"","parse-names":false,"suffix":""},{"dropping-particle":"","family":"Mahmudul","given":"H. M.","non-dropping-particle":"","parse-names":false,"suffix":""},{"dropping-particle":"","family":"Rasul","given":"M. G.","non-dropping-particle":"","parse-names":false,"suffix":""},{"dropping-particle":"","family":"Shamsuddin","given":"A. H.","non-dropping-particle":"","parse-names":false,"suffix":""},{"dropping-particle":"","family":"Mahlia","given":"T. M.I.","non-dropping-particle":"","parse-names":false,"suffix":""}],"container-title":"Energies","id":"ITEM-1","issue":"7","issued":{"date-parts":[["2020"]]},"title":"Resource recovery from waste coffee grounds using ultrasonic-assisted technology for bioenergy production","type":"article-journal","volume":"13"},"uris":["http://www.mendeley.com/documents/?uuid=46fbfec2-0b83-4d66-b70e-32434cc46470","http://www.mendeley.com/documents/?uuid=19121854-5f7f-4c2a-97a2-1a768b4069f2"]}],"mendeley":{"formattedCitation":"(Mofijur et al., 2020)","plainTextFormattedCitation":"(Mofijur et al., 2020)","previouslyFormattedCitation":"(Mofijur et al., 2020)"},"properties":{"noteIndex":0},"schema":"https://github.com/citation-style-language/schema/raw/master/csl-citation.json"}</w:instrText>
      </w:r>
      <w:r w:rsidR="002677BF" w:rsidRPr="003E7DFF">
        <w:fldChar w:fldCharType="separate"/>
      </w:r>
      <w:r w:rsidR="002677BF" w:rsidRPr="003E7DFF">
        <w:rPr>
          <w:noProof/>
        </w:rPr>
        <w:t>(Mofijur et al., 2020)</w:t>
      </w:r>
      <w:r w:rsidR="002677BF" w:rsidRPr="003E7DFF">
        <w:fldChar w:fldCharType="end"/>
      </w:r>
      <w:r w:rsidR="002677BF" w:rsidRPr="003E7DFF">
        <w:t>.</w:t>
      </w:r>
    </w:p>
    <w:p w14:paraId="551DD003" w14:textId="2716F77D" w:rsidR="00A261E5" w:rsidRPr="003E7DFF" w:rsidRDefault="00BF5E2D" w:rsidP="003D609A">
      <w:pPr>
        <w:pStyle w:val="CETBodytext"/>
        <w:rPr>
          <w:rStyle w:val="CETCaptionCarattere"/>
          <w:lang w:val="en-US"/>
        </w:rPr>
      </w:pPr>
      <w:r w:rsidRPr="003E7DFF">
        <w:rPr>
          <w:noProof/>
        </w:rPr>
        <w:t xml:space="preserve"> </w:t>
      </w:r>
      <w:r w:rsidR="009C3A0D" w:rsidRPr="003E7DFF">
        <w:rPr>
          <w:noProof/>
        </w:rPr>
        <w:t xml:space="preserve">  </w:t>
      </w:r>
    </w:p>
    <w:p w14:paraId="59C73F8F" w14:textId="27EA6A44" w:rsidR="003D609A" w:rsidRPr="003E7DFF" w:rsidRDefault="003D609A" w:rsidP="003D609A">
      <w:pPr>
        <w:pStyle w:val="CETBodytext"/>
        <w:rPr>
          <w:rStyle w:val="CETCaptionCarattere"/>
          <w:lang w:val="en-US"/>
        </w:rPr>
      </w:pPr>
      <w:r w:rsidRPr="003E7DFF">
        <w:rPr>
          <w:rStyle w:val="CETCaptionCarattere"/>
          <w:lang w:val="en-US"/>
        </w:rPr>
        <w:t xml:space="preserve">Figure </w:t>
      </w:r>
      <w:r w:rsidR="003E1299" w:rsidRPr="003E7DFF">
        <w:rPr>
          <w:rStyle w:val="CETCaptionCarattere"/>
          <w:lang w:val="en-US"/>
        </w:rPr>
        <w:t>3</w:t>
      </w:r>
      <w:r w:rsidRPr="003E7DFF">
        <w:rPr>
          <w:rStyle w:val="CETCaptionCarattere"/>
          <w:lang w:val="en-US"/>
        </w:rPr>
        <w:t xml:space="preserve">: The effect of </w:t>
      </w:r>
      <w:r w:rsidR="00FF11CB" w:rsidRPr="003E7DFF">
        <w:rPr>
          <w:rStyle w:val="CETCaptionCarattere"/>
          <w:lang w:val="en-US"/>
        </w:rPr>
        <w:t>Hexane to SCGs ratio</w:t>
      </w:r>
      <w:r w:rsidR="007661F0" w:rsidRPr="003E7DFF">
        <w:rPr>
          <w:rStyle w:val="CETCaptionCarattere"/>
          <w:lang w:val="en-US"/>
        </w:rPr>
        <w:t xml:space="preserve"> </w:t>
      </w:r>
      <w:r w:rsidR="01BA54E2" w:rsidRPr="35EEC1D6">
        <w:rPr>
          <w:rStyle w:val="CETCaptionCarattere"/>
          <w:lang w:val="en-US"/>
        </w:rPr>
        <w:t>o</w:t>
      </w:r>
      <w:r w:rsidR="00473AA0" w:rsidRPr="35EEC1D6">
        <w:rPr>
          <w:rStyle w:val="CETCaptionCarattere"/>
          <w:lang w:val="en-US"/>
        </w:rPr>
        <w:t>n</w:t>
      </w:r>
      <w:r w:rsidR="007661F0" w:rsidRPr="003E7DFF">
        <w:rPr>
          <w:rStyle w:val="CETCaptionCarattere"/>
          <w:lang w:val="en-US"/>
        </w:rPr>
        <w:t xml:space="preserve"> the exergy destruction rate and </w:t>
      </w:r>
      <w:r w:rsidR="2A3F70D2" w:rsidRPr="35EEC1D6">
        <w:rPr>
          <w:rStyle w:val="CETCaptionCarattere"/>
          <w:lang w:val="en-US"/>
        </w:rPr>
        <w:t xml:space="preserve">the </w:t>
      </w:r>
      <w:proofErr w:type="spellStart"/>
      <w:r w:rsidR="007661F0" w:rsidRPr="003E7DFF">
        <w:rPr>
          <w:rStyle w:val="CETCaptionCarattere"/>
          <w:lang w:val="en-US"/>
        </w:rPr>
        <w:t>exergetic</w:t>
      </w:r>
      <w:proofErr w:type="spellEnd"/>
      <w:r w:rsidR="007661F0" w:rsidRPr="003E7DFF">
        <w:rPr>
          <w:rStyle w:val="CETCaptionCarattere"/>
          <w:lang w:val="en-US"/>
        </w:rPr>
        <w:t xml:space="preserve"> efficiency</w:t>
      </w:r>
      <w:r w:rsidR="00473AA0" w:rsidRPr="003E7DFF">
        <w:rPr>
          <w:rStyle w:val="CETCaptionCarattere"/>
          <w:lang w:val="en-US"/>
        </w:rPr>
        <w:t xml:space="preserve"> </w:t>
      </w:r>
      <w:r w:rsidR="26B50DB3" w:rsidRPr="35EEC1D6">
        <w:rPr>
          <w:rStyle w:val="CETCaptionCarattere"/>
          <w:lang w:val="en-US"/>
        </w:rPr>
        <w:t>for</w:t>
      </w:r>
      <w:r w:rsidR="00473AA0" w:rsidRPr="003E7DFF">
        <w:rPr>
          <w:rStyle w:val="CETCaptionCarattere"/>
          <w:lang w:val="en-US"/>
        </w:rPr>
        <w:t xml:space="preserve"> a) UAE and </w:t>
      </w:r>
      <w:r w:rsidR="00CD406C" w:rsidRPr="003E7DFF">
        <w:rPr>
          <w:rStyle w:val="CETCaptionCarattere"/>
          <w:lang w:val="en-US"/>
        </w:rPr>
        <w:t>b</w:t>
      </w:r>
      <w:r w:rsidRPr="003E7DFF">
        <w:rPr>
          <w:rStyle w:val="CETCaptionCarattere"/>
          <w:lang w:val="en-US"/>
        </w:rPr>
        <w:t xml:space="preserve">) </w:t>
      </w:r>
      <w:r w:rsidR="00473AA0" w:rsidRPr="003E7DFF">
        <w:rPr>
          <w:rStyle w:val="CETCaptionCarattere"/>
          <w:lang w:val="en-US"/>
        </w:rPr>
        <w:t xml:space="preserve">SE </w:t>
      </w:r>
      <w:r w:rsidR="003A78BC" w:rsidRPr="00A7675B">
        <w:rPr>
          <w:rStyle w:val="CETCaptionCarattere"/>
          <w:color w:val="000000" w:themeColor="text1"/>
          <w:lang w:val="en-US"/>
        </w:rPr>
        <w:t>processes</w:t>
      </w:r>
      <w:r w:rsidR="009C493D" w:rsidRPr="00A7675B">
        <w:rPr>
          <w:rStyle w:val="CETCaptionCarattere"/>
          <w:color w:val="000000" w:themeColor="text1"/>
          <w:lang w:val="en-US"/>
        </w:rPr>
        <w:t xml:space="preserve"> </w:t>
      </w:r>
      <w:r w:rsidR="00804235" w:rsidRPr="00A7675B">
        <w:rPr>
          <w:color w:val="000000" w:themeColor="text1"/>
        </w:rPr>
        <w:fldChar w:fldCharType="begin" w:fldLock="1"/>
      </w:r>
      <w:r w:rsidR="00A7675B">
        <w:rPr>
          <w:color w:val="000000" w:themeColor="text1"/>
        </w:rPr>
        <w:instrText>ADDIN CSL_CITATION {"citationItems":[{"id":"ITEM-1","itemData":{"ISBN":"9788895608471","ISSN":"22839216","abstract":"Spent coffee grounds (SCG) have grown its popularity as a low-cost and versatile resource in multiple application fields. The economic potential of SCG is highlighted by its abundance and rich contents of various beneficial compounds, such as polyphenols, polysaccharides, amino acids, antioxidants, etc. This study aimed to evaluate the content of lipid hydroperoxide (LP), total phenolic content (TPC), flavonoid content (TFC) and antioxidant in SCG's extract. The coffee grounds were extracted using n-hexane and methanol in three different SCG/solvent (w/v) ratios: 1 : 10, 1 : 15 and 1 : 20. Both conventional and advanced extraction methods were employed, including Maceration (MAC), Soxhlet (SOX), ultrasound-Assisted extraction (UAE), microwave-Assisted extraction (MAE). The highest contents of LP and TPC were 0.0191 mM and 13.466 mg gallic acid (AG)/g dry weight by using UAE at the ratio of 1 : 20. With the same ratio, TFC peaked the highest point at 31.15 mg quercetin/g dry weight when extracted by MAE method. The oil recovery yield was in the range from 9.42 % to 17.96 %. The phenolic recovery yield was between 5.76 % and 12.3 %. The results indicated the high antioxidant capacity of the extract.","author":[{"dropping-particle":"","family":"Le","given":"Phung T.K.","non-dropping-particle":"","parse-names":false,"suffix":""},{"dropping-particle":"","family":"Vu","given":"Quan T.H.","non-dropping-particle":"","parse-names":false,"suffix":""},{"dropping-particle":"","family":"Nguyen","given":"Quan T.V.","non-dropping-particle":"","parse-names":false,"suffix":""},{"dropping-particle":"","family":"Tran","given":"Khoa A.","non-dropping-particle":"","parse-names":false,"suffix":""},{"dropping-particle":"","family":"Le","given":"Kien A.","non-dropping-particle":"","parse-names":false,"suffix":""}],"container-title":"Chemical Engineering Transactions","id":"ITEM-1","issue":"January 2017","issued":{"date-parts":[["2017"]]},"page":"1729-1734","title":"Extraction and evaluation the biological activities of oil from spent coffee grounds","type":"article-journal","volume":"56"},"uris":["http://www.mendeley.com/documents/?uuid=1c549636-1154-402f-9fc0-09e1ff3650ba","http://www.mendeley.com/documents/?uuid=742e7abe-3be1-4062-b268-8abac196a52d"]},{"id":"ITEM-2","itemData":{"ISSN":"00162361","abstract":"The effect of different extraction solvents (polar and non-polar) on yield, chemical and physical properties, including free fatty acid content (FFA) or acid value (AV), saponification value (SV), density, viscosity, elemental composition and heating values of oil extracted from spent coffee grounds (SCG) is investigated. The Soxhlet extraction method is utilized for the extraction of oil from spent coffee grounds. Iso-propanol, ethanol, and acetone as polar solvents and toluene, chloroform, hexane and n-pentane as nonpolar solvents are used. For each solvent, the oil yield is recorded for different time spans. The results show that the highest oil yield (15.3%) is achieved using hexane as an extraction solvent after 30 min of extraction time. The AV and SV of the extracted oils vary depending on the extraction solvent. The results indicate that AV of SCG oil extracted with hexane is 3.65% (7.3 mg KOH/g). This value is lower than the values for spent coffee oil extracted with the other solvents (ethanol 3.85%, isopropanol 6.4%, chloroform 4.55%, and toluene 4.15%). Free fatty acids (FFA) of the extracted oil are converted into fatty acid methyl ester (FAME) by base-catalyzed esterification. Effects of temperature, the ratio of FFA to the methanol-KOH solution and the reaction time are investigated. With one step alkali-catalyzed transesterification, oil conversion to methyl ester can be enhanced from approx. 55-85% by increasing the reaction time, the reaction temperature and the MeOH-KOH/FFA ratio. However, a complete oil conversion could only be achieved by utilizing a two-steps transesterification process. © 2012 Elsevier Ltd. All rights reserved.","author":[{"dropping-particle":"","family":"Al-Hamamre","given":"Zayed","non-dropping-particle":"","parse-names":false,"suffix":""},{"dropping-particle":"","family":"Foerster","given":"Sascha","non-dropping-particle":"","parse-names":false,"suffix":""},{"dropping-particle":"","family":"Hartmann","given":"Franziska","non-dropping-particle":"","parse-names":false,"suffix":""},{"dropping-particle":"","family":"Kröger","given":"Michael","non-dropping-particle":"","parse-names":false,"suffix":""},{"dropping-particle":"","family":"Kaltschmitt","given":"Martin","non-dropping-particle":"","parse-names":false,"suffix":""}],"container-title":"Fuel","id":"ITEM-2","issue":"x","issued":{"date-parts":[["2012"]]},"page":"70-76","publisher":"Elsevier Ltd","title":"Oil extracted from spent coffee grounds as a renewable source for fatty acid methyl ester manufacturing","type":"article-journal","volume":"96"},"uris":["http://www.mendeley.com/documents/?uuid=bd3d2214-36f0-4c3d-8b38-d5d2418d731c","http://www.mendeley.com/documents/?uuid=378fe7cc-7a3d-43db-a87e-0b42de9a7c66","http://www.mendeley.com/documents/?uuid=72add585-120a-4030-b8fa-3e1291ff5473"]}],"mendeley":{"formattedCitation":"(Al-Hamamre et al., 2012; Le et al., 2017)","plainTextFormattedCitation":"(Al-Hamamre et al., 2012; Le et al., 2017)","previouslyFormattedCitation":"(Al-Hamamre et al., 2012; Le et al., 2017)"},"properties":{"noteIndex":0},"schema":"https://github.com/citation-style-language/schema/raw/master/csl-citation.json"}</w:instrText>
      </w:r>
      <w:r w:rsidR="00804235" w:rsidRPr="00A7675B">
        <w:rPr>
          <w:color w:val="000000" w:themeColor="text1"/>
        </w:rPr>
        <w:fldChar w:fldCharType="separate"/>
      </w:r>
      <w:r w:rsidR="00804235" w:rsidRPr="00A7675B">
        <w:rPr>
          <w:noProof/>
          <w:color w:val="000000" w:themeColor="text1"/>
        </w:rPr>
        <w:t>(Al-Hamamre et al., 2012; Le et al., 2017)</w:t>
      </w:r>
      <w:r w:rsidR="00804235" w:rsidRPr="00A7675B">
        <w:rPr>
          <w:color w:val="000000" w:themeColor="text1"/>
        </w:rPr>
        <w:fldChar w:fldCharType="end"/>
      </w:r>
      <w:r w:rsidR="009C493D" w:rsidRPr="00A7675B">
        <w:rPr>
          <w:rStyle w:val="CETCaptionCarattere"/>
          <w:i w:val="0"/>
          <w:iCs/>
          <w:color w:val="000000" w:themeColor="text1"/>
          <w:lang w:val="en-US"/>
        </w:rPr>
        <w:t>.</w:t>
      </w:r>
      <w:r w:rsidR="009C493D" w:rsidRPr="00A7675B">
        <w:rPr>
          <w:rStyle w:val="CETCaptionCarattere"/>
          <w:color w:val="000000" w:themeColor="text1"/>
          <w:lang w:val="en-US"/>
        </w:rPr>
        <w:t xml:space="preserve"> </w:t>
      </w:r>
      <w:r w:rsidR="00473AA0" w:rsidRPr="00A7675B">
        <w:rPr>
          <w:rStyle w:val="CETCaptionCarattere"/>
          <w:color w:val="000000" w:themeColor="text1"/>
          <w:lang w:val="en-US"/>
        </w:rPr>
        <w:t xml:space="preserve"> </w:t>
      </w:r>
    </w:p>
    <w:p w14:paraId="2A8E9371" w14:textId="3ABB0FD2" w:rsidR="00806D1F" w:rsidRPr="003E7DFF" w:rsidRDefault="00806D1F" w:rsidP="007F4436">
      <w:pPr>
        <w:pStyle w:val="CETBodytext"/>
        <w:rPr>
          <w:rStyle w:val="CETCaptionCarattere"/>
          <w:i w:val="0"/>
          <w:iCs/>
          <w:lang w:val="en-US"/>
        </w:rPr>
      </w:pPr>
    </w:p>
    <w:p w14:paraId="2912A675" w14:textId="48E3F159" w:rsidR="00A65B5B" w:rsidRPr="003E7DFF" w:rsidRDefault="00FB18D1" w:rsidP="00FB18D1">
      <w:pPr>
        <w:pStyle w:val="CETBodytext"/>
        <w:rPr>
          <w:rStyle w:val="CETCaptionCarattere"/>
          <w:i w:val="0"/>
          <w:iCs/>
          <w:lang w:val="en-US"/>
        </w:rPr>
      </w:pPr>
      <w:r w:rsidRPr="003E7DFF">
        <w:rPr>
          <w:rStyle w:val="CETCaptionCarattere"/>
          <w:i w:val="0"/>
          <w:iCs/>
          <w:lang w:val="en-US"/>
        </w:rPr>
        <w:t>Figur</w:t>
      </w:r>
      <w:r w:rsidR="001E056B" w:rsidRPr="003E7DFF">
        <w:rPr>
          <w:rStyle w:val="CETCaptionCarattere"/>
          <w:i w:val="0"/>
          <w:iCs/>
          <w:lang w:val="en-US"/>
        </w:rPr>
        <w:t>e</w:t>
      </w:r>
      <w:r w:rsidRPr="003E7DFF">
        <w:rPr>
          <w:rStyle w:val="CETCaptionCarattere"/>
          <w:i w:val="0"/>
          <w:iCs/>
          <w:lang w:val="en-US"/>
        </w:rPr>
        <w:t xml:space="preserve"> 4 </w:t>
      </w:r>
      <w:r w:rsidR="1C0D1DDE" w:rsidRPr="35EEC1D6">
        <w:rPr>
          <w:rStyle w:val="CETCaptionCarattere"/>
          <w:i w:val="0"/>
          <w:lang w:val="en-US"/>
        </w:rPr>
        <w:t>shows</w:t>
      </w:r>
      <w:r w:rsidR="001E056B" w:rsidRPr="003E7DFF">
        <w:rPr>
          <w:rStyle w:val="CETCaptionCarattere"/>
          <w:i w:val="0"/>
          <w:iCs/>
          <w:lang w:val="en-US"/>
        </w:rPr>
        <w:t xml:space="preserve"> the total investment cost for the UAE and SE processes.</w:t>
      </w:r>
      <w:r w:rsidRPr="003E7DFF">
        <w:rPr>
          <w:rStyle w:val="CETCaptionCarattere"/>
          <w:i w:val="0"/>
          <w:iCs/>
          <w:lang w:val="en-US"/>
        </w:rPr>
        <w:t xml:space="preserve"> </w:t>
      </w:r>
      <w:r w:rsidR="001E056B" w:rsidRPr="5B3B9109">
        <w:rPr>
          <w:rStyle w:val="CETCaptionCarattere"/>
          <w:i w:val="0"/>
          <w:lang w:val="en-US"/>
        </w:rPr>
        <w:t>The</w:t>
      </w:r>
      <w:r w:rsidR="0469718E" w:rsidRPr="5B3B9109">
        <w:rPr>
          <w:rStyle w:val="CETCaptionCarattere"/>
          <w:i w:val="0"/>
          <w:lang w:val="en-US"/>
        </w:rPr>
        <w:t xml:space="preserve"> </w:t>
      </w:r>
      <w:r w:rsidR="0469718E" w:rsidRPr="62F1326A">
        <w:rPr>
          <w:rStyle w:val="CETCaptionCarattere"/>
          <w:i w:val="0"/>
          <w:lang w:val="en-US"/>
        </w:rPr>
        <w:t xml:space="preserve">total </w:t>
      </w:r>
      <w:r w:rsidR="0469718E" w:rsidRPr="5B3B9109">
        <w:rPr>
          <w:rStyle w:val="CETCaptionCarattere"/>
          <w:i w:val="0"/>
          <w:lang w:val="en-US"/>
        </w:rPr>
        <w:t>investment</w:t>
      </w:r>
      <w:r w:rsidR="001E056B" w:rsidRPr="003E7DFF">
        <w:rPr>
          <w:rStyle w:val="CETCaptionCarattere"/>
          <w:i w:val="0"/>
          <w:iCs/>
          <w:lang w:val="en-US"/>
        </w:rPr>
        <w:t xml:space="preserve"> </w:t>
      </w:r>
      <w:r w:rsidR="0469718E" w:rsidRPr="62F1326A">
        <w:rPr>
          <w:rStyle w:val="CETCaptionCarattere"/>
          <w:i w:val="0"/>
          <w:lang w:val="en-US"/>
        </w:rPr>
        <w:t xml:space="preserve">cost for the </w:t>
      </w:r>
      <w:r w:rsidR="001E056B" w:rsidRPr="003E7DFF">
        <w:rPr>
          <w:rStyle w:val="CETCaptionCarattere"/>
          <w:i w:val="0"/>
          <w:iCs/>
          <w:lang w:val="en-US"/>
        </w:rPr>
        <w:t>SE process</w:t>
      </w:r>
      <w:r w:rsidR="11B1C9AB" w:rsidRPr="62F1326A">
        <w:rPr>
          <w:rStyle w:val="CETCaptionCarattere"/>
          <w:i w:val="0"/>
          <w:lang w:val="en-US"/>
        </w:rPr>
        <w:t xml:space="preserve"> is</w:t>
      </w:r>
      <w:r w:rsidR="001E056B" w:rsidRPr="003E7DFF">
        <w:rPr>
          <w:rStyle w:val="CETCaptionCarattere"/>
          <w:i w:val="0"/>
          <w:iCs/>
          <w:lang w:val="en-US"/>
        </w:rPr>
        <w:t xml:space="preserve"> </w:t>
      </w:r>
      <w:r w:rsidR="0121AF5E" w:rsidRPr="5CA862A3">
        <w:rPr>
          <w:rStyle w:val="CETCaptionCarattere"/>
          <w:i w:val="0"/>
          <w:lang w:val="en-US"/>
        </w:rPr>
        <w:t>28.4</w:t>
      </w:r>
      <w:r w:rsidR="002677BF">
        <w:rPr>
          <w:rStyle w:val="CETCaptionCarattere"/>
          <w:i w:val="0"/>
          <w:lang w:val="en-US"/>
        </w:rPr>
        <w:t xml:space="preserve"> </w:t>
      </w:r>
      <w:r w:rsidR="0121AF5E" w:rsidRPr="5CA862A3">
        <w:rPr>
          <w:rStyle w:val="CETCaptionCarattere"/>
          <w:i w:val="0"/>
          <w:lang w:val="en-US"/>
        </w:rPr>
        <w:t xml:space="preserve">% more expensive than </w:t>
      </w:r>
      <w:r w:rsidR="0121AF5E" w:rsidRPr="0CFDD9D9">
        <w:rPr>
          <w:rStyle w:val="CETCaptionCarattere"/>
          <w:i w:val="0"/>
          <w:lang w:val="en-US"/>
        </w:rPr>
        <w:t>the</w:t>
      </w:r>
      <w:r w:rsidR="001E056B" w:rsidRPr="003E7DFF">
        <w:rPr>
          <w:rStyle w:val="CETCaptionCarattere"/>
          <w:i w:val="0"/>
          <w:iCs/>
          <w:lang w:val="en-US"/>
        </w:rPr>
        <w:t xml:space="preserve"> UAE process</w:t>
      </w:r>
      <w:r w:rsidR="0121AF5E" w:rsidRPr="0CFDD9D9">
        <w:rPr>
          <w:rStyle w:val="CETCaptionCarattere"/>
          <w:i w:val="0"/>
          <w:lang w:val="en-US"/>
        </w:rPr>
        <w:t xml:space="preserve">. </w:t>
      </w:r>
      <w:r w:rsidR="0121AF5E" w:rsidRPr="1A4F3EE5">
        <w:rPr>
          <w:rStyle w:val="CETCaptionCarattere"/>
          <w:i w:val="0"/>
          <w:lang w:val="en-US"/>
        </w:rPr>
        <w:t>This occurs mainly b</w:t>
      </w:r>
      <w:r w:rsidR="001E056B" w:rsidRPr="1A4F3EE5">
        <w:rPr>
          <w:rStyle w:val="CETCaptionCarattere"/>
          <w:i w:val="0"/>
          <w:lang w:val="en-US"/>
        </w:rPr>
        <w:t>ecause</w:t>
      </w:r>
      <w:r w:rsidR="001E056B" w:rsidRPr="003E7DFF">
        <w:rPr>
          <w:rStyle w:val="CETCaptionCarattere"/>
          <w:i w:val="0"/>
          <w:iCs/>
          <w:lang w:val="en-US"/>
        </w:rPr>
        <w:t xml:space="preserve"> the purchase equipment </w:t>
      </w:r>
      <w:r w:rsidR="004063BA" w:rsidRPr="003E7DFF">
        <w:rPr>
          <w:rStyle w:val="CETCaptionCarattere"/>
          <w:i w:val="0"/>
          <w:iCs/>
          <w:lang w:val="en-US"/>
        </w:rPr>
        <w:t>costs,</w:t>
      </w:r>
      <w:r w:rsidR="001E056B" w:rsidRPr="003E7DFF">
        <w:rPr>
          <w:rStyle w:val="CETCaptionCarattere"/>
          <w:i w:val="0"/>
          <w:iCs/>
          <w:lang w:val="en-US"/>
        </w:rPr>
        <w:t xml:space="preserve"> and the energy consumption are higher in </w:t>
      </w:r>
      <w:r w:rsidR="521238D2" w:rsidRPr="35EEC1D6">
        <w:rPr>
          <w:rStyle w:val="CETCaptionCarattere"/>
          <w:i w:val="0"/>
          <w:lang w:val="en-US"/>
        </w:rPr>
        <w:t>the</w:t>
      </w:r>
      <w:r w:rsidR="001E056B" w:rsidRPr="35EEC1D6">
        <w:rPr>
          <w:rStyle w:val="CETCaptionCarattere"/>
          <w:i w:val="0"/>
          <w:lang w:val="en-US"/>
        </w:rPr>
        <w:t xml:space="preserve"> </w:t>
      </w:r>
      <w:r w:rsidR="001E056B" w:rsidRPr="003E7DFF">
        <w:rPr>
          <w:rStyle w:val="CETCaptionCarattere"/>
          <w:i w:val="0"/>
          <w:iCs/>
          <w:lang w:val="en-US"/>
        </w:rPr>
        <w:t xml:space="preserve">SE process. </w:t>
      </w:r>
    </w:p>
    <w:p w14:paraId="3DEFB6AB" w14:textId="604AD0FD" w:rsidR="00806D1F" w:rsidRPr="003E7DFF" w:rsidRDefault="00806D1F" w:rsidP="00806D1F">
      <w:pPr>
        <w:pStyle w:val="CETBodytext"/>
        <w:rPr>
          <w:rStyle w:val="CETCaptionCarattere"/>
          <w:i w:val="0"/>
          <w:iCs/>
          <w:lang w:val="en-US"/>
        </w:rPr>
      </w:pPr>
    </w:p>
    <w:p w14:paraId="459EC6A3" w14:textId="7541540E" w:rsidR="00806D1F" w:rsidRPr="003E7DFF" w:rsidRDefault="00806D1F" w:rsidP="00806D1F">
      <w:pPr>
        <w:pStyle w:val="CETBodytext"/>
        <w:rPr>
          <w:rStyle w:val="CETCaptionCarattere"/>
          <w:lang w:val="en-US"/>
        </w:rPr>
      </w:pPr>
    </w:p>
    <w:p w14:paraId="50F3B276" w14:textId="66428D7A" w:rsidR="00804235" w:rsidRDefault="00804235" w:rsidP="00123CEF">
      <w:pPr>
        <w:pStyle w:val="CETBodytext"/>
        <w:rPr>
          <w:rStyle w:val="CETCaptionCarattere"/>
          <w:lang w:val="en-US"/>
        </w:rPr>
      </w:pPr>
      <w:r w:rsidRPr="003E7DFF">
        <w:rPr>
          <w:noProof/>
        </w:rPr>
        <w:lastRenderedPageBreak/>
        <w:drawing>
          <wp:anchor distT="0" distB="0" distL="114300" distR="114300" simplePos="0" relativeHeight="251658243" behindDoc="0" locked="0" layoutInCell="1" allowOverlap="1" wp14:anchorId="0E9164A5" wp14:editId="16DA9DF5">
            <wp:simplePos x="0" y="0"/>
            <wp:positionH relativeFrom="column">
              <wp:posOffset>188595</wp:posOffset>
            </wp:positionH>
            <wp:positionV relativeFrom="paragraph">
              <wp:posOffset>470</wp:posOffset>
            </wp:positionV>
            <wp:extent cx="2497455" cy="1587500"/>
            <wp:effectExtent l="0" t="0" r="0" b="0"/>
            <wp:wrapSquare wrapText="bothSides"/>
            <wp:docPr id="2" name="Gráfico 2">
              <a:extLst xmlns:a="http://schemas.openxmlformats.org/drawingml/2006/main">
                <a:ext uri="{FF2B5EF4-FFF2-40B4-BE49-F238E27FC236}">
                  <a16:creationId xmlns:a16="http://schemas.microsoft.com/office/drawing/2014/main" id="{6EECB318-5BF9-4DB4-7C1F-1EB0FF3F73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r w:rsidR="00A261E5" w:rsidRPr="003E7DFF">
        <w:rPr>
          <w:noProof/>
        </w:rPr>
        <w:drawing>
          <wp:anchor distT="0" distB="0" distL="114300" distR="114300" simplePos="0" relativeHeight="251658242" behindDoc="0" locked="0" layoutInCell="1" allowOverlap="1" wp14:anchorId="3CCF3D86" wp14:editId="2E014A2A">
            <wp:simplePos x="0" y="0"/>
            <wp:positionH relativeFrom="column">
              <wp:posOffset>2832981</wp:posOffset>
            </wp:positionH>
            <wp:positionV relativeFrom="paragraph">
              <wp:posOffset>576</wp:posOffset>
            </wp:positionV>
            <wp:extent cx="2493010" cy="1592580"/>
            <wp:effectExtent l="0" t="0" r="2540" b="7620"/>
            <wp:wrapSquare wrapText="bothSides"/>
            <wp:docPr id="1" name="Gráfico 1">
              <a:extLst xmlns:a="http://schemas.openxmlformats.org/drawingml/2006/main">
                <a:ext uri="{FF2B5EF4-FFF2-40B4-BE49-F238E27FC236}">
                  <a16:creationId xmlns:a16="http://schemas.microsoft.com/office/drawing/2014/main" id="{9E4656C3-C3D5-420D-A585-69833EB3703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14:sizeRelV relativeFrom="margin">
              <wp14:pctHeight>0</wp14:pctHeight>
            </wp14:sizeRelV>
          </wp:anchor>
        </w:drawing>
      </w:r>
    </w:p>
    <w:p w14:paraId="135C8580" w14:textId="6FF849CC" w:rsidR="00A261E5" w:rsidRPr="005A4604" w:rsidRDefault="00A261E5" w:rsidP="00123CEF">
      <w:pPr>
        <w:pStyle w:val="CETBodytext"/>
      </w:pPr>
      <w:r w:rsidRPr="003E7DFF">
        <w:rPr>
          <w:rStyle w:val="CETCaptionCarattere"/>
          <w:lang w:val="en-US"/>
        </w:rPr>
        <w:t xml:space="preserve">Figure 4: The effect of Hexane to SCGs ratio </w:t>
      </w:r>
      <w:r w:rsidRPr="35EEC1D6">
        <w:rPr>
          <w:rStyle w:val="CETCaptionCarattere"/>
          <w:lang w:val="en-US"/>
        </w:rPr>
        <w:t>on the</w:t>
      </w:r>
      <w:r w:rsidRPr="003E7DFF">
        <w:rPr>
          <w:rStyle w:val="CETCaptionCarattere"/>
          <w:lang w:val="en-US"/>
        </w:rPr>
        <w:t xml:space="preserve"> total investment cost </w:t>
      </w:r>
      <w:r w:rsidRPr="35EEC1D6">
        <w:rPr>
          <w:rStyle w:val="CETCaptionCarattere"/>
          <w:lang w:val="en-US"/>
        </w:rPr>
        <w:t>for the</w:t>
      </w:r>
      <w:r w:rsidRPr="003E7DFF">
        <w:rPr>
          <w:rStyle w:val="CETCaptionCarattere"/>
          <w:lang w:val="en-US"/>
        </w:rPr>
        <w:t xml:space="preserve"> a) UAE and b) SE processes</w:t>
      </w:r>
      <w:r w:rsidRPr="12735958">
        <w:rPr>
          <w:rStyle w:val="CETCaptionCarattere"/>
          <w:lang w:val="en-US"/>
        </w:rPr>
        <w:t xml:space="preserve"> </w:t>
      </w:r>
      <w:r w:rsidR="00804235" w:rsidRPr="00A7675B">
        <w:rPr>
          <w:color w:val="000000" w:themeColor="text1"/>
        </w:rPr>
        <w:fldChar w:fldCharType="begin" w:fldLock="1"/>
      </w:r>
      <w:r w:rsidR="00A7675B">
        <w:rPr>
          <w:color w:val="000000" w:themeColor="text1"/>
        </w:rPr>
        <w:instrText>ADDIN CSL_CITATION {"citationItems":[{"id":"ITEM-1","itemData":{"ISBN":"9788895608471","ISSN":"22839216","abstract":"Spent coffee grounds (SCG) have grown its popularity as a low-cost and versatile resource in multiple application fields. The economic potential of SCG is highlighted by its abundance and rich contents of various beneficial compounds, such as polyphenols, polysaccharides, amino acids, antioxidants, etc. This study aimed to evaluate the content of lipid hydroperoxide (LP), total phenolic content (TPC), flavonoid content (TFC) and antioxidant in SCG's extract. The coffee grounds were extracted using n-hexane and methanol in three different SCG/solvent (w/v) ratios: 1 : 10, 1 : 15 and 1 : 20. Both conventional and advanced extraction methods were employed, including Maceration (MAC), Soxhlet (SOX), ultrasound-Assisted extraction (UAE), microwave-Assisted extraction (MAE). The highest contents of LP and TPC were 0.0191 mM and 13.466 mg gallic acid (AG)/g dry weight by using UAE at the ratio of 1 : 20. With the same ratio, TFC peaked the highest point at 31.15 mg quercetin/g dry weight when extracted by MAE method. The oil recovery yield was in the range from 9.42 % to 17.96 %. The phenolic recovery yield was between 5.76 % and 12.3 %. The results indicated the high antioxidant capacity of the extract.","author":[{"dropping-particle":"","family":"Le","given":"Phung T.K.","non-dropping-particle":"","parse-names":false,"suffix":""},{"dropping-particle":"","family":"Vu","given":"Quan T.H.","non-dropping-particle":"","parse-names":false,"suffix":""},{"dropping-particle":"","family":"Nguyen","given":"Quan T.V.","non-dropping-particle":"","parse-names":false,"suffix":""},{"dropping-particle":"","family":"Tran","given":"Khoa A.","non-dropping-particle":"","parse-names":false,"suffix":""},{"dropping-particle":"","family":"Le","given":"Kien A.","non-dropping-particle":"","parse-names":false,"suffix":""}],"container-title":"Chemical Engineering Transactions","id":"ITEM-1","issue":"January 2017","issued":{"date-parts":[["2017"]]},"page":"1729-1734","title":"Extraction and evaluation the biological activities of oil from spent coffee grounds","type":"article-journal","volume":"56"},"uris":["http://www.mendeley.com/documents/?uuid=1c549636-1154-402f-9fc0-09e1ff3650ba","http://www.mendeley.com/documents/?uuid=742e7abe-3be1-4062-b268-8abac196a52d"]},{"id":"ITEM-2","itemData":{"ISSN":"00162361","abstract":"The effect of different extraction solvents (polar and non-polar) on yield, chemical and physical properties, including free fatty acid content (FFA) or acid value (AV), saponification value (SV), density, viscosity, elemental composition and heating values of oil extracted from spent coffee grounds (SCG) is investigated. The Soxhlet extraction method is utilized for the extraction of oil from spent coffee grounds. Iso-propanol, ethanol, and acetone as polar solvents and toluene, chloroform, hexane and n-pentane as nonpolar solvents are used. For each solvent, the oil yield is recorded for different time spans. The results show that the highest oil yield (15.3%) is achieved using hexane as an extraction solvent after 30 min of extraction time. The AV and SV of the extracted oils vary depending on the extraction solvent. The results indicate that AV of SCG oil extracted with hexane is 3.65% (7.3 mg KOH/g). This value is lower than the values for spent coffee oil extracted with the other solvents (ethanol 3.85%, isopropanol 6.4%, chloroform 4.55%, and toluene 4.15%). Free fatty acids (FFA) of the extracted oil are converted into fatty acid methyl ester (FAME) by base-catalyzed esterification. Effects of temperature, the ratio of FFA to the methanol-KOH solution and the reaction time are investigated. With one step alkali-catalyzed transesterification, oil conversion to methyl ester can be enhanced from approx. 55-85% by increasing the reaction time, the reaction temperature and the MeOH-KOH/FFA ratio. However, a complete oil conversion could only be achieved by utilizing a two-steps transesterification process. © 2012 Elsevier Ltd. All rights reserved.","author":[{"dropping-particle":"","family":"Al-Hamamre","given":"Zayed","non-dropping-particle":"","parse-names":false,"suffix":""},{"dropping-particle":"","family":"Foerster","given":"Sascha","non-dropping-particle":"","parse-names":false,"suffix":""},{"dropping-particle":"","family":"Hartmann","given":"Franziska","non-dropping-particle":"","parse-names":false,"suffix":""},{"dropping-particle":"","family":"Kröger","given":"Michael","non-dropping-particle":"","parse-names":false,"suffix":""},{"dropping-particle":"","family":"Kaltschmitt","given":"Martin","non-dropping-particle":"","parse-names":false,"suffix":""}],"container-title":"Fuel","id":"ITEM-2","issue":"x","issued":{"date-parts":[["2012"]]},"page":"70-76","publisher":"Elsevier Ltd","title":"Oil extracted from spent coffee grounds as a renewable source for fatty acid methyl ester manufacturing","type":"article-journal","volume":"96"},"uris":["http://www.mendeley.com/documents/?uuid=bd3d2214-36f0-4c3d-8b38-d5d2418d731c","http://www.mendeley.com/documents/?uuid=378fe7cc-7a3d-43db-a87e-0b42de9a7c66","http://www.mendeley.com/documents/?uuid=d9fde57c-71f3-4280-8f92-cb18afd2d4d2"]}],"mendeley":{"formattedCitation":"(Al-Hamamre et al., 2012; Le et al., 2017)","plainTextFormattedCitation":"(Al-Hamamre et al., 2012; Le et al., 2017)","previouslyFormattedCitation":"(Al-Hamamre et al., 2012; Le et al., 2017)"},"properties":{"noteIndex":0},"schema":"https://github.com/citation-style-language/schema/raw/master/csl-citation.json"}</w:instrText>
      </w:r>
      <w:r w:rsidR="00804235" w:rsidRPr="00A7675B">
        <w:rPr>
          <w:color w:val="000000" w:themeColor="text1"/>
        </w:rPr>
        <w:fldChar w:fldCharType="separate"/>
      </w:r>
      <w:r w:rsidR="00804235" w:rsidRPr="005A4604">
        <w:rPr>
          <w:noProof/>
          <w:color w:val="000000" w:themeColor="text1"/>
        </w:rPr>
        <w:t>(Al-Hamamre et al., 2012; Le et al., 2017)</w:t>
      </w:r>
      <w:r w:rsidR="00804235" w:rsidRPr="00A7675B">
        <w:rPr>
          <w:color w:val="000000" w:themeColor="text1"/>
        </w:rPr>
        <w:fldChar w:fldCharType="end"/>
      </w:r>
      <w:r w:rsidR="00804235" w:rsidRPr="005A4604">
        <w:rPr>
          <w:color w:val="000000" w:themeColor="text1"/>
        </w:rPr>
        <w:t>.</w:t>
      </w:r>
    </w:p>
    <w:p w14:paraId="4004687A" w14:textId="77777777" w:rsidR="00A261E5" w:rsidRPr="005A4604" w:rsidRDefault="00A261E5" w:rsidP="00123CEF">
      <w:pPr>
        <w:pStyle w:val="CETBodytext"/>
        <w:rPr>
          <w:rStyle w:val="CETCaptionCarattere"/>
          <w:i w:val="0"/>
          <w:iCs/>
          <w:lang w:val="en-US"/>
        </w:rPr>
      </w:pPr>
    </w:p>
    <w:p w14:paraId="391E6317" w14:textId="1AADA9EC" w:rsidR="00123CEF" w:rsidRPr="003E7DFF" w:rsidRDefault="00123CEF" w:rsidP="00123CEF">
      <w:pPr>
        <w:pStyle w:val="CETBodytext"/>
        <w:rPr>
          <w:rStyle w:val="CETCaptionCarattere"/>
          <w:i w:val="0"/>
          <w:lang w:val="en-US"/>
        </w:rPr>
      </w:pPr>
      <w:r w:rsidRPr="00E34673">
        <w:rPr>
          <w:rStyle w:val="CETCaptionCarattere"/>
          <w:i w:val="0"/>
          <w:iCs/>
          <w:lang w:val="en-US"/>
        </w:rPr>
        <w:t xml:space="preserve">Figure 5 shows that, </w:t>
      </w:r>
      <w:r w:rsidRPr="00E34673">
        <w:rPr>
          <w:rStyle w:val="CETCaptionCarattere"/>
          <w:i w:val="0"/>
          <w:lang w:val="en-US"/>
        </w:rPr>
        <w:t>in all cases, the exergy destruction cost rate</w:t>
      </w:r>
      <w:r w:rsidRPr="00E34673">
        <w:t xml:space="preserve"> represents more than</w:t>
      </w:r>
      <w:r w:rsidRPr="00E34673">
        <w:rPr>
          <w:rStyle w:val="CETCaptionCarattere"/>
          <w:i w:val="0"/>
          <w:lang w:val="en-US"/>
        </w:rPr>
        <w:t xml:space="preserve"> 88.5 % of the operating cost rate, this means that the predominant cost in oil extraction processes is related to the exergy destruction rate. </w:t>
      </w:r>
      <w:r w:rsidRPr="35EEC1D6">
        <w:rPr>
          <w:rStyle w:val="CETCaptionCarattere"/>
          <w:i w:val="0"/>
          <w:lang w:val="en-US"/>
        </w:rPr>
        <w:t>Consequently, an</w:t>
      </w:r>
      <w:r w:rsidRPr="6FCD24C1">
        <w:rPr>
          <w:rStyle w:val="CETCaptionCarattere"/>
          <w:i w:val="0"/>
          <w:lang w:val="en-US"/>
        </w:rPr>
        <w:t xml:space="preserve"> increase of the </w:t>
      </w:r>
      <w:proofErr w:type="spellStart"/>
      <w:r w:rsidRPr="6FCD24C1">
        <w:rPr>
          <w:rStyle w:val="CETCaptionCarattere"/>
          <w:i w:val="0"/>
          <w:lang w:val="en-US"/>
        </w:rPr>
        <w:t>exergetic</w:t>
      </w:r>
      <w:proofErr w:type="spellEnd"/>
      <w:r w:rsidRPr="6FCD24C1">
        <w:rPr>
          <w:rStyle w:val="CETCaptionCarattere"/>
          <w:i w:val="0"/>
          <w:lang w:val="en-US"/>
        </w:rPr>
        <w:t xml:space="preserve"> efficiency of the extra</w:t>
      </w:r>
      <w:r>
        <w:rPr>
          <w:rStyle w:val="CETCaptionCarattere"/>
          <w:i w:val="0"/>
          <w:lang w:val="en-US"/>
        </w:rPr>
        <w:t>c</w:t>
      </w:r>
      <w:r w:rsidRPr="6FCD24C1">
        <w:rPr>
          <w:rStyle w:val="CETCaptionCarattere"/>
          <w:i w:val="0"/>
          <w:lang w:val="en-US"/>
        </w:rPr>
        <w:t xml:space="preserve">tion process would significantly reduce the operating </w:t>
      </w:r>
      <w:r w:rsidRPr="367150D0">
        <w:rPr>
          <w:rStyle w:val="CETCaptionCarattere"/>
          <w:i w:val="0"/>
          <w:lang w:val="en-US"/>
        </w:rPr>
        <w:t>cost</w:t>
      </w:r>
      <w:r>
        <w:rPr>
          <w:rStyle w:val="CETCaptionCarattere"/>
          <w:i w:val="0"/>
          <w:lang w:val="en-US"/>
        </w:rPr>
        <w:t>s</w:t>
      </w:r>
      <w:r w:rsidRPr="367150D0">
        <w:rPr>
          <w:rStyle w:val="CETCaptionCarattere"/>
          <w:i w:val="0"/>
          <w:lang w:val="en-US"/>
        </w:rPr>
        <w:t>.</w:t>
      </w:r>
      <w:r>
        <w:rPr>
          <w:rStyle w:val="CETCaptionCarattere"/>
          <w:i w:val="0"/>
          <w:lang w:val="en-US"/>
        </w:rPr>
        <w:t xml:space="preserve"> Furthermore, it can be observed </w:t>
      </w:r>
      <w:r w:rsidRPr="003E7DFF">
        <w:rPr>
          <w:rStyle w:val="CETCaptionCarattere"/>
          <w:i w:val="0"/>
          <w:lang w:val="en-US"/>
        </w:rPr>
        <w:t xml:space="preserve">that the </w:t>
      </w:r>
      <w:r w:rsidRPr="00C381AE">
        <w:rPr>
          <w:rStyle w:val="CETCaptionCarattere"/>
          <w:i w:val="0"/>
          <w:lang w:val="en-US"/>
        </w:rPr>
        <w:t xml:space="preserve">operating </w:t>
      </w:r>
      <w:r w:rsidRPr="35EEC1D6">
        <w:rPr>
          <w:rStyle w:val="CETCaptionCarattere"/>
          <w:i w:val="0"/>
          <w:lang w:val="en-US"/>
        </w:rPr>
        <w:t>cost</w:t>
      </w:r>
      <w:r w:rsidRPr="00C381AE">
        <w:rPr>
          <w:rStyle w:val="CETCaptionCarattere"/>
          <w:i w:val="0"/>
          <w:lang w:val="en-US"/>
        </w:rPr>
        <w:t xml:space="preserve"> rate of the </w:t>
      </w:r>
      <w:r w:rsidRPr="003E7DFF">
        <w:rPr>
          <w:rStyle w:val="CETCaptionCarattere"/>
          <w:i w:val="0"/>
          <w:lang w:val="en-US"/>
        </w:rPr>
        <w:t xml:space="preserve">SE process </w:t>
      </w:r>
      <w:r w:rsidRPr="00C381AE">
        <w:rPr>
          <w:rStyle w:val="CETCaptionCarattere"/>
          <w:i w:val="0"/>
          <w:lang w:val="en-US"/>
        </w:rPr>
        <w:t xml:space="preserve">is </w:t>
      </w:r>
      <w:r>
        <w:rPr>
          <w:rStyle w:val="CETCaptionCarattere"/>
          <w:i w:val="0"/>
          <w:lang w:val="en-US"/>
        </w:rPr>
        <w:t xml:space="preserve">78.2 </w:t>
      </w:r>
      <w:r w:rsidRPr="003E7DFF">
        <w:rPr>
          <w:rStyle w:val="CETCaptionCarattere"/>
          <w:i w:val="0"/>
          <w:lang w:val="en-US"/>
        </w:rPr>
        <w:t xml:space="preserve">% more </w:t>
      </w:r>
      <w:r w:rsidRPr="35EEC1D6">
        <w:rPr>
          <w:rStyle w:val="CETCaptionCarattere"/>
          <w:i w:val="0"/>
          <w:lang w:val="en-US"/>
        </w:rPr>
        <w:t>expensive</w:t>
      </w:r>
      <w:r w:rsidRPr="003E7DFF">
        <w:rPr>
          <w:rStyle w:val="CETCaptionCarattere"/>
          <w:i w:val="0"/>
          <w:lang w:val="en-US"/>
        </w:rPr>
        <w:t xml:space="preserve"> than the UAE process. </w:t>
      </w:r>
    </w:p>
    <w:p w14:paraId="2603DE56" w14:textId="31C586F4" w:rsidR="00A261E5" w:rsidRDefault="00A261E5" w:rsidP="00123CEF">
      <w:pPr>
        <w:pStyle w:val="CETBodytext"/>
        <w:rPr>
          <w:rStyle w:val="CETCaptionCarattere"/>
          <w:lang w:val="en-US"/>
        </w:rPr>
      </w:pPr>
      <w:r>
        <w:rPr>
          <w:noProof/>
        </w:rPr>
        <w:drawing>
          <wp:anchor distT="0" distB="0" distL="114300" distR="114300" simplePos="0" relativeHeight="251660294" behindDoc="0" locked="0" layoutInCell="1" allowOverlap="1" wp14:anchorId="4201EB22" wp14:editId="611A0BD1">
            <wp:simplePos x="0" y="0"/>
            <wp:positionH relativeFrom="column">
              <wp:posOffset>271869</wp:posOffset>
            </wp:positionH>
            <wp:positionV relativeFrom="paragraph">
              <wp:posOffset>73601</wp:posOffset>
            </wp:positionV>
            <wp:extent cx="2317750" cy="1587500"/>
            <wp:effectExtent l="0" t="0" r="6350" b="0"/>
            <wp:wrapSquare wrapText="bothSides"/>
            <wp:docPr id="8" name="Gráfico 8">
              <a:extLst xmlns:a="http://schemas.openxmlformats.org/drawingml/2006/main">
                <a:ext uri="{FF2B5EF4-FFF2-40B4-BE49-F238E27FC236}">
                  <a16:creationId xmlns:a16="http://schemas.microsoft.com/office/drawing/2014/main" id="{AFA4B444-39B9-4A72-811D-B44C22719B8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1318" behindDoc="0" locked="0" layoutInCell="1" allowOverlap="1" wp14:anchorId="63A5EF0F" wp14:editId="70D89EE7">
            <wp:simplePos x="0" y="0"/>
            <wp:positionH relativeFrom="column">
              <wp:posOffset>2651804</wp:posOffset>
            </wp:positionH>
            <wp:positionV relativeFrom="paragraph">
              <wp:posOffset>148708</wp:posOffset>
            </wp:positionV>
            <wp:extent cx="2351405" cy="1587500"/>
            <wp:effectExtent l="0" t="0" r="0" b="0"/>
            <wp:wrapSquare wrapText="bothSides"/>
            <wp:docPr id="9" name="Gráfico 9">
              <a:extLst xmlns:a="http://schemas.openxmlformats.org/drawingml/2006/main">
                <a:ext uri="{FF2B5EF4-FFF2-40B4-BE49-F238E27FC236}">
                  <a16:creationId xmlns:a16="http://schemas.microsoft.com/office/drawing/2014/main" id="{FFCD0B77-92AA-48B3-89CA-D0B3D000C62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margin">
              <wp14:pctWidth>0</wp14:pctWidth>
            </wp14:sizeRelH>
            <wp14:sizeRelV relativeFrom="margin">
              <wp14:pctHeight>0</wp14:pctHeight>
            </wp14:sizeRelV>
          </wp:anchor>
        </w:drawing>
      </w:r>
    </w:p>
    <w:p w14:paraId="03480737" w14:textId="77777777" w:rsidR="00A261E5" w:rsidRDefault="00A261E5" w:rsidP="00123CEF">
      <w:pPr>
        <w:pStyle w:val="CETBodytext"/>
        <w:rPr>
          <w:rStyle w:val="CETCaptionCarattere"/>
          <w:lang w:val="en-US"/>
        </w:rPr>
      </w:pPr>
    </w:p>
    <w:p w14:paraId="09466E84" w14:textId="77777777" w:rsidR="00A261E5" w:rsidRDefault="00A261E5" w:rsidP="00123CEF">
      <w:pPr>
        <w:pStyle w:val="CETBodytext"/>
        <w:rPr>
          <w:rStyle w:val="CETCaptionCarattere"/>
          <w:lang w:val="en-US"/>
        </w:rPr>
      </w:pPr>
    </w:p>
    <w:p w14:paraId="28FA4092" w14:textId="77777777" w:rsidR="00A261E5" w:rsidRDefault="00A261E5" w:rsidP="00123CEF">
      <w:pPr>
        <w:pStyle w:val="CETBodytext"/>
        <w:rPr>
          <w:rStyle w:val="CETCaptionCarattere"/>
          <w:lang w:val="en-US"/>
        </w:rPr>
      </w:pPr>
    </w:p>
    <w:p w14:paraId="48028B00" w14:textId="77777777" w:rsidR="00A261E5" w:rsidRDefault="00A261E5" w:rsidP="00123CEF">
      <w:pPr>
        <w:pStyle w:val="CETBodytext"/>
        <w:rPr>
          <w:rStyle w:val="CETCaptionCarattere"/>
          <w:lang w:val="en-US"/>
        </w:rPr>
      </w:pPr>
    </w:p>
    <w:p w14:paraId="79A89F60" w14:textId="77777777" w:rsidR="00A261E5" w:rsidRDefault="00A261E5" w:rsidP="00123CEF">
      <w:pPr>
        <w:pStyle w:val="CETBodytext"/>
        <w:rPr>
          <w:rStyle w:val="CETCaptionCarattere"/>
          <w:lang w:val="en-US"/>
        </w:rPr>
      </w:pPr>
    </w:p>
    <w:p w14:paraId="37842D60" w14:textId="77777777" w:rsidR="00A261E5" w:rsidRDefault="00A261E5" w:rsidP="00123CEF">
      <w:pPr>
        <w:pStyle w:val="CETBodytext"/>
        <w:rPr>
          <w:rStyle w:val="CETCaptionCarattere"/>
          <w:lang w:val="en-US"/>
        </w:rPr>
      </w:pPr>
    </w:p>
    <w:p w14:paraId="49F0ED5C" w14:textId="77777777" w:rsidR="00A261E5" w:rsidRDefault="00A261E5" w:rsidP="00123CEF">
      <w:pPr>
        <w:pStyle w:val="CETBodytext"/>
        <w:rPr>
          <w:rStyle w:val="CETCaptionCarattere"/>
          <w:lang w:val="en-US"/>
        </w:rPr>
      </w:pPr>
    </w:p>
    <w:p w14:paraId="11771518" w14:textId="77777777" w:rsidR="00A261E5" w:rsidRDefault="00A261E5" w:rsidP="00123CEF">
      <w:pPr>
        <w:pStyle w:val="CETBodytext"/>
        <w:rPr>
          <w:rStyle w:val="CETCaptionCarattere"/>
          <w:lang w:val="en-US"/>
        </w:rPr>
      </w:pPr>
    </w:p>
    <w:p w14:paraId="4EBFDC57" w14:textId="77777777" w:rsidR="00A261E5" w:rsidRDefault="00A261E5" w:rsidP="00123CEF">
      <w:pPr>
        <w:pStyle w:val="CETBodytext"/>
        <w:rPr>
          <w:rStyle w:val="CETCaptionCarattere"/>
          <w:lang w:val="en-US"/>
        </w:rPr>
      </w:pPr>
    </w:p>
    <w:p w14:paraId="4F051C34" w14:textId="77777777" w:rsidR="00A261E5" w:rsidRDefault="00A261E5" w:rsidP="00123CEF">
      <w:pPr>
        <w:pStyle w:val="CETBodytext"/>
        <w:rPr>
          <w:rStyle w:val="CETCaptionCarattere"/>
          <w:lang w:val="en-US"/>
        </w:rPr>
      </w:pPr>
    </w:p>
    <w:p w14:paraId="04C71B3B" w14:textId="77777777" w:rsidR="00A261E5" w:rsidRDefault="00A261E5" w:rsidP="00123CEF">
      <w:pPr>
        <w:pStyle w:val="CETBodytext"/>
        <w:rPr>
          <w:rStyle w:val="CETCaptionCarattere"/>
          <w:lang w:val="en-US"/>
        </w:rPr>
      </w:pPr>
    </w:p>
    <w:p w14:paraId="73243D79" w14:textId="77777777" w:rsidR="00A261E5" w:rsidRDefault="00A261E5" w:rsidP="00123CEF">
      <w:pPr>
        <w:pStyle w:val="CETBodytext"/>
        <w:rPr>
          <w:rStyle w:val="CETCaptionCarattere"/>
          <w:lang w:val="en-US"/>
        </w:rPr>
      </w:pPr>
    </w:p>
    <w:p w14:paraId="65A41AD3" w14:textId="4F5AD23E" w:rsidR="00123CEF" w:rsidRPr="003E7DFF" w:rsidRDefault="00123CEF" w:rsidP="00123CEF">
      <w:pPr>
        <w:pStyle w:val="CETBodytext"/>
        <w:rPr>
          <w:rStyle w:val="CETCaptionCarattere"/>
          <w:lang w:val="en-US"/>
        </w:rPr>
      </w:pPr>
      <w:r w:rsidRPr="003E7DFF">
        <w:rPr>
          <w:rStyle w:val="CETCaptionCarattere"/>
          <w:lang w:val="en-US"/>
        </w:rPr>
        <w:t xml:space="preserve">Figure </w:t>
      </w:r>
      <w:r>
        <w:rPr>
          <w:rStyle w:val="CETCaptionCarattere"/>
          <w:lang w:val="en-US"/>
        </w:rPr>
        <w:t>5</w:t>
      </w:r>
      <w:r w:rsidRPr="003E7DFF">
        <w:rPr>
          <w:rStyle w:val="CETCaptionCarattere"/>
          <w:lang w:val="en-US"/>
        </w:rPr>
        <w:t xml:space="preserve">: The effect of Hexane to SCGs ratio </w:t>
      </w:r>
      <w:r w:rsidRPr="35EEC1D6">
        <w:rPr>
          <w:rStyle w:val="CETCaptionCarattere"/>
          <w:lang w:val="en-US"/>
        </w:rPr>
        <w:t>on the</w:t>
      </w:r>
      <w:r w:rsidRPr="003E7DFF">
        <w:rPr>
          <w:rStyle w:val="CETCaptionCarattere"/>
          <w:lang w:val="en-US"/>
        </w:rPr>
        <w:t xml:space="preserve"> </w:t>
      </w:r>
      <w:r>
        <w:rPr>
          <w:rStyle w:val="CETCaptionCarattere"/>
          <w:lang w:val="en-US"/>
        </w:rPr>
        <w:t>operational cost rate</w:t>
      </w:r>
      <w:r w:rsidRPr="003E7DFF">
        <w:rPr>
          <w:rStyle w:val="CETCaptionCarattere"/>
          <w:lang w:val="en-US"/>
        </w:rPr>
        <w:t xml:space="preserve"> </w:t>
      </w:r>
      <w:r w:rsidRPr="35EEC1D6">
        <w:rPr>
          <w:rStyle w:val="CETCaptionCarattere"/>
          <w:lang w:val="en-US"/>
        </w:rPr>
        <w:t>for the</w:t>
      </w:r>
      <w:r w:rsidRPr="003E7DFF">
        <w:rPr>
          <w:rStyle w:val="CETCaptionCarattere"/>
          <w:lang w:val="en-US"/>
        </w:rPr>
        <w:t xml:space="preserve"> a) UAE and b) SE processes</w:t>
      </w:r>
      <w:r w:rsidRPr="12735958">
        <w:rPr>
          <w:rStyle w:val="CETCaptionCarattere"/>
          <w:lang w:val="en-US"/>
        </w:rPr>
        <w:t xml:space="preserve"> </w:t>
      </w:r>
      <w:r w:rsidR="00804235" w:rsidRPr="00A7675B">
        <w:rPr>
          <w:color w:val="000000" w:themeColor="text1"/>
        </w:rPr>
        <w:fldChar w:fldCharType="begin" w:fldLock="1"/>
      </w:r>
      <w:r w:rsidR="00A7675B">
        <w:rPr>
          <w:color w:val="000000" w:themeColor="text1"/>
        </w:rPr>
        <w:instrText>ADDIN CSL_CITATION {"citationItems":[{"id":"ITEM-1","itemData":{"ISBN":"9788895608471","ISSN":"22839216","abstract":"Spent coffee grounds (SCG) have grown its popularity as a low-cost and versatile resource in multiple application fields. The economic potential of SCG is highlighted by its abundance and rich contents of various beneficial compounds, such as polyphenols, polysaccharides, amino acids, antioxidants, etc. This study aimed to evaluate the content of lipid hydroperoxide (LP), total phenolic content (TPC), flavonoid content (TFC) and antioxidant in SCG's extract. The coffee grounds were extracted using n-hexane and methanol in three different SCG/solvent (w/v) ratios: 1 : 10, 1 : 15 and 1 : 20. Both conventional and advanced extraction methods were employed, including Maceration (MAC), Soxhlet (SOX), ultrasound-Assisted extraction (UAE), microwave-Assisted extraction (MAE). The highest contents of LP and TPC were 0.0191 mM and 13.466 mg gallic acid (AG)/g dry weight by using UAE at the ratio of 1 : 20. With the same ratio, TFC peaked the highest point at 31.15 mg quercetin/g dry weight when extracted by MAE method. The oil recovery yield was in the range from 9.42 % to 17.96 %. The phenolic recovery yield was between 5.76 % and 12.3 %. The results indicated the high antioxidant capacity of the extract.","author":[{"dropping-particle":"","family":"Le","given":"Phung T.K.","non-dropping-particle":"","parse-names":false,"suffix":""},{"dropping-particle":"","family":"Vu","given":"Quan T.H.","non-dropping-particle":"","parse-names":false,"suffix":""},{"dropping-particle":"","family":"Nguyen","given":"Quan T.V.","non-dropping-particle":"","parse-names":false,"suffix":""},{"dropping-particle":"","family":"Tran","given":"Khoa A.","non-dropping-particle":"","parse-names":false,"suffix":""},{"dropping-particle":"","family":"Le","given":"Kien A.","non-dropping-particle":"","parse-names":false,"suffix":""}],"container-title":"Chemical Engineering Transactions","id":"ITEM-1","issue":"January 2017","issued":{"date-parts":[["2017"]]},"page":"1729-1734","title":"Extraction and evaluation the biological activities of oil from spent coffee grounds","type":"article-journal","volume":"56"},"uris":["http://www.mendeley.com/documents/?uuid=1c549636-1154-402f-9fc0-09e1ff3650ba","http://www.mendeley.com/documents/?uuid=742e7abe-3be1-4062-b268-8abac196a52d"]},{"id":"ITEM-2","itemData":{"ISSN":"00162361","abstract":"The effect of different extraction solvents (polar and non-polar) on yield, chemical and physical properties, including free fatty acid content (FFA) or acid value (AV), saponification value (SV), density, viscosity, elemental composition and heating values of oil extracted from spent coffee grounds (SCG) is investigated. The Soxhlet extraction method is utilized for the extraction of oil from spent coffee grounds. Iso-propanol, ethanol, and acetone as polar solvents and toluene, chloroform, hexane and n-pentane as nonpolar solvents are used. For each solvent, the oil yield is recorded for different time spans. The results show that the highest oil yield (15.3%) is achieved using hexane as an extraction solvent after 30 min of extraction time. The AV and SV of the extracted oils vary depending on the extraction solvent. The results indicate that AV of SCG oil extracted with hexane is 3.65% (7.3 mg KOH/g). This value is lower than the values for spent coffee oil extracted with the other solvents (ethanol 3.85%, isopropanol 6.4%, chloroform 4.55%, and toluene 4.15%). Free fatty acids (FFA) of the extracted oil are converted into fatty acid methyl ester (FAME) by base-catalyzed esterification. Effects of temperature, the ratio of FFA to the methanol-KOH solution and the reaction time are investigated. With one step alkali-catalyzed transesterification, oil conversion to methyl ester can be enhanced from approx. 55-85% by increasing the reaction time, the reaction temperature and the MeOH-KOH/FFA ratio. However, a complete oil conversion could only be achieved by utilizing a two-steps transesterification process. © 2012 Elsevier Ltd. All rights reserved.","author":[{"dropping-particle":"","family":"Al-Hamamre","given":"Zayed","non-dropping-particle":"","parse-names":false,"suffix":""},{"dropping-particle":"","family":"Foerster","given":"Sascha","non-dropping-particle":"","parse-names":false,"suffix":""},{"dropping-particle":"","family":"Hartmann","given":"Franziska","non-dropping-particle":"","parse-names":false,"suffix":""},{"dropping-particle":"","family":"Kröger","given":"Michael","non-dropping-particle":"","parse-names":false,"suffix":""},{"dropping-particle":"","family":"Kaltschmitt","given":"Martin","non-dropping-particle":"","parse-names":false,"suffix":""}],"container-title":"Fuel","id":"ITEM-2","issue":"x","issued":{"date-parts":[["2012"]]},"page":"70-76","publisher":"Elsevier Ltd","title":"Oil extracted from spent coffee grounds as a renewable source for fatty acid methyl ester manufacturing","type":"article-journal","volume":"96"},"uris":["http://www.mendeley.com/documents/?uuid=bd3d2214-36f0-4c3d-8b38-d5d2418d731c","http://www.mendeley.com/documents/?uuid=378fe7cc-7a3d-43db-a87e-0b42de9a7c66","http://www.mendeley.com/documents/?uuid=bffefe65-85c3-4529-80ac-787ee182c35f"]}],"mendeley":{"formattedCitation":"(Al-Hamamre et al., 2012; Le et al., 2017)","plainTextFormattedCitation":"(Al-Hamamre et al., 2012; Le et al., 2017)","previouslyFormattedCitation":"(Al-Hamamre et al., 2012; Le et al., 2017)"},"properties":{"noteIndex":0},"schema":"https://github.com/citation-style-language/schema/raw/master/csl-citation.json"}</w:instrText>
      </w:r>
      <w:r w:rsidR="00804235" w:rsidRPr="00A7675B">
        <w:rPr>
          <w:color w:val="000000" w:themeColor="text1"/>
        </w:rPr>
        <w:fldChar w:fldCharType="separate"/>
      </w:r>
      <w:r w:rsidR="00804235" w:rsidRPr="00A7675B">
        <w:rPr>
          <w:noProof/>
          <w:color w:val="000000" w:themeColor="text1"/>
        </w:rPr>
        <w:t>(Al-Hamamre et al., 2012; Le et al., 2017)</w:t>
      </w:r>
      <w:r w:rsidR="00804235" w:rsidRPr="00A7675B">
        <w:rPr>
          <w:color w:val="000000" w:themeColor="text1"/>
        </w:rPr>
        <w:fldChar w:fldCharType="end"/>
      </w:r>
      <w:r w:rsidRPr="00A7675B">
        <w:rPr>
          <w:rStyle w:val="CETCaptionCarattere"/>
          <w:i w:val="0"/>
          <w:iCs/>
          <w:color w:val="000000" w:themeColor="text1"/>
          <w:lang w:val="en-US"/>
        </w:rPr>
        <w:t>.</w:t>
      </w:r>
    </w:p>
    <w:p w14:paraId="4BB8CA22" w14:textId="77777777" w:rsidR="00123CEF" w:rsidRDefault="00123CEF" w:rsidP="03DD4199">
      <w:pPr>
        <w:pStyle w:val="CETBodytext"/>
        <w:rPr>
          <w:rStyle w:val="CETCaptionCarattere"/>
          <w:i w:val="0"/>
          <w:lang w:val="en-US"/>
        </w:rPr>
      </w:pPr>
    </w:p>
    <w:p w14:paraId="2C458A65" w14:textId="4FB068C7" w:rsidR="003A78BC" w:rsidRPr="00123CEF" w:rsidRDefault="00123CEF" w:rsidP="007F4436">
      <w:pPr>
        <w:pStyle w:val="CETBodytext"/>
        <w:rPr>
          <w:rStyle w:val="CETCaptionCarattere"/>
          <w:i w:val="0"/>
          <w:lang w:val="en-US"/>
        </w:rPr>
      </w:pPr>
      <w:r>
        <w:rPr>
          <w:rStyle w:val="CETCaptionCarattere"/>
          <w:i w:val="0"/>
          <w:lang w:val="en-US"/>
        </w:rPr>
        <w:t>A</w:t>
      </w:r>
      <w:r w:rsidR="6242FDDE" w:rsidRPr="35EEC1D6">
        <w:rPr>
          <w:rStyle w:val="CETCaptionCarattere"/>
          <w:i w:val="0"/>
          <w:lang w:val="en-US"/>
        </w:rPr>
        <w:t>lthough</w:t>
      </w:r>
      <w:r w:rsidR="6242FDDE" w:rsidRPr="59819811">
        <w:rPr>
          <w:rStyle w:val="CETCaptionCarattere"/>
          <w:i w:val="0"/>
          <w:lang w:val="en-US"/>
        </w:rPr>
        <w:t xml:space="preserve"> the operating costs are </w:t>
      </w:r>
      <w:r w:rsidR="6242FDDE" w:rsidRPr="53F73B8E">
        <w:rPr>
          <w:rStyle w:val="CETCaptionCarattere"/>
          <w:i w:val="0"/>
          <w:lang w:val="en-US"/>
        </w:rPr>
        <w:t xml:space="preserve">increased with the increment of the solvent to SCGs ratio, </w:t>
      </w:r>
      <w:r>
        <w:rPr>
          <w:rStyle w:val="CETCaptionCarattere"/>
          <w:i w:val="0"/>
          <w:lang w:val="en-US"/>
        </w:rPr>
        <w:t xml:space="preserve">Table 2 shows that </w:t>
      </w:r>
      <w:r w:rsidR="6242FDDE" w:rsidRPr="53F73B8E">
        <w:rPr>
          <w:rStyle w:val="CETCaptionCarattere"/>
          <w:i w:val="0"/>
          <w:lang w:val="en-US"/>
        </w:rPr>
        <w:t xml:space="preserve">the </w:t>
      </w:r>
      <w:r w:rsidR="6242FDDE" w:rsidRPr="79F66D01">
        <w:rPr>
          <w:rStyle w:val="CETCaptionCarattere"/>
          <w:i w:val="0"/>
          <w:lang w:val="en-US"/>
        </w:rPr>
        <w:t xml:space="preserve">oil specific cost is reduced </w:t>
      </w:r>
      <w:r w:rsidR="14CC142B" w:rsidRPr="381E2A32">
        <w:rPr>
          <w:rStyle w:val="CETCaptionCarattere"/>
          <w:i w:val="0"/>
          <w:lang w:val="en-US"/>
        </w:rPr>
        <w:t>up to</w:t>
      </w:r>
      <w:r w:rsidR="6242FDDE" w:rsidRPr="381E2A32">
        <w:rPr>
          <w:rStyle w:val="CETCaptionCarattere"/>
          <w:i w:val="0"/>
          <w:lang w:val="en-US"/>
        </w:rPr>
        <w:t xml:space="preserve"> </w:t>
      </w:r>
      <w:r w:rsidR="311DD793" w:rsidRPr="433218EF">
        <w:rPr>
          <w:rStyle w:val="CETCaptionCarattere"/>
          <w:i w:val="0"/>
          <w:lang w:val="en-US"/>
        </w:rPr>
        <w:t>68</w:t>
      </w:r>
      <w:r w:rsidR="14CC142B" w:rsidRPr="40211CBB">
        <w:rPr>
          <w:rStyle w:val="CETCaptionCarattere"/>
          <w:i w:val="0"/>
          <w:lang w:val="en-US"/>
        </w:rPr>
        <w:t xml:space="preserve">.5% when using </w:t>
      </w:r>
      <w:r w:rsidR="14CC142B" w:rsidRPr="10A902A3">
        <w:rPr>
          <w:rStyle w:val="CETCaptionCarattere"/>
          <w:i w:val="0"/>
          <w:lang w:val="en-US"/>
        </w:rPr>
        <w:t>20</w:t>
      </w:r>
      <w:r w:rsidR="4DB55C33" w:rsidRPr="10A902A3">
        <w:rPr>
          <w:rStyle w:val="CETCaptionCarattere"/>
          <w:i w:val="0"/>
          <w:lang w:val="en-US"/>
        </w:rPr>
        <w:t xml:space="preserve"> </w:t>
      </w:r>
      <w:r w:rsidR="6ABDB398" w:rsidRPr="433218EF">
        <w:rPr>
          <w:rStyle w:val="CETCaptionCarattere"/>
          <w:i w:val="0"/>
          <w:lang w:val="en-US"/>
        </w:rPr>
        <w:t>m</w:t>
      </w:r>
      <w:r w:rsidR="4ADB4345" w:rsidRPr="433218EF">
        <w:rPr>
          <w:rStyle w:val="CETCaptionCarattere"/>
          <w:i w:val="0"/>
          <w:lang w:val="en-US"/>
        </w:rPr>
        <w:t>L</w:t>
      </w:r>
      <w:r w:rsidR="4DB55C33" w:rsidRPr="10A902A3">
        <w:rPr>
          <w:rStyle w:val="CETCaptionCarattere"/>
          <w:i w:val="0"/>
          <w:lang w:val="en-US"/>
        </w:rPr>
        <w:t>/g.</w:t>
      </w:r>
      <w:r w:rsidR="6242FDDE" w:rsidRPr="10A902A3">
        <w:rPr>
          <w:rStyle w:val="CETCaptionCarattere"/>
          <w:i w:val="0"/>
          <w:lang w:val="en-US"/>
        </w:rPr>
        <w:t xml:space="preserve"> </w:t>
      </w:r>
      <w:r w:rsidR="39CA6C1C" w:rsidRPr="10A902A3">
        <w:rPr>
          <w:rStyle w:val="CETCaptionCarattere"/>
          <w:i w:val="0"/>
          <w:lang w:val="en-US"/>
        </w:rPr>
        <w:t xml:space="preserve">Furthermore, the oil specific cost is reduced </w:t>
      </w:r>
      <w:r w:rsidR="6BA90344" w:rsidRPr="0AD9AF31">
        <w:rPr>
          <w:rStyle w:val="CETCaptionCarattere"/>
          <w:i w:val="0"/>
          <w:lang w:val="en-US"/>
        </w:rPr>
        <w:t>up to 8</w:t>
      </w:r>
      <w:r w:rsidR="00530615">
        <w:rPr>
          <w:rStyle w:val="CETCaptionCarattere"/>
          <w:i w:val="0"/>
          <w:lang w:val="en-US"/>
        </w:rPr>
        <w:t>3.5</w:t>
      </w:r>
      <w:r w:rsidR="6BA90344" w:rsidRPr="0AD9AF31">
        <w:rPr>
          <w:rStyle w:val="CETCaptionCarattere"/>
          <w:i w:val="0"/>
          <w:lang w:val="en-US"/>
        </w:rPr>
        <w:t xml:space="preserve">% </w:t>
      </w:r>
      <w:r w:rsidR="39CA6C1C" w:rsidRPr="10A902A3">
        <w:rPr>
          <w:rStyle w:val="CETCaptionCarattere"/>
          <w:i w:val="0"/>
          <w:lang w:val="en-US"/>
        </w:rPr>
        <w:t xml:space="preserve">when </w:t>
      </w:r>
      <w:r w:rsidR="6BA90344" w:rsidRPr="433218EF">
        <w:rPr>
          <w:rStyle w:val="CETCaptionCarattere"/>
          <w:i w:val="0"/>
          <w:lang w:val="en-US"/>
        </w:rPr>
        <w:t>UA</w:t>
      </w:r>
      <w:r w:rsidR="1866FE3D" w:rsidRPr="433218EF">
        <w:rPr>
          <w:rStyle w:val="CETCaptionCarattere"/>
          <w:i w:val="0"/>
          <w:lang w:val="en-US"/>
        </w:rPr>
        <w:t>E</w:t>
      </w:r>
      <w:r w:rsidR="39CA6C1C" w:rsidRPr="10A902A3">
        <w:rPr>
          <w:rStyle w:val="CETCaptionCarattere"/>
          <w:i w:val="0"/>
          <w:lang w:val="en-US"/>
        </w:rPr>
        <w:t xml:space="preserve"> process is </w:t>
      </w:r>
      <w:r w:rsidR="6BA90344" w:rsidRPr="433218EF">
        <w:rPr>
          <w:rStyle w:val="CETCaptionCarattere"/>
          <w:i w:val="0"/>
          <w:lang w:val="en-US"/>
        </w:rPr>
        <w:t>a</w:t>
      </w:r>
      <w:r w:rsidR="02A23742" w:rsidRPr="433218EF">
        <w:rPr>
          <w:rStyle w:val="CETCaptionCarattere"/>
          <w:i w:val="0"/>
          <w:lang w:val="en-US"/>
        </w:rPr>
        <w:t>p</w:t>
      </w:r>
      <w:r w:rsidR="6BA90344" w:rsidRPr="433218EF">
        <w:rPr>
          <w:rStyle w:val="CETCaptionCarattere"/>
          <w:i w:val="0"/>
          <w:lang w:val="en-US"/>
        </w:rPr>
        <w:t>plied</w:t>
      </w:r>
      <w:r w:rsidR="39CA6C1C" w:rsidRPr="10A902A3">
        <w:rPr>
          <w:rStyle w:val="CETCaptionCarattere"/>
          <w:i w:val="0"/>
          <w:lang w:val="en-US"/>
        </w:rPr>
        <w:t xml:space="preserve"> instead of</w:t>
      </w:r>
      <w:r w:rsidR="0051133A" w:rsidRPr="003E7DFF">
        <w:rPr>
          <w:rStyle w:val="CETCaptionCarattere"/>
          <w:i w:val="0"/>
          <w:iCs/>
          <w:lang w:val="en-US"/>
        </w:rPr>
        <w:t xml:space="preserve"> </w:t>
      </w:r>
      <w:r w:rsidR="76EEBF19" w:rsidRPr="433218EF">
        <w:rPr>
          <w:rStyle w:val="CETCaptionCarattere"/>
          <w:i w:val="0"/>
          <w:lang w:val="en-US"/>
        </w:rPr>
        <w:t>SE process at 20 mL/g.</w:t>
      </w:r>
      <w:r w:rsidR="003A78BC" w:rsidRPr="003E7DFF">
        <w:rPr>
          <w:rStyle w:val="CETCaptionCarattere"/>
          <w:i w:val="0"/>
          <w:iCs/>
          <w:lang w:val="en-US"/>
        </w:rPr>
        <w:t xml:space="preserve"> The minimum </w:t>
      </w:r>
      <w:r w:rsidR="685E05DA" w:rsidRPr="3C8F80F5">
        <w:rPr>
          <w:rStyle w:val="CETCaptionCarattere"/>
          <w:i w:val="0"/>
          <w:lang w:val="en-US"/>
        </w:rPr>
        <w:t xml:space="preserve">oil specific cost </w:t>
      </w:r>
      <w:r w:rsidR="685E05DA" w:rsidRPr="58386CA6">
        <w:rPr>
          <w:rStyle w:val="CETCaptionCarattere"/>
          <w:i w:val="0"/>
          <w:lang w:val="en-US"/>
        </w:rPr>
        <w:t xml:space="preserve">obtained </w:t>
      </w:r>
      <w:r w:rsidR="003A78BC" w:rsidRPr="003E7DFF">
        <w:rPr>
          <w:rStyle w:val="CETCaptionCarattere"/>
          <w:i w:val="0"/>
          <w:iCs/>
          <w:lang w:val="en-US"/>
        </w:rPr>
        <w:t>from SCGs was 0.12 $/kg</w:t>
      </w:r>
      <w:r w:rsidR="001968C1" w:rsidRPr="003E7DFF">
        <w:rPr>
          <w:rStyle w:val="CETCaptionCarattere"/>
          <w:i w:val="0"/>
          <w:iCs/>
          <w:lang w:val="en-US"/>
        </w:rPr>
        <w:t>.</w:t>
      </w:r>
    </w:p>
    <w:p w14:paraId="67456B2F" w14:textId="36EB26B5" w:rsidR="00BC646A" w:rsidRPr="003E7DFF" w:rsidRDefault="004063BA" w:rsidP="00BC646A">
      <w:pPr>
        <w:pStyle w:val="CETTabletitle"/>
        <w:rPr>
          <w:lang w:val="en-US"/>
        </w:rPr>
      </w:pPr>
      <w:r>
        <w:rPr>
          <w:lang w:val="en-US"/>
        </w:rPr>
        <w:t>T</w:t>
      </w:r>
      <w:r w:rsidR="00BC646A" w:rsidRPr="003E7DFF">
        <w:rPr>
          <w:lang w:val="en-US"/>
        </w:rPr>
        <w:t xml:space="preserve">able </w:t>
      </w:r>
      <w:r w:rsidR="00DC7A21" w:rsidRPr="003E7DFF">
        <w:rPr>
          <w:lang w:val="en-US"/>
        </w:rPr>
        <w:t>2</w:t>
      </w:r>
      <w:r w:rsidR="00BC646A" w:rsidRPr="003E7DFF">
        <w:rPr>
          <w:lang w:val="en-US"/>
        </w:rPr>
        <w:t xml:space="preserve">: </w:t>
      </w:r>
      <w:r w:rsidR="004D25E2" w:rsidRPr="003E7DFF">
        <w:rPr>
          <w:lang w:val="en-US"/>
        </w:rPr>
        <w:t xml:space="preserve">Results of </w:t>
      </w:r>
      <w:r w:rsidR="001E056B" w:rsidRPr="003E7DFF">
        <w:rPr>
          <w:lang w:val="en-US"/>
        </w:rPr>
        <w:t xml:space="preserve">the </w:t>
      </w:r>
      <w:proofErr w:type="spellStart"/>
      <w:r w:rsidR="004D25E2" w:rsidRPr="003E7DFF">
        <w:rPr>
          <w:lang w:val="en-US"/>
        </w:rPr>
        <w:t>exergoeconomic</w:t>
      </w:r>
      <w:proofErr w:type="spellEnd"/>
      <w:r w:rsidR="004D25E2" w:rsidRPr="003E7DFF">
        <w:rPr>
          <w:lang w:val="en-US"/>
        </w:rPr>
        <w:t xml:space="preserve"> analysis</w:t>
      </w:r>
      <w:r w:rsidR="003A78BC" w:rsidRPr="003E7DFF">
        <w:rPr>
          <w:lang w:val="en-US"/>
        </w:rPr>
        <w:t xml:space="preserve"> </w:t>
      </w:r>
      <w:r w:rsidR="001E056B" w:rsidRPr="003E7DFF">
        <w:rPr>
          <w:lang w:val="en-US"/>
        </w:rPr>
        <w:t xml:space="preserve">for UAE and SE processes </w:t>
      </w:r>
    </w:p>
    <w:tbl>
      <w:tblPr>
        <w:tblW w:w="0" w:type="auto"/>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2763"/>
        <w:gridCol w:w="782"/>
        <w:gridCol w:w="708"/>
        <w:gridCol w:w="709"/>
        <w:gridCol w:w="709"/>
        <w:gridCol w:w="850"/>
        <w:gridCol w:w="709"/>
        <w:gridCol w:w="709"/>
        <w:gridCol w:w="709"/>
      </w:tblGrid>
      <w:tr w:rsidR="00095BC3" w:rsidRPr="003E7DFF" w14:paraId="06591939" w14:textId="3FAAB3E4" w:rsidTr="002677BF">
        <w:tc>
          <w:tcPr>
            <w:tcW w:w="2763" w:type="dxa"/>
            <w:tcBorders>
              <w:top w:val="single" w:sz="12" w:space="0" w:color="008000"/>
              <w:bottom w:val="single" w:sz="6" w:space="0" w:color="008000"/>
            </w:tcBorders>
            <w:shd w:val="clear" w:color="auto" w:fill="FFFFFF" w:themeFill="background1"/>
          </w:tcPr>
          <w:p w14:paraId="0FA5215E" w14:textId="77777777" w:rsidR="00095BC3" w:rsidRPr="003E7DFF" w:rsidRDefault="00095BC3" w:rsidP="00591026">
            <w:pPr>
              <w:pStyle w:val="CETBodytext"/>
            </w:pPr>
          </w:p>
        </w:tc>
        <w:tc>
          <w:tcPr>
            <w:tcW w:w="2908" w:type="dxa"/>
            <w:gridSpan w:val="4"/>
            <w:tcBorders>
              <w:top w:val="single" w:sz="12" w:space="0" w:color="008000"/>
              <w:bottom w:val="single" w:sz="6" w:space="0" w:color="008000"/>
            </w:tcBorders>
            <w:shd w:val="clear" w:color="auto" w:fill="FFFFFF" w:themeFill="background1"/>
          </w:tcPr>
          <w:p w14:paraId="4B4BEB61" w14:textId="04B91F3D" w:rsidR="00095BC3" w:rsidRPr="003E7DFF" w:rsidRDefault="00095BC3" w:rsidP="00591026">
            <w:pPr>
              <w:pStyle w:val="CETBodytext"/>
              <w:ind w:right="-1"/>
              <w:rPr>
                <w:rFonts w:cs="Arial"/>
                <w:iCs/>
                <w:szCs w:val="18"/>
              </w:rPr>
            </w:pPr>
            <w:r w:rsidRPr="003E7DFF">
              <w:rPr>
                <w:rFonts w:cs="Arial"/>
                <w:iCs/>
                <w:szCs w:val="18"/>
              </w:rPr>
              <w:t>UAE</w:t>
            </w:r>
          </w:p>
        </w:tc>
        <w:tc>
          <w:tcPr>
            <w:tcW w:w="2977" w:type="dxa"/>
            <w:gridSpan w:val="4"/>
            <w:tcBorders>
              <w:top w:val="single" w:sz="12" w:space="0" w:color="008000"/>
              <w:bottom w:val="single" w:sz="6" w:space="0" w:color="008000"/>
            </w:tcBorders>
            <w:shd w:val="clear" w:color="auto" w:fill="FFFFFF" w:themeFill="background1"/>
          </w:tcPr>
          <w:p w14:paraId="12C4060D" w14:textId="610DC1CD" w:rsidR="00095BC3" w:rsidRPr="003E7DFF" w:rsidRDefault="00095BC3" w:rsidP="00591026">
            <w:pPr>
              <w:pStyle w:val="CETBodytext"/>
              <w:ind w:right="-1"/>
              <w:rPr>
                <w:rFonts w:cs="Arial"/>
                <w:iCs/>
                <w:szCs w:val="18"/>
              </w:rPr>
            </w:pPr>
            <w:r w:rsidRPr="003E7DFF">
              <w:rPr>
                <w:rFonts w:cs="Arial"/>
                <w:iCs/>
                <w:szCs w:val="18"/>
              </w:rPr>
              <w:t>SE</w:t>
            </w:r>
          </w:p>
        </w:tc>
      </w:tr>
      <w:tr w:rsidR="00746C26" w:rsidRPr="003E7DFF" w14:paraId="0BD81039" w14:textId="0528DA7F" w:rsidTr="002677BF">
        <w:tc>
          <w:tcPr>
            <w:tcW w:w="2763" w:type="dxa"/>
            <w:tcBorders>
              <w:top w:val="single" w:sz="12" w:space="0" w:color="008000"/>
              <w:bottom w:val="single" w:sz="6" w:space="0" w:color="008000"/>
            </w:tcBorders>
            <w:shd w:val="clear" w:color="auto" w:fill="FFFFFF" w:themeFill="background1"/>
          </w:tcPr>
          <w:p w14:paraId="6D2DE5EE" w14:textId="5F8906CB" w:rsidR="00095BC3" w:rsidRPr="003E7DFF" w:rsidRDefault="00E45F0B" w:rsidP="00591026">
            <w:pPr>
              <w:pStyle w:val="CETBodytext"/>
            </w:pPr>
            <w:r w:rsidRPr="003E7DFF">
              <w:t xml:space="preserve">Hexane to SCGs </w:t>
            </w:r>
            <w:proofErr w:type="gramStart"/>
            <w:r w:rsidRPr="003E7DFF">
              <w:t>ratio</w:t>
            </w:r>
            <w:r w:rsidR="00095BC3" w:rsidRPr="003E7DFF">
              <w:t xml:space="preserve"> </w:t>
            </w:r>
            <w:r w:rsidR="1C27BABC">
              <w:t xml:space="preserve"> (</w:t>
            </w:r>
            <w:proofErr w:type="gramEnd"/>
            <w:r w:rsidR="0EC50A51">
              <w:t>m</w:t>
            </w:r>
            <w:r w:rsidR="60CE40A4">
              <w:t>L</w:t>
            </w:r>
            <w:r w:rsidR="1C27BABC">
              <w:t>/g)</w:t>
            </w:r>
          </w:p>
        </w:tc>
        <w:tc>
          <w:tcPr>
            <w:tcW w:w="782" w:type="dxa"/>
            <w:tcBorders>
              <w:top w:val="single" w:sz="12" w:space="0" w:color="008000"/>
              <w:bottom w:val="single" w:sz="6" w:space="0" w:color="008000"/>
            </w:tcBorders>
            <w:shd w:val="clear" w:color="auto" w:fill="FFFFFF" w:themeFill="background1"/>
          </w:tcPr>
          <w:p w14:paraId="14DABEF8" w14:textId="17DB00C5" w:rsidR="00095BC3" w:rsidRPr="003E7DFF" w:rsidRDefault="00095BC3" w:rsidP="005479A6">
            <w:pPr>
              <w:pStyle w:val="CETBodytext"/>
              <w:jc w:val="left"/>
            </w:pPr>
            <w:r w:rsidRPr="003E7DFF">
              <w:t>5</w:t>
            </w:r>
          </w:p>
        </w:tc>
        <w:tc>
          <w:tcPr>
            <w:tcW w:w="708" w:type="dxa"/>
            <w:tcBorders>
              <w:top w:val="single" w:sz="12" w:space="0" w:color="008000"/>
              <w:bottom w:val="single" w:sz="6" w:space="0" w:color="008000"/>
            </w:tcBorders>
            <w:shd w:val="clear" w:color="auto" w:fill="FFFFFF" w:themeFill="background1"/>
          </w:tcPr>
          <w:p w14:paraId="26DCEBF7" w14:textId="18D592F7" w:rsidR="00095BC3" w:rsidRPr="003E7DFF" w:rsidRDefault="00095BC3" w:rsidP="005479A6">
            <w:pPr>
              <w:pStyle w:val="CETBodytext"/>
              <w:jc w:val="left"/>
              <w:rPr>
                <w:iCs/>
              </w:rPr>
            </w:pPr>
            <w:r w:rsidRPr="003E7DFF">
              <w:rPr>
                <w:iCs/>
              </w:rPr>
              <w:t>10</w:t>
            </w:r>
          </w:p>
        </w:tc>
        <w:tc>
          <w:tcPr>
            <w:tcW w:w="709" w:type="dxa"/>
            <w:tcBorders>
              <w:top w:val="single" w:sz="12" w:space="0" w:color="008000"/>
              <w:bottom w:val="single" w:sz="6" w:space="0" w:color="008000"/>
            </w:tcBorders>
            <w:shd w:val="clear" w:color="auto" w:fill="FFFFFF" w:themeFill="background1"/>
          </w:tcPr>
          <w:p w14:paraId="04551B3B" w14:textId="5258F56E" w:rsidR="00095BC3" w:rsidRPr="003E7DFF" w:rsidRDefault="00095BC3" w:rsidP="005479A6">
            <w:pPr>
              <w:pStyle w:val="CETBodytext"/>
              <w:ind w:right="-1"/>
              <w:jc w:val="left"/>
              <w:rPr>
                <w:rFonts w:cs="Arial"/>
                <w:szCs w:val="18"/>
              </w:rPr>
            </w:pPr>
            <w:r w:rsidRPr="003E7DFF">
              <w:rPr>
                <w:rFonts w:cs="Arial"/>
                <w:szCs w:val="18"/>
              </w:rPr>
              <w:t>15</w:t>
            </w:r>
          </w:p>
        </w:tc>
        <w:tc>
          <w:tcPr>
            <w:tcW w:w="709" w:type="dxa"/>
            <w:tcBorders>
              <w:top w:val="single" w:sz="12" w:space="0" w:color="008000"/>
              <w:bottom w:val="single" w:sz="6" w:space="0" w:color="008000"/>
            </w:tcBorders>
            <w:shd w:val="clear" w:color="auto" w:fill="FFFFFF" w:themeFill="background1"/>
          </w:tcPr>
          <w:p w14:paraId="50025843" w14:textId="2E061751" w:rsidR="00095BC3" w:rsidRPr="003E7DFF" w:rsidRDefault="00095BC3" w:rsidP="005479A6">
            <w:pPr>
              <w:pStyle w:val="CETBodytext"/>
              <w:ind w:right="-1"/>
              <w:jc w:val="left"/>
              <w:rPr>
                <w:rFonts w:cs="Arial"/>
                <w:iCs/>
                <w:szCs w:val="18"/>
              </w:rPr>
            </w:pPr>
            <w:r w:rsidRPr="003E7DFF">
              <w:rPr>
                <w:rFonts w:cs="Arial"/>
                <w:iCs/>
                <w:szCs w:val="18"/>
              </w:rPr>
              <w:t>20</w:t>
            </w:r>
          </w:p>
        </w:tc>
        <w:tc>
          <w:tcPr>
            <w:tcW w:w="850" w:type="dxa"/>
            <w:tcBorders>
              <w:top w:val="single" w:sz="12" w:space="0" w:color="008000"/>
              <w:bottom w:val="single" w:sz="6" w:space="0" w:color="008000"/>
            </w:tcBorders>
            <w:shd w:val="clear" w:color="auto" w:fill="FFFFFF" w:themeFill="background1"/>
          </w:tcPr>
          <w:p w14:paraId="255650BA" w14:textId="58C26019" w:rsidR="00095BC3" w:rsidRPr="003E7DFF" w:rsidRDefault="00095BC3" w:rsidP="005479A6">
            <w:pPr>
              <w:pStyle w:val="CETBodytext"/>
              <w:ind w:right="-1"/>
              <w:jc w:val="left"/>
              <w:rPr>
                <w:rFonts w:cs="Arial"/>
                <w:iCs/>
                <w:szCs w:val="18"/>
              </w:rPr>
            </w:pPr>
            <w:r w:rsidRPr="003E7DFF">
              <w:rPr>
                <w:rFonts w:cs="Arial"/>
                <w:iCs/>
                <w:szCs w:val="18"/>
              </w:rPr>
              <w:t>4.17</w:t>
            </w:r>
          </w:p>
        </w:tc>
        <w:tc>
          <w:tcPr>
            <w:tcW w:w="709" w:type="dxa"/>
            <w:tcBorders>
              <w:top w:val="single" w:sz="12" w:space="0" w:color="008000"/>
              <w:bottom w:val="single" w:sz="6" w:space="0" w:color="008000"/>
            </w:tcBorders>
            <w:shd w:val="clear" w:color="auto" w:fill="FFFFFF" w:themeFill="background1"/>
          </w:tcPr>
          <w:p w14:paraId="4FCCE7EE" w14:textId="6BD41534" w:rsidR="00095BC3" w:rsidRPr="003E7DFF" w:rsidRDefault="00095BC3" w:rsidP="005479A6">
            <w:pPr>
              <w:pStyle w:val="CETBodytext"/>
              <w:ind w:right="-1"/>
              <w:jc w:val="left"/>
              <w:rPr>
                <w:rFonts w:cs="Arial"/>
                <w:iCs/>
                <w:szCs w:val="18"/>
              </w:rPr>
            </w:pPr>
            <w:r w:rsidRPr="003E7DFF">
              <w:rPr>
                <w:rFonts w:cs="Arial"/>
                <w:iCs/>
                <w:szCs w:val="18"/>
              </w:rPr>
              <w:t>10</w:t>
            </w:r>
          </w:p>
        </w:tc>
        <w:tc>
          <w:tcPr>
            <w:tcW w:w="709" w:type="dxa"/>
            <w:tcBorders>
              <w:top w:val="single" w:sz="12" w:space="0" w:color="008000"/>
              <w:bottom w:val="single" w:sz="6" w:space="0" w:color="008000"/>
            </w:tcBorders>
            <w:shd w:val="clear" w:color="auto" w:fill="FFFFFF" w:themeFill="background1"/>
          </w:tcPr>
          <w:p w14:paraId="474613D3" w14:textId="5A99B243" w:rsidR="00095BC3" w:rsidRPr="003E7DFF" w:rsidRDefault="00095BC3" w:rsidP="005479A6">
            <w:pPr>
              <w:pStyle w:val="CETBodytext"/>
              <w:ind w:right="-1"/>
              <w:jc w:val="left"/>
              <w:rPr>
                <w:rFonts w:cs="Arial"/>
                <w:iCs/>
                <w:szCs w:val="18"/>
              </w:rPr>
            </w:pPr>
            <w:r w:rsidRPr="003E7DFF">
              <w:rPr>
                <w:rFonts w:cs="Arial"/>
                <w:iCs/>
                <w:szCs w:val="18"/>
              </w:rPr>
              <w:t>15</w:t>
            </w:r>
          </w:p>
        </w:tc>
        <w:tc>
          <w:tcPr>
            <w:tcW w:w="709" w:type="dxa"/>
            <w:tcBorders>
              <w:top w:val="single" w:sz="12" w:space="0" w:color="008000"/>
              <w:bottom w:val="single" w:sz="6" w:space="0" w:color="008000"/>
            </w:tcBorders>
            <w:shd w:val="clear" w:color="auto" w:fill="FFFFFF" w:themeFill="background1"/>
          </w:tcPr>
          <w:p w14:paraId="0B52EF57" w14:textId="549C5183" w:rsidR="00095BC3" w:rsidRPr="003E7DFF" w:rsidRDefault="00095BC3" w:rsidP="005479A6">
            <w:pPr>
              <w:pStyle w:val="CETBodytext"/>
              <w:ind w:right="-1"/>
              <w:jc w:val="left"/>
              <w:rPr>
                <w:rFonts w:cs="Arial"/>
                <w:iCs/>
                <w:szCs w:val="18"/>
              </w:rPr>
            </w:pPr>
            <w:r w:rsidRPr="003E7DFF">
              <w:rPr>
                <w:rFonts w:cs="Arial"/>
                <w:iCs/>
                <w:szCs w:val="18"/>
              </w:rPr>
              <w:t>20</w:t>
            </w:r>
          </w:p>
        </w:tc>
      </w:tr>
      <w:tr w:rsidR="00746C26" w:rsidRPr="003E7DFF" w14:paraId="262380C6" w14:textId="77777777" w:rsidTr="002677BF">
        <w:tc>
          <w:tcPr>
            <w:tcW w:w="2763" w:type="dxa"/>
            <w:shd w:val="clear" w:color="auto" w:fill="FFFFFF" w:themeFill="background1"/>
          </w:tcPr>
          <w:p w14:paraId="184BC009" w14:textId="765BF5D9" w:rsidR="001968C1" w:rsidRPr="003E7DFF" w:rsidRDefault="001968C1" w:rsidP="001968C1">
            <w:pPr>
              <w:pStyle w:val="CETBodytext"/>
              <w:rPr>
                <w:rFonts w:cs="Arial"/>
                <w:szCs w:val="18"/>
              </w:rPr>
            </w:pPr>
            <w:r w:rsidRPr="003E7DFF">
              <w:rPr>
                <w:rFonts w:cs="Arial"/>
                <w:szCs w:val="18"/>
              </w:rPr>
              <w:t>PEC ($)</w:t>
            </w:r>
          </w:p>
        </w:tc>
        <w:tc>
          <w:tcPr>
            <w:tcW w:w="782" w:type="dxa"/>
            <w:shd w:val="clear" w:color="auto" w:fill="FFFFFF" w:themeFill="background1"/>
          </w:tcPr>
          <w:p w14:paraId="2D12DC42" w14:textId="25AD127E" w:rsidR="001968C1" w:rsidRPr="003E7DFF" w:rsidRDefault="001968C1" w:rsidP="001968C1">
            <w:pPr>
              <w:pStyle w:val="CETBodytext"/>
              <w:jc w:val="left"/>
              <w:rPr>
                <w:rFonts w:cs="Arial"/>
                <w:szCs w:val="18"/>
              </w:rPr>
            </w:pPr>
            <w:r w:rsidRPr="003E7DFF">
              <w:rPr>
                <w:rFonts w:cs="Arial"/>
                <w:szCs w:val="18"/>
              </w:rPr>
              <w:t>26000</w:t>
            </w:r>
          </w:p>
        </w:tc>
        <w:tc>
          <w:tcPr>
            <w:tcW w:w="708" w:type="dxa"/>
            <w:shd w:val="clear" w:color="auto" w:fill="FFFFFF" w:themeFill="background1"/>
          </w:tcPr>
          <w:p w14:paraId="4798924A" w14:textId="6FE5FFE4" w:rsidR="001968C1" w:rsidRPr="003E7DFF" w:rsidRDefault="001968C1" w:rsidP="001968C1">
            <w:pPr>
              <w:pStyle w:val="CETBodytext"/>
              <w:jc w:val="left"/>
              <w:rPr>
                <w:rFonts w:cs="Arial"/>
                <w:szCs w:val="18"/>
              </w:rPr>
            </w:pPr>
            <w:r w:rsidRPr="003E7DFF">
              <w:rPr>
                <w:rFonts w:cs="Arial"/>
                <w:szCs w:val="18"/>
              </w:rPr>
              <w:t>27500</w:t>
            </w:r>
          </w:p>
        </w:tc>
        <w:tc>
          <w:tcPr>
            <w:tcW w:w="709" w:type="dxa"/>
            <w:shd w:val="clear" w:color="auto" w:fill="FFFFFF" w:themeFill="background1"/>
          </w:tcPr>
          <w:p w14:paraId="4330F135" w14:textId="656ADAA7" w:rsidR="001968C1" w:rsidRPr="003E7DFF" w:rsidRDefault="001968C1" w:rsidP="001968C1">
            <w:pPr>
              <w:pStyle w:val="CETBodytext"/>
              <w:ind w:right="-1"/>
              <w:jc w:val="left"/>
              <w:rPr>
                <w:rFonts w:cs="Arial"/>
                <w:szCs w:val="18"/>
              </w:rPr>
            </w:pPr>
            <w:r w:rsidRPr="003E7DFF">
              <w:rPr>
                <w:rFonts w:cs="Arial"/>
                <w:szCs w:val="18"/>
              </w:rPr>
              <w:t>28500</w:t>
            </w:r>
          </w:p>
        </w:tc>
        <w:tc>
          <w:tcPr>
            <w:tcW w:w="709" w:type="dxa"/>
            <w:shd w:val="clear" w:color="auto" w:fill="FFFFFF" w:themeFill="background1"/>
          </w:tcPr>
          <w:p w14:paraId="47A24D4E" w14:textId="41F3EBA6" w:rsidR="001968C1" w:rsidRPr="003E7DFF" w:rsidRDefault="001968C1" w:rsidP="001968C1">
            <w:pPr>
              <w:pStyle w:val="CETBodytext"/>
              <w:ind w:right="-1"/>
              <w:jc w:val="left"/>
              <w:rPr>
                <w:rFonts w:cs="Arial"/>
                <w:szCs w:val="18"/>
              </w:rPr>
            </w:pPr>
            <w:r w:rsidRPr="003E7DFF">
              <w:rPr>
                <w:rFonts w:cs="Arial"/>
                <w:szCs w:val="18"/>
              </w:rPr>
              <w:t>30000</w:t>
            </w:r>
          </w:p>
        </w:tc>
        <w:tc>
          <w:tcPr>
            <w:tcW w:w="850" w:type="dxa"/>
            <w:shd w:val="clear" w:color="auto" w:fill="FFFFFF" w:themeFill="background1"/>
          </w:tcPr>
          <w:p w14:paraId="387C7504" w14:textId="415769C8" w:rsidR="001968C1" w:rsidRPr="003E7DFF" w:rsidRDefault="001968C1" w:rsidP="001968C1">
            <w:pPr>
              <w:pStyle w:val="CETBodytext"/>
              <w:ind w:right="-1"/>
              <w:jc w:val="left"/>
              <w:rPr>
                <w:rFonts w:cs="Arial"/>
                <w:szCs w:val="18"/>
              </w:rPr>
            </w:pPr>
            <w:r w:rsidRPr="003E7DFF">
              <w:rPr>
                <w:rFonts w:cs="Arial"/>
                <w:szCs w:val="18"/>
              </w:rPr>
              <w:t>29500</w:t>
            </w:r>
          </w:p>
        </w:tc>
        <w:tc>
          <w:tcPr>
            <w:tcW w:w="709" w:type="dxa"/>
            <w:shd w:val="clear" w:color="auto" w:fill="FFFFFF" w:themeFill="background1"/>
          </w:tcPr>
          <w:p w14:paraId="19A1DF77" w14:textId="7FF84C37" w:rsidR="001968C1" w:rsidRPr="003E7DFF" w:rsidRDefault="001968C1" w:rsidP="001968C1">
            <w:pPr>
              <w:pStyle w:val="CETBodytext"/>
              <w:ind w:right="-1"/>
              <w:jc w:val="left"/>
              <w:rPr>
                <w:rFonts w:cs="Arial"/>
                <w:szCs w:val="18"/>
              </w:rPr>
            </w:pPr>
            <w:r w:rsidRPr="003E7DFF">
              <w:rPr>
                <w:rFonts w:cs="Arial"/>
                <w:szCs w:val="18"/>
              </w:rPr>
              <w:t>44500</w:t>
            </w:r>
          </w:p>
        </w:tc>
        <w:tc>
          <w:tcPr>
            <w:tcW w:w="709" w:type="dxa"/>
            <w:shd w:val="clear" w:color="auto" w:fill="FFFFFF" w:themeFill="background1"/>
          </w:tcPr>
          <w:p w14:paraId="720696DE" w14:textId="13CA9462" w:rsidR="001968C1" w:rsidRPr="003E7DFF" w:rsidRDefault="001968C1" w:rsidP="001968C1">
            <w:pPr>
              <w:pStyle w:val="CETBodytext"/>
              <w:ind w:right="-1"/>
              <w:jc w:val="left"/>
              <w:rPr>
                <w:rFonts w:cs="Arial"/>
                <w:szCs w:val="18"/>
              </w:rPr>
            </w:pPr>
            <w:r w:rsidRPr="003E7DFF">
              <w:rPr>
                <w:rFonts w:cs="Arial"/>
                <w:szCs w:val="18"/>
              </w:rPr>
              <w:t>59500</w:t>
            </w:r>
          </w:p>
        </w:tc>
        <w:tc>
          <w:tcPr>
            <w:tcW w:w="709" w:type="dxa"/>
            <w:shd w:val="clear" w:color="auto" w:fill="FFFFFF" w:themeFill="background1"/>
          </w:tcPr>
          <w:p w14:paraId="01D6BD29" w14:textId="0B76EB63" w:rsidR="001968C1" w:rsidRPr="003E7DFF" w:rsidRDefault="001968C1" w:rsidP="001968C1">
            <w:pPr>
              <w:pStyle w:val="CETBodytext"/>
              <w:ind w:right="-1"/>
              <w:jc w:val="left"/>
              <w:rPr>
                <w:rFonts w:cs="Arial"/>
                <w:szCs w:val="18"/>
              </w:rPr>
            </w:pPr>
            <w:r w:rsidRPr="003E7DFF">
              <w:rPr>
                <w:rFonts w:cs="Arial"/>
                <w:szCs w:val="18"/>
              </w:rPr>
              <w:t>74500</w:t>
            </w:r>
          </w:p>
        </w:tc>
      </w:tr>
      <w:tr w:rsidR="00D32D05" w:rsidRPr="003E7DFF" w14:paraId="4326D85B" w14:textId="07B48EBC" w:rsidTr="002677BF">
        <w:tc>
          <w:tcPr>
            <w:tcW w:w="2763" w:type="dxa"/>
            <w:shd w:val="clear" w:color="auto" w:fill="FFFFFF" w:themeFill="background1"/>
          </w:tcPr>
          <w:p w14:paraId="7AF320B0" w14:textId="4463F48D" w:rsidR="001968C1" w:rsidRPr="003E7DFF" w:rsidRDefault="0078037F" w:rsidP="001968C1">
            <w:pPr>
              <w:pStyle w:val="CETBodytext"/>
              <w:rPr>
                <w:rFonts w:cs="Arial"/>
                <w:szCs w:val="18"/>
              </w:rPr>
            </w:pPr>
            <m:oMath>
              <m:sSup>
                <m:sSupPr>
                  <m:ctrlPr>
                    <w:rPr>
                      <w:rFonts w:ascii="Cambria Math" w:hAnsi="Cambria Math" w:cs="Arial"/>
                      <w:iCs/>
                      <w:szCs w:val="18"/>
                    </w:rPr>
                  </m:ctrlPr>
                </m:sSupPr>
                <m:e>
                  <m:acc>
                    <m:accPr>
                      <m:chr m:val="̇"/>
                      <m:ctrlPr>
                        <w:rPr>
                          <w:rFonts w:ascii="Cambria Math" w:hAnsi="Cambria Math" w:cs="Arial"/>
                          <w:iCs/>
                          <w:szCs w:val="18"/>
                        </w:rPr>
                      </m:ctrlPr>
                    </m:accPr>
                    <m:e>
                      <m:r>
                        <m:rPr>
                          <m:sty m:val="p"/>
                        </m:rPr>
                        <w:rPr>
                          <w:rFonts w:ascii="Cambria Math" w:hAnsi="Cambria Math" w:cs="Arial"/>
                          <w:szCs w:val="18"/>
                        </w:rPr>
                        <m:t>Z</m:t>
                      </m:r>
                    </m:e>
                  </m:acc>
                </m:e>
                <m:sup>
                  <m:r>
                    <m:rPr>
                      <m:sty m:val="p"/>
                    </m:rPr>
                    <w:rPr>
                      <w:rFonts w:ascii="Cambria Math" w:hAnsi="Cambria Math" w:cs="Arial"/>
                      <w:szCs w:val="18"/>
                    </w:rPr>
                    <m:t>CI</m:t>
                  </m:r>
                </m:sup>
              </m:sSup>
            </m:oMath>
            <w:r w:rsidR="00D32D05" w:rsidRPr="003E7DFF">
              <w:rPr>
                <w:rFonts w:cs="Arial"/>
                <w:szCs w:val="18"/>
              </w:rPr>
              <w:t xml:space="preserve"> </w:t>
            </w:r>
            <w:r w:rsidR="001968C1" w:rsidRPr="003E7DFF">
              <w:rPr>
                <w:rFonts w:cs="Arial"/>
                <w:szCs w:val="18"/>
              </w:rPr>
              <w:t>($/h)</w:t>
            </w:r>
          </w:p>
        </w:tc>
        <w:tc>
          <w:tcPr>
            <w:tcW w:w="782" w:type="dxa"/>
            <w:shd w:val="clear" w:color="auto" w:fill="FFFFFF" w:themeFill="background1"/>
          </w:tcPr>
          <w:p w14:paraId="5C39F2CD" w14:textId="2CB0B8F2" w:rsidR="001968C1" w:rsidRPr="003E7DFF" w:rsidRDefault="001968C1" w:rsidP="001968C1">
            <w:pPr>
              <w:pStyle w:val="CETBodytext"/>
              <w:jc w:val="left"/>
              <w:rPr>
                <w:rFonts w:cs="Arial"/>
                <w:szCs w:val="18"/>
              </w:rPr>
            </w:pPr>
            <w:r w:rsidRPr="003E7DFF">
              <w:rPr>
                <w:rFonts w:cs="Arial"/>
                <w:szCs w:val="18"/>
              </w:rPr>
              <w:t>20.15</w:t>
            </w:r>
          </w:p>
        </w:tc>
        <w:tc>
          <w:tcPr>
            <w:tcW w:w="708" w:type="dxa"/>
            <w:shd w:val="clear" w:color="auto" w:fill="FFFFFF" w:themeFill="background1"/>
          </w:tcPr>
          <w:p w14:paraId="36248DD9" w14:textId="1C3B468C" w:rsidR="001968C1" w:rsidRPr="003E7DFF" w:rsidRDefault="001968C1" w:rsidP="001968C1">
            <w:pPr>
              <w:pStyle w:val="CETBodytext"/>
              <w:jc w:val="left"/>
              <w:rPr>
                <w:rFonts w:cs="Arial"/>
                <w:szCs w:val="18"/>
              </w:rPr>
            </w:pPr>
            <w:r w:rsidRPr="003E7DFF">
              <w:rPr>
                <w:rFonts w:cs="Arial"/>
                <w:szCs w:val="18"/>
              </w:rPr>
              <w:t>22.73</w:t>
            </w:r>
          </w:p>
        </w:tc>
        <w:tc>
          <w:tcPr>
            <w:tcW w:w="709" w:type="dxa"/>
            <w:shd w:val="clear" w:color="auto" w:fill="FFFFFF" w:themeFill="background1"/>
          </w:tcPr>
          <w:p w14:paraId="33627C79" w14:textId="1FE00435" w:rsidR="001968C1" w:rsidRPr="003E7DFF" w:rsidRDefault="001968C1" w:rsidP="001968C1">
            <w:pPr>
              <w:pStyle w:val="CETBodytext"/>
              <w:ind w:right="-1"/>
              <w:jc w:val="left"/>
              <w:rPr>
                <w:rFonts w:cs="Arial"/>
                <w:szCs w:val="18"/>
              </w:rPr>
            </w:pPr>
            <w:r w:rsidRPr="003E7DFF">
              <w:rPr>
                <w:rFonts w:cs="Arial"/>
                <w:szCs w:val="18"/>
              </w:rPr>
              <w:t>24.50</w:t>
            </w:r>
          </w:p>
        </w:tc>
        <w:tc>
          <w:tcPr>
            <w:tcW w:w="709" w:type="dxa"/>
            <w:shd w:val="clear" w:color="auto" w:fill="FFFFFF" w:themeFill="background1"/>
          </w:tcPr>
          <w:p w14:paraId="644E021A" w14:textId="68A6864B" w:rsidR="001968C1" w:rsidRPr="003E7DFF" w:rsidRDefault="001968C1" w:rsidP="001968C1">
            <w:pPr>
              <w:pStyle w:val="CETBodytext"/>
              <w:ind w:right="-1"/>
              <w:jc w:val="left"/>
              <w:rPr>
                <w:rFonts w:cs="Arial"/>
                <w:szCs w:val="18"/>
              </w:rPr>
            </w:pPr>
            <w:r w:rsidRPr="003E7DFF">
              <w:rPr>
                <w:rFonts w:cs="Arial"/>
                <w:szCs w:val="18"/>
              </w:rPr>
              <w:t>28.43</w:t>
            </w:r>
          </w:p>
        </w:tc>
        <w:tc>
          <w:tcPr>
            <w:tcW w:w="850" w:type="dxa"/>
            <w:shd w:val="clear" w:color="auto" w:fill="FFFFFF" w:themeFill="background1"/>
          </w:tcPr>
          <w:p w14:paraId="3E0774C2" w14:textId="1D631D98" w:rsidR="001968C1" w:rsidRPr="003E7DFF" w:rsidRDefault="001968C1" w:rsidP="001968C1">
            <w:pPr>
              <w:pStyle w:val="CETBodytext"/>
              <w:ind w:right="-1"/>
              <w:jc w:val="left"/>
              <w:rPr>
                <w:rFonts w:cs="Arial"/>
                <w:szCs w:val="18"/>
              </w:rPr>
            </w:pPr>
            <w:r w:rsidRPr="003E7DFF">
              <w:rPr>
                <w:rFonts w:cs="Arial"/>
                <w:szCs w:val="18"/>
              </w:rPr>
              <w:t>24.12</w:t>
            </w:r>
          </w:p>
        </w:tc>
        <w:tc>
          <w:tcPr>
            <w:tcW w:w="709" w:type="dxa"/>
            <w:shd w:val="clear" w:color="auto" w:fill="FFFFFF" w:themeFill="background1"/>
          </w:tcPr>
          <w:p w14:paraId="770A4B26" w14:textId="22079FCC" w:rsidR="001968C1" w:rsidRPr="003E7DFF" w:rsidRDefault="001968C1" w:rsidP="001968C1">
            <w:pPr>
              <w:pStyle w:val="CETBodytext"/>
              <w:ind w:right="-1"/>
              <w:jc w:val="left"/>
              <w:rPr>
                <w:rFonts w:cs="Arial"/>
                <w:szCs w:val="18"/>
              </w:rPr>
            </w:pPr>
            <w:r w:rsidRPr="003E7DFF">
              <w:rPr>
                <w:rFonts w:cs="Arial"/>
                <w:szCs w:val="18"/>
              </w:rPr>
              <w:t>26.00</w:t>
            </w:r>
          </w:p>
        </w:tc>
        <w:tc>
          <w:tcPr>
            <w:tcW w:w="709" w:type="dxa"/>
            <w:shd w:val="clear" w:color="auto" w:fill="FFFFFF" w:themeFill="background1"/>
          </w:tcPr>
          <w:p w14:paraId="723D40CA" w14:textId="626F1205" w:rsidR="001968C1" w:rsidRPr="003E7DFF" w:rsidRDefault="001968C1" w:rsidP="001968C1">
            <w:pPr>
              <w:pStyle w:val="CETBodytext"/>
              <w:ind w:right="-1"/>
              <w:jc w:val="left"/>
              <w:rPr>
                <w:rFonts w:cs="Arial"/>
                <w:szCs w:val="18"/>
              </w:rPr>
            </w:pPr>
            <w:r w:rsidRPr="003E7DFF">
              <w:rPr>
                <w:rFonts w:cs="Arial"/>
                <w:szCs w:val="18"/>
              </w:rPr>
              <w:t>27.61</w:t>
            </w:r>
          </w:p>
        </w:tc>
        <w:tc>
          <w:tcPr>
            <w:tcW w:w="709" w:type="dxa"/>
            <w:shd w:val="clear" w:color="auto" w:fill="FFFFFF" w:themeFill="background1"/>
          </w:tcPr>
          <w:p w14:paraId="34D489A1" w14:textId="2EE94C10" w:rsidR="001968C1" w:rsidRPr="003E7DFF" w:rsidRDefault="001968C1" w:rsidP="001968C1">
            <w:pPr>
              <w:pStyle w:val="CETBodytext"/>
              <w:ind w:right="-1"/>
              <w:jc w:val="left"/>
              <w:rPr>
                <w:rFonts w:cs="Arial"/>
                <w:szCs w:val="18"/>
              </w:rPr>
            </w:pPr>
            <w:r w:rsidRPr="003E7DFF">
              <w:rPr>
                <w:rFonts w:cs="Arial"/>
                <w:szCs w:val="18"/>
              </w:rPr>
              <w:t>39.89</w:t>
            </w:r>
          </w:p>
        </w:tc>
      </w:tr>
      <w:tr w:rsidR="00D32D05" w:rsidRPr="003E7DFF" w14:paraId="78FAEF5F" w14:textId="58B0BC54" w:rsidTr="002677BF">
        <w:tc>
          <w:tcPr>
            <w:tcW w:w="2763" w:type="dxa"/>
            <w:shd w:val="clear" w:color="auto" w:fill="FFFFFF" w:themeFill="background1"/>
          </w:tcPr>
          <w:p w14:paraId="4446F32D" w14:textId="1CEAFB99" w:rsidR="001968C1" w:rsidRPr="003E7DFF" w:rsidRDefault="0078037F" w:rsidP="001968C1">
            <w:pPr>
              <w:pStyle w:val="CETBodytext"/>
              <w:rPr>
                <w:rFonts w:cs="Arial"/>
                <w:szCs w:val="18"/>
              </w:rPr>
            </w:pPr>
            <m:oMath>
              <m:sSup>
                <m:sSupPr>
                  <m:ctrlPr>
                    <w:rPr>
                      <w:rFonts w:ascii="Cambria Math" w:hAnsi="Cambria Math" w:cs="Arial"/>
                      <w:iCs/>
                      <w:szCs w:val="18"/>
                    </w:rPr>
                  </m:ctrlPr>
                </m:sSupPr>
                <m:e>
                  <m:acc>
                    <m:accPr>
                      <m:chr m:val="̇"/>
                      <m:ctrlPr>
                        <w:rPr>
                          <w:rFonts w:ascii="Cambria Math" w:hAnsi="Cambria Math" w:cs="Arial"/>
                          <w:iCs/>
                          <w:szCs w:val="18"/>
                        </w:rPr>
                      </m:ctrlPr>
                    </m:accPr>
                    <m:e>
                      <m:r>
                        <m:rPr>
                          <m:sty m:val="p"/>
                        </m:rPr>
                        <w:rPr>
                          <w:rFonts w:ascii="Cambria Math" w:hAnsi="Cambria Math" w:cs="Arial"/>
                          <w:szCs w:val="18"/>
                        </w:rPr>
                        <m:t>Z</m:t>
                      </m:r>
                    </m:e>
                  </m:acc>
                </m:e>
                <m:sup>
                  <m:r>
                    <m:rPr>
                      <m:sty m:val="p"/>
                    </m:rPr>
                    <w:rPr>
                      <w:rFonts w:ascii="Cambria Math" w:hAnsi="Cambria Math" w:cs="Arial"/>
                      <w:szCs w:val="18"/>
                    </w:rPr>
                    <m:t>O&amp;M</m:t>
                  </m:r>
                </m:sup>
              </m:sSup>
              <m:r>
                <w:rPr>
                  <w:rFonts w:ascii="Cambria Math" w:hAnsi="Cambria Math" w:cs="Arial"/>
                  <w:szCs w:val="18"/>
                </w:rPr>
                <m:t xml:space="preserve"> </m:t>
              </m:r>
            </m:oMath>
            <w:r w:rsidR="001968C1" w:rsidRPr="003E7DFF">
              <w:rPr>
                <w:rFonts w:cs="Arial"/>
                <w:szCs w:val="18"/>
              </w:rPr>
              <w:t>($/h)</w:t>
            </w:r>
            <w:r w:rsidR="00E43F52" w:rsidRPr="003E7DFF">
              <w:rPr>
                <w:rFonts w:cs="Arial"/>
                <w:szCs w:val="18"/>
              </w:rPr>
              <w:t xml:space="preserve"> </w:t>
            </w:r>
          </w:p>
        </w:tc>
        <w:tc>
          <w:tcPr>
            <w:tcW w:w="782" w:type="dxa"/>
            <w:shd w:val="clear" w:color="auto" w:fill="FFFFFF" w:themeFill="background1"/>
          </w:tcPr>
          <w:p w14:paraId="70EBD033" w14:textId="75DD0F2B" w:rsidR="001968C1" w:rsidRPr="003E7DFF" w:rsidRDefault="001968C1" w:rsidP="001968C1">
            <w:pPr>
              <w:pStyle w:val="CETBodytext"/>
              <w:jc w:val="left"/>
              <w:rPr>
                <w:rFonts w:cs="Arial"/>
                <w:szCs w:val="18"/>
                <w:highlight w:val="yellow"/>
              </w:rPr>
            </w:pPr>
            <w:r w:rsidRPr="003E7DFF">
              <w:rPr>
                <w:rFonts w:cs="Arial"/>
                <w:szCs w:val="18"/>
              </w:rPr>
              <w:t>5.04</w:t>
            </w:r>
          </w:p>
        </w:tc>
        <w:tc>
          <w:tcPr>
            <w:tcW w:w="708" w:type="dxa"/>
            <w:shd w:val="clear" w:color="auto" w:fill="FFFFFF" w:themeFill="background1"/>
          </w:tcPr>
          <w:p w14:paraId="219F1FFA" w14:textId="44137F7C" w:rsidR="001968C1" w:rsidRPr="003E7DFF" w:rsidRDefault="001968C1" w:rsidP="001968C1">
            <w:pPr>
              <w:pStyle w:val="CETBodytext"/>
              <w:jc w:val="left"/>
              <w:rPr>
                <w:rFonts w:cs="Arial"/>
                <w:szCs w:val="18"/>
                <w:highlight w:val="yellow"/>
              </w:rPr>
            </w:pPr>
            <w:r w:rsidRPr="003E7DFF">
              <w:rPr>
                <w:rFonts w:cs="Arial"/>
                <w:szCs w:val="18"/>
              </w:rPr>
              <w:t>5.47</w:t>
            </w:r>
          </w:p>
        </w:tc>
        <w:tc>
          <w:tcPr>
            <w:tcW w:w="709" w:type="dxa"/>
            <w:shd w:val="clear" w:color="auto" w:fill="FFFFFF" w:themeFill="background1"/>
          </w:tcPr>
          <w:p w14:paraId="709A7F93" w14:textId="3980DD51" w:rsidR="001968C1" w:rsidRPr="003E7DFF" w:rsidRDefault="001968C1" w:rsidP="001968C1">
            <w:pPr>
              <w:pStyle w:val="CETBodytext"/>
              <w:ind w:right="-1"/>
              <w:jc w:val="left"/>
              <w:rPr>
                <w:rFonts w:cs="Arial"/>
                <w:szCs w:val="18"/>
                <w:highlight w:val="yellow"/>
              </w:rPr>
            </w:pPr>
            <w:r w:rsidRPr="003E7DFF">
              <w:rPr>
                <w:rFonts w:cs="Arial"/>
                <w:szCs w:val="18"/>
              </w:rPr>
              <w:t>5.90</w:t>
            </w:r>
          </w:p>
        </w:tc>
        <w:tc>
          <w:tcPr>
            <w:tcW w:w="709" w:type="dxa"/>
            <w:shd w:val="clear" w:color="auto" w:fill="FFFFFF" w:themeFill="background1"/>
          </w:tcPr>
          <w:p w14:paraId="721D2EB9" w14:textId="55F28628" w:rsidR="001968C1" w:rsidRPr="003E7DFF" w:rsidRDefault="001968C1" w:rsidP="001968C1">
            <w:pPr>
              <w:pStyle w:val="CETBodytext"/>
              <w:ind w:right="-1"/>
              <w:jc w:val="left"/>
              <w:rPr>
                <w:rFonts w:cs="Arial"/>
                <w:szCs w:val="18"/>
                <w:highlight w:val="yellow"/>
              </w:rPr>
            </w:pPr>
            <w:r w:rsidRPr="003E7DFF">
              <w:rPr>
                <w:rFonts w:cs="Arial"/>
                <w:szCs w:val="18"/>
              </w:rPr>
              <w:t>6.32</w:t>
            </w:r>
          </w:p>
        </w:tc>
        <w:tc>
          <w:tcPr>
            <w:tcW w:w="850" w:type="dxa"/>
            <w:shd w:val="clear" w:color="auto" w:fill="FFFFFF" w:themeFill="background1"/>
          </w:tcPr>
          <w:p w14:paraId="708F5F7A" w14:textId="423F7AF2" w:rsidR="001968C1" w:rsidRPr="003E7DFF" w:rsidRDefault="001968C1" w:rsidP="001968C1">
            <w:pPr>
              <w:pStyle w:val="CETBodytext"/>
              <w:ind w:right="-1"/>
              <w:jc w:val="left"/>
              <w:rPr>
                <w:rFonts w:cs="Arial"/>
                <w:szCs w:val="18"/>
                <w:highlight w:val="yellow"/>
              </w:rPr>
            </w:pPr>
            <w:r w:rsidRPr="003E7DFF">
              <w:rPr>
                <w:rFonts w:cs="Arial"/>
                <w:szCs w:val="18"/>
              </w:rPr>
              <w:t>7.17</w:t>
            </w:r>
          </w:p>
        </w:tc>
        <w:tc>
          <w:tcPr>
            <w:tcW w:w="709" w:type="dxa"/>
            <w:shd w:val="clear" w:color="auto" w:fill="FFFFFF" w:themeFill="background1"/>
          </w:tcPr>
          <w:p w14:paraId="3D391CA8" w14:textId="2F689791" w:rsidR="001968C1" w:rsidRPr="003E7DFF" w:rsidRDefault="001968C1" w:rsidP="001968C1">
            <w:pPr>
              <w:pStyle w:val="CETBodytext"/>
              <w:ind w:right="-1"/>
              <w:jc w:val="left"/>
              <w:rPr>
                <w:rFonts w:cs="Arial"/>
                <w:szCs w:val="18"/>
                <w:highlight w:val="yellow"/>
              </w:rPr>
            </w:pPr>
            <w:r w:rsidRPr="003E7DFF">
              <w:rPr>
                <w:rFonts w:cs="Arial"/>
                <w:szCs w:val="18"/>
              </w:rPr>
              <w:t>7.60</w:t>
            </w:r>
          </w:p>
        </w:tc>
        <w:tc>
          <w:tcPr>
            <w:tcW w:w="709" w:type="dxa"/>
            <w:shd w:val="clear" w:color="auto" w:fill="FFFFFF" w:themeFill="background1"/>
          </w:tcPr>
          <w:p w14:paraId="0E0978EB" w14:textId="327E49E9" w:rsidR="001968C1" w:rsidRPr="003E7DFF" w:rsidRDefault="001968C1" w:rsidP="001968C1">
            <w:pPr>
              <w:pStyle w:val="CETBodytext"/>
              <w:ind w:right="-1"/>
              <w:jc w:val="left"/>
              <w:rPr>
                <w:rFonts w:cs="Arial"/>
                <w:szCs w:val="18"/>
                <w:highlight w:val="yellow"/>
              </w:rPr>
            </w:pPr>
            <w:r w:rsidRPr="003E7DFF">
              <w:rPr>
                <w:rFonts w:cs="Arial"/>
                <w:szCs w:val="18"/>
              </w:rPr>
              <w:t>8.03</w:t>
            </w:r>
          </w:p>
        </w:tc>
        <w:tc>
          <w:tcPr>
            <w:tcW w:w="709" w:type="dxa"/>
            <w:shd w:val="clear" w:color="auto" w:fill="FFFFFF" w:themeFill="background1"/>
          </w:tcPr>
          <w:p w14:paraId="0F35D05D" w14:textId="69141D6F" w:rsidR="001968C1" w:rsidRPr="003E7DFF" w:rsidRDefault="001968C1" w:rsidP="001968C1">
            <w:pPr>
              <w:pStyle w:val="CETBodytext"/>
              <w:ind w:right="-1"/>
              <w:jc w:val="left"/>
              <w:rPr>
                <w:rFonts w:cs="Arial"/>
                <w:szCs w:val="18"/>
                <w:highlight w:val="yellow"/>
              </w:rPr>
            </w:pPr>
            <w:r w:rsidRPr="003E7DFF">
              <w:rPr>
                <w:rFonts w:cs="Arial"/>
                <w:szCs w:val="18"/>
              </w:rPr>
              <w:t>8.45</w:t>
            </w:r>
          </w:p>
        </w:tc>
      </w:tr>
      <w:tr w:rsidR="00D32D05" w:rsidRPr="003E7DFF" w14:paraId="0C9BF49F" w14:textId="77777777" w:rsidTr="002677BF">
        <w:tc>
          <w:tcPr>
            <w:tcW w:w="2763" w:type="dxa"/>
            <w:shd w:val="clear" w:color="auto" w:fill="FFFFFF" w:themeFill="background1"/>
          </w:tcPr>
          <w:p w14:paraId="56EED893" w14:textId="795D796B" w:rsidR="001968C1" w:rsidRPr="003E7DFF" w:rsidRDefault="001968C1" w:rsidP="001968C1">
            <w:pPr>
              <w:pStyle w:val="CETBodytext"/>
              <w:rPr>
                <w:rFonts w:cs="Arial"/>
                <w:iCs/>
                <w:szCs w:val="18"/>
              </w:rPr>
            </w:pPr>
            <w:r w:rsidRPr="003E7DFF">
              <w:rPr>
                <w:rFonts w:cs="Arial"/>
                <w:iCs/>
                <w:szCs w:val="18"/>
              </w:rPr>
              <w:t>Oil cost ($/kg)</w:t>
            </w:r>
          </w:p>
        </w:tc>
        <w:tc>
          <w:tcPr>
            <w:tcW w:w="782" w:type="dxa"/>
            <w:shd w:val="clear" w:color="auto" w:fill="FFFFFF" w:themeFill="background1"/>
          </w:tcPr>
          <w:p w14:paraId="23F76DEC" w14:textId="30990743" w:rsidR="001968C1" w:rsidRPr="003E7DFF" w:rsidRDefault="001968C1" w:rsidP="001968C1">
            <w:pPr>
              <w:pStyle w:val="CETBodytext"/>
              <w:jc w:val="left"/>
              <w:rPr>
                <w:rFonts w:cs="Arial"/>
                <w:szCs w:val="18"/>
              </w:rPr>
            </w:pPr>
            <w:r w:rsidRPr="003E7DFF">
              <w:rPr>
                <w:rFonts w:cs="Arial"/>
                <w:szCs w:val="18"/>
              </w:rPr>
              <w:t>0.38</w:t>
            </w:r>
          </w:p>
        </w:tc>
        <w:tc>
          <w:tcPr>
            <w:tcW w:w="708" w:type="dxa"/>
            <w:shd w:val="clear" w:color="auto" w:fill="FFFFFF" w:themeFill="background1"/>
          </w:tcPr>
          <w:p w14:paraId="6640CD80" w14:textId="33040F97" w:rsidR="001968C1" w:rsidRPr="003E7DFF" w:rsidRDefault="001968C1" w:rsidP="001968C1">
            <w:pPr>
              <w:pStyle w:val="CETBodytext"/>
              <w:jc w:val="left"/>
              <w:rPr>
                <w:rFonts w:cs="Arial"/>
                <w:szCs w:val="18"/>
              </w:rPr>
            </w:pPr>
            <w:r w:rsidRPr="003E7DFF">
              <w:rPr>
                <w:rFonts w:cs="Arial"/>
                <w:szCs w:val="18"/>
              </w:rPr>
              <w:t>0.21</w:t>
            </w:r>
          </w:p>
        </w:tc>
        <w:tc>
          <w:tcPr>
            <w:tcW w:w="709" w:type="dxa"/>
            <w:shd w:val="clear" w:color="auto" w:fill="FFFFFF" w:themeFill="background1"/>
          </w:tcPr>
          <w:p w14:paraId="5F188E60" w14:textId="7A440D81" w:rsidR="001968C1" w:rsidRPr="003E7DFF" w:rsidRDefault="001968C1" w:rsidP="001968C1">
            <w:pPr>
              <w:pStyle w:val="CETBodytext"/>
              <w:ind w:right="-1"/>
              <w:jc w:val="left"/>
              <w:rPr>
                <w:rFonts w:cs="Arial"/>
                <w:szCs w:val="18"/>
              </w:rPr>
            </w:pPr>
            <w:r w:rsidRPr="003E7DFF">
              <w:rPr>
                <w:rFonts w:cs="Arial"/>
                <w:szCs w:val="18"/>
              </w:rPr>
              <w:t>0.15</w:t>
            </w:r>
          </w:p>
        </w:tc>
        <w:tc>
          <w:tcPr>
            <w:tcW w:w="709" w:type="dxa"/>
            <w:shd w:val="clear" w:color="auto" w:fill="FFFFFF" w:themeFill="background1"/>
          </w:tcPr>
          <w:p w14:paraId="4C1AE1C6" w14:textId="3170BF90" w:rsidR="001968C1" w:rsidRPr="003E7DFF" w:rsidRDefault="001968C1" w:rsidP="001968C1">
            <w:pPr>
              <w:pStyle w:val="CETBodytext"/>
              <w:ind w:right="-1"/>
              <w:jc w:val="left"/>
              <w:rPr>
                <w:rFonts w:cs="Arial"/>
                <w:szCs w:val="18"/>
              </w:rPr>
            </w:pPr>
            <w:r w:rsidRPr="003E7DFF">
              <w:rPr>
                <w:rFonts w:cs="Arial"/>
                <w:szCs w:val="18"/>
              </w:rPr>
              <w:t>0.12</w:t>
            </w:r>
          </w:p>
        </w:tc>
        <w:tc>
          <w:tcPr>
            <w:tcW w:w="850" w:type="dxa"/>
            <w:shd w:val="clear" w:color="auto" w:fill="FFFFFF" w:themeFill="background1"/>
          </w:tcPr>
          <w:p w14:paraId="3E544E29" w14:textId="21830193" w:rsidR="001968C1" w:rsidRPr="003E7DFF" w:rsidRDefault="001968C1" w:rsidP="001968C1">
            <w:pPr>
              <w:pStyle w:val="CETBodytext"/>
              <w:ind w:right="-1"/>
              <w:jc w:val="left"/>
              <w:rPr>
                <w:rFonts w:cs="Arial"/>
                <w:szCs w:val="18"/>
              </w:rPr>
            </w:pPr>
            <w:r w:rsidRPr="003E7DFF">
              <w:rPr>
                <w:rFonts w:cs="Arial"/>
                <w:szCs w:val="18"/>
              </w:rPr>
              <w:t>2.72</w:t>
            </w:r>
          </w:p>
        </w:tc>
        <w:tc>
          <w:tcPr>
            <w:tcW w:w="709" w:type="dxa"/>
            <w:shd w:val="clear" w:color="auto" w:fill="FFFFFF" w:themeFill="background1"/>
          </w:tcPr>
          <w:p w14:paraId="43473D95" w14:textId="6A33C888" w:rsidR="001968C1" w:rsidRPr="003E7DFF" w:rsidRDefault="001968C1" w:rsidP="001968C1">
            <w:pPr>
              <w:pStyle w:val="CETBodytext"/>
              <w:ind w:right="-1"/>
              <w:jc w:val="left"/>
              <w:rPr>
                <w:rFonts w:cs="Arial"/>
                <w:szCs w:val="18"/>
              </w:rPr>
            </w:pPr>
            <w:r w:rsidRPr="003E7DFF">
              <w:rPr>
                <w:rFonts w:cs="Arial"/>
                <w:szCs w:val="18"/>
              </w:rPr>
              <w:t>1.28</w:t>
            </w:r>
          </w:p>
        </w:tc>
        <w:tc>
          <w:tcPr>
            <w:tcW w:w="709" w:type="dxa"/>
            <w:shd w:val="clear" w:color="auto" w:fill="FFFFFF" w:themeFill="background1"/>
          </w:tcPr>
          <w:p w14:paraId="1F1249EF" w14:textId="3BAD88E0" w:rsidR="001968C1" w:rsidRPr="003E7DFF" w:rsidRDefault="001968C1" w:rsidP="001968C1">
            <w:pPr>
              <w:pStyle w:val="CETBodytext"/>
              <w:ind w:right="-1"/>
              <w:jc w:val="left"/>
              <w:rPr>
                <w:rFonts w:cs="Arial"/>
                <w:szCs w:val="18"/>
              </w:rPr>
            </w:pPr>
            <w:r w:rsidRPr="003E7DFF">
              <w:rPr>
                <w:rFonts w:cs="Arial"/>
                <w:szCs w:val="18"/>
              </w:rPr>
              <w:t>0.91</w:t>
            </w:r>
          </w:p>
        </w:tc>
        <w:tc>
          <w:tcPr>
            <w:tcW w:w="709" w:type="dxa"/>
            <w:shd w:val="clear" w:color="auto" w:fill="FFFFFF" w:themeFill="background1"/>
          </w:tcPr>
          <w:p w14:paraId="1BAB1045" w14:textId="503C4DFD" w:rsidR="001968C1" w:rsidRPr="003E7DFF" w:rsidRDefault="001968C1" w:rsidP="001968C1">
            <w:pPr>
              <w:pStyle w:val="CETBodytext"/>
              <w:ind w:right="-1"/>
              <w:jc w:val="left"/>
              <w:rPr>
                <w:rFonts w:cs="Arial"/>
                <w:szCs w:val="18"/>
              </w:rPr>
            </w:pPr>
            <w:r w:rsidRPr="003E7DFF">
              <w:rPr>
                <w:rFonts w:cs="Arial"/>
                <w:szCs w:val="18"/>
              </w:rPr>
              <w:t>0.73</w:t>
            </w:r>
          </w:p>
        </w:tc>
      </w:tr>
    </w:tbl>
    <w:p w14:paraId="68D26B83" w14:textId="1E3CF452" w:rsidR="00600535" w:rsidRPr="003E7DFF" w:rsidRDefault="003D609A" w:rsidP="006F1C3A">
      <w:pPr>
        <w:pStyle w:val="CETHeading1"/>
      </w:pPr>
      <w:r w:rsidRPr="003E7DFF">
        <w:t>Conclusion</w:t>
      </w:r>
      <w:r w:rsidR="006F1C3A" w:rsidRPr="003E7DFF">
        <w:t>s</w:t>
      </w:r>
    </w:p>
    <w:p w14:paraId="06A18BAF" w14:textId="7273713B" w:rsidR="00D72545" w:rsidRPr="003E7DFF" w:rsidRDefault="00E33ECA" w:rsidP="00D72545">
      <w:pPr>
        <w:pStyle w:val="CETBodytext"/>
        <w:rPr>
          <w:color w:val="000000" w:themeColor="text1"/>
        </w:rPr>
      </w:pPr>
      <w:r w:rsidRPr="003E7DFF">
        <w:t xml:space="preserve">This study aimed to perform an </w:t>
      </w:r>
      <w:proofErr w:type="spellStart"/>
      <w:r w:rsidRPr="003E7DFF">
        <w:t>exergoeconomic</w:t>
      </w:r>
      <w:proofErr w:type="spellEnd"/>
      <w:r w:rsidRPr="003E7DFF">
        <w:t xml:space="preserve"> analysis of </w:t>
      </w:r>
      <w:r w:rsidR="006145B5" w:rsidRPr="003E7DFF">
        <w:t xml:space="preserve">two SCGs oil extraction processes: </w:t>
      </w:r>
      <w:proofErr w:type="spellStart"/>
      <w:r w:rsidR="006145B5" w:rsidRPr="003E7DFF">
        <w:t>soxhlet</w:t>
      </w:r>
      <w:proofErr w:type="spellEnd"/>
      <w:r w:rsidR="006145B5" w:rsidRPr="003E7DFF">
        <w:t xml:space="preserve"> extraction (SE) and </w:t>
      </w:r>
      <w:r w:rsidR="002677BF">
        <w:t>ultrasound</w:t>
      </w:r>
      <w:r w:rsidR="006145B5" w:rsidRPr="003E7DFF">
        <w:t xml:space="preserve">-assisted extraction (UAE) </w:t>
      </w:r>
      <w:r w:rsidRPr="003E7DFF">
        <w:t xml:space="preserve">based on </w:t>
      </w:r>
      <w:r w:rsidR="6E3A338C">
        <w:t xml:space="preserve">literature and </w:t>
      </w:r>
      <w:r w:rsidRPr="003E7DFF">
        <w:t xml:space="preserve">experimental </w:t>
      </w:r>
      <w:r w:rsidR="350C922F">
        <w:t xml:space="preserve">results, </w:t>
      </w:r>
      <w:r w:rsidR="382D6BAF">
        <w:t>respecti</w:t>
      </w:r>
      <w:r w:rsidR="370A9E50">
        <w:t>vel</w:t>
      </w:r>
      <w:r w:rsidR="382D6BAF">
        <w:t>y</w:t>
      </w:r>
      <w:r w:rsidR="50553AD1">
        <w:t>.</w:t>
      </w:r>
      <w:r w:rsidR="006145B5" w:rsidRPr="003E7DFF">
        <w:t xml:space="preserve"> </w:t>
      </w:r>
      <w:r>
        <w:t>This research shows</w:t>
      </w:r>
      <w:r w:rsidR="006145B5">
        <w:t xml:space="preserve"> </w:t>
      </w:r>
      <w:r w:rsidR="001E056B">
        <w:t xml:space="preserve">that the </w:t>
      </w:r>
      <w:r w:rsidR="0059043F" w:rsidRPr="003E7DFF">
        <w:t xml:space="preserve">exergy </w:t>
      </w:r>
      <w:r w:rsidR="581150FD">
        <w:t>destruc</w:t>
      </w:r>
      <w:r w:rsidR="05B475D4">
        <w:t>ti</w:t>
      </w:r>
      <w:r w:rsidR="581150FD">
        <w:t>on</w:t>
      </w:r>
      <w:r w:rsidR="0059043F" w:rsidRPr="003E7DFF">
        <w:t xml:space="preserve"> rate is reduced up to 7</w:t>
      </w:r>
      <w:r w:rsidR="009B6EBC">
        <w:t>9.7</w:t>
      </w:r>
      <w:r w:rsidR="00804235">
        <w:t xml:space="preserve"> </w:t>
      </w:r>
      <w:r w:rsidR="0059043F" w:rsidRPr="003E7DFF">
        <w:t xml:space="preserve">% when UAE process is used instead of SE process. </w:t>
      </w:r>
      <w:r w:rsidR="6905852C">
        <w:t>Also, t</w:t>
      </w:r>
      <w:r>
        <w:t xml:space="preserve">he </w:t>
      </w:r>
      <w:proofErr w:type="spellStart"/>
      <w:r w:rsidRPr="003E7DFF">
        <w:t>exergetic</w:t>
      </w:r>
      <w:proofErr w:type="spellEnd"/>
      <w:r w:rsidRPr="003E7DFF">
        <w:t xml:space="preserve"> efficiency </w:t>
      </w:r>
      <w:r w:rsidR="0059043F" w:rsidRPr="003E7DFF">
        <w:t xml:space="preserve">is increased </w:t>
      </w:r>
      <w:r w:rsidR="0059043F">
        <w:t>by</w:t>
      </w:r>
      <w:r w:rsidR="0059043F" w:rsidRPr="003E7DFF">
        <w:t xml:space="preserve"> </w:t>
      </w:r>
      <w:r w:rsidR="009D25BC">
        <w:t>5.5</w:t>
      </w:r>
      <w:r w:rsidR="00804235">
        <w:t xml:space="preserve"> </w:t>
      </w:r>
      <w:r w:rsidRPr="003E7DFF">
        <w:t xml:space="preserve">% when </w:t>
      </w:r>
      <w:r w:rsidR="006145B5" w:rsidRPr="003E7DFF">
        <w:t xml:space="preserve">the hexane to SCGs ratio </w:t>
      </w:r>
      <w:r w:rsidR="32556188">
        <w:t xml:space="preserve">increases </w:t>
      </w:r>
      <w:r w:rsidRPr="003E7DFF">
        <w:t xml:space="preserve">from </w:t>
      </w:r>
      <w:r w:rsidR="006145B5" w:rsidRPr="003E7DFF">
        <w:t>5 mL/g</w:t>
      </w:r>
      <w:r w:rsidRPr="003E7DFF">
        <w:t xml:space="preserve"> </w:t>
      </w:r>
      <w:r w:rsidR="006145B5" w:rsidRPr="003E7DFF">
        <w:t>to 20 mL/g</w:t>
      </w:r>
      <w:r w:rsidR="005B56BA" w:rsidRPr="003E7DFF">
        <w:t xml:space="preserve"> in </w:t>
      </w:r>
      <w:r w:rsidR="41E99F41">
        <w:t xml:space="preserve">the </w:t>
      </w:r>
      <w:r w:rsidR="005B56BA" w:rsidRPr="003E7DFF">
        <w:t xml:space="preserve">UAE </w:t>
      </w:r>
      <w:r w:rsidR="0059043F" w:rsidRPr="003E7DFF">
        <w:t>process</w:t>
      </w:r>
      <w:r w:rsidR="005B56BA" w:rsidRPr="003E7DFF">
        <w:t xml:space="preserve">. </w:t>
      </w:r>
      <w:r w:rsidR="24074214">
        <w:t>The operating</w:t>
      </w:r>
      <w:r>
        <w:t xml:space="preserve"> cost </w:t>
      </w:r>
      <w:r w:rsidRPr="003E7DFF">
        <w:t xml:space="preserve">can be reduced by </w:t>
      </w:r>
      <w:r w:rsidR="005B56BA" w:rsidRPr="003E7DFF">
        <w:t>7</w:t>
      </w:r>
      <w:r w:rsidR="008D2183">
        <w:t>8.2</w:t>
      </w:r>
      <w:r w:rsidR="00804235">
        <w:t xml:space="preserve"> </w:t>
      </w:r>
      <w:r w:rsidR="005B56BA" w:rsidRPr="003E7DFF">
        <w:t>%</w:t>
      </w:r>
      <w:r w:rsidR="0059043F" w:rsidRPr="003E7DFF">
        <w:t xml:space="preserve"> when using UAE process</w:t>
      </w:r>
      <w:r w:rsidR="005B56BA" w:rsidRPr="003E7DFF">
        <w:t xml:space="preserve">. </w:t>
      </w:r>
      <w:r w:rsidRPr="003E7DFF">
        <w:t xml:space="preserve">The specific </w:t>
      </w:r>
      <w:r w:rsidR="00D72545" w:rsidRPr="003E7DFF">
        <w:t xml:space="preserve">oil </w:t>
      </w:r>
      <w:r>
        <w:t>cost</w:t>
      </w:r>
      <w:r w:rsidRPr="003E7DFF">
        <w:t xml:space="preserve"> </w:t>
      </w:r>
      <w:r w:rsidR="058805B8">
        <w:t>is reduced from</w:t>
      </w:r>
      <w:r>
        <w:t xml:space="preserve"> </w:t>
      </w:r>
      <w:r w:rsidR="005B56BA" w:rsidRPr="003E7DFF">
        <w:t>0.38</w:t>
      </w:r>
      <w:r w:rsidRPr="003E7DFF">
        <w:t xml:space="preserve"> $/kg </w:t>
      </w:r>
      <w:r w:rsidR="3B63F46F">
        <w:t>to</w:t>
      </w:r>
      <w:r w:rsidRPr="003E7DFF">
        <w:t xml:space="preserve"> 0.</w:t>
      </w:r>
      <w:r w:rsidR="005B56BA" w:rsidRPr="003E7DFF">
        <w:t xml:space="preserve">12 $/kg </w:t>
      </w:r>
      <w:r w:rsidR="21289894">
        <w:t xml:space="preserve">when the solvent to SCGs ratio is increased </w:t>
      </w:r>
      <w:r w:rsidR="0059043F" w:rsidRPr="003E7DFF">
        <w:t>and at</w:t>
      </w:r>
      <w:r w:rsidR="003A78BC" w:rsidRPr="003E7DFF">
        <w:t xml:space="preserve"> 20 mL/g</w:t>
      </w:r>
      <w:r w:rsidR="081E0E0A" w:rsidRPr="003E7DFF">
        <w:t xml:space="preserve">, </w:t>
      </w:r>
      <w:r w:rsidR="3B2299E4">
        <w:t xml:space="preserve">the </w:t>
      </w:r>
      <w:r w:rsidR="1775BAE5" w:rsidRPr="003E7DFF">
        <w:t>lowest</w:t>
      </w:r>
      <w:r w:rsidR="3B2299E4" w:rsidRPr="003E7DFF">
        <w:t xml:space="preserve"> specific oil cost</w:t>
      </w:r>
      <w:r w:rsidR="7A08D9A0">
        <w:t xml:space="preserve"> is reached</w:t>
      </w:r>
      <w:r>
        <w:t>.</w:t>
      </w:r>
      <w:r w:rsidRPr="003E7DFF">
        <w:t xml:space="preserve"> Finally, the results suggest that </w:t>
      </w:r>
      <w:r w:rsidR="005B56BA" w:rsidRPr="003E7DFF">
        <w:t xml:space="preserve">UAE </w:t>
      </w:r>
      <w:r w:rsidR="00C313DA" w:rsidRPr="003E7DFF">
        <w:t xml:space="preserve">process </w:t>
      </w:r>
      <w:r w:rsidR="0059043F" w:rsidRPr="003E7DFF">
        <w:lastRenderedPageBreak/>
        <w:t xml:space="preserve">has more </w:t>
      </w:r>
      <w:r w:rsidRPr="003E7DFF">
        <w:t>benefits</w:t>
      </w:r>
      <w:r w:rsidR="005B56BA" w:rsidRPr="003E7DFF">
        <w:t xml:space="preserve"> </w:t>
      </w:r>
      <w:r w:rsidR="0059043F" w:rsidRPr="003E7DFF">
        <w:t xml:space="preserve">from the exergy and economic </w:t>
      </w:r>
      <w:r w:rsidR="00D72545" w:rsidRPr="003E7DFF">
        <w:t>viewpoints</w:t>
      </w:r>
      <w:r w:rsidR="0059043F" w:rsidRPr="003E7DFF">
        <w:t>.</w:t>
      </w:r>
      <w:r w:rsidRPr="003E7DFF">
        <w:t xml:space="preserve"> </w:t>
      </w:r>
      <w:r w:rsidRPr="0FF4D48E">
        <w:rPr>
          <w:color w:val="000000" w:themeColor="text1"/>
        </w:rPr>
        <w:t>Future studies should focus on</w:t>
      </w:r>
      <w:r w:rsidR="00D72545" w:rsidRPr="0FF4D48E">
        <w:rPr>
          <w:color w:val="000000" w:themeColor="text1"/>
        </w:rPr>
        <w:t xml:space="preserve"> </w:t>
      </w:r>
      <w:r w:rsidR="002677BF">
        <w:rPr>
          <w:color w:val="000000" w:themeColor="text1"/>
        </w:rPr>
        <w:t>ultrasound</w:t>
      </w:r>
      <w:r w:rsidR="00D72545" w:rsidRPr="0FF4D48E">
        <w:rPr>
          <w:color w:val="000000" w:themeColor="text1"/>
        </w:rPr>
        <w:t>-assisted extraction process scale-up.</w:t>
      </w:r>
    </w:p>
    <w:p w14:paraId="07A6D20F" w14:textId="0ECF229E" w:rsidR="00280FAF" w:rsidRPr="003E7DFF" w:rsidRDefault="00280FAF" w:rsidP="00280FAF">
      <w:pPr>
        <w:pStyle w:val="CETHeadingxx"/>
        <w:sectPr w:rsidR="00280FAF" w:rsidRPr="003E7DFF" w:rsidSect="007D0951">
          <w:type w:val="continuous"/>
          <w:pgSz w:w="11906" w:h="16838" w:code="9"/>
          <w:pgMar w:top="1701" w:right="1418" w:bottom="1701" w:left="1701" w:header="1701" w:footer="0" w:gutter="0"/>
          <w:cols w:space="708"/>
          <w:formProt w:val="0"/>
          <w:titlePg/>
          <w:docGrid w:linePitch="360"/>
        </w:sectPr>
      </w:pPr>
      <w:r w:rsidRPr="003E7DFF">
        <w:t>Nomenclature</w:t>
      </w:r>
    </w:p>
    <w:p w14:paraId="4E731306" w14:textId="21BF301A" w:rsidR="006F1C3A" w:rsidRPr="003E7DFF" w:rsidRDefault="006F1C3A" w:rsidP="006F1C3A">
      <w:pPr>
        <w:pStyle w:val="CETBodytext"/>
        <w:jc w:val="left"/>
        <w:rPr>
          <w:rFonts w:eastAsia="SimSun"/>
          <w:szCs w:val="18"/>
        </w:rPr>
        <w:sectPr w:rsidR="006F1C3A" w:rsidRPr="003E7DFF" w:rsidSect="0077098D">
          <w:type w:val="continuous"/>
          <w:pgSz w:w="11906" w:h="16838" w:code="9"/>
          <w:pgMar w:top="1701" w:right="1418" w:bottom="1701" w:left="1701" w:header="1701" w:footer="0" w:gutter="0"/>
          <w:cols w:space="708"/>
          <w:formProt w:val="0"/>
          <w:titlePg/>
          <w:docGrid w:linePitch="360"/>
        </w:sectPr>
      </w:pPr>
      <w:r w:rsidRPr="003E7DFF">
        <w:rPr>
          <w:rFonts w:eastAsia="SimSun"/>
          <w:szCs w:val="18"/>
        </w:rPr>
        <w:t>c</w:t>
      </w:r>
      <w:r w:rsidRPr="003E7DFF">
        <w:rPr>
          <w:rFonts w:eastAsia="SimSun"/>
          <w:szCs w:val="18"/>
          <w:vertAlign w:val="subscript"/>
        </w:rPr>
        <w:t xml:space="preserve">i </w:t>
      </w:r>
      <w:r w:rsidRPr="003E7DFF">
        <w:rPr>
          <w:rFonts w:eastAsia="SimSun"/>
          <w:szCs w:val="18"/>
        </w:rPr>
        <w:t>– unit exergy cost, $/</w:t>
      </w:r>
      <w:r w:rsidR="002677BF">
        <w:rPr>
          <w:rFonts w:eastAsia="SimSun"/>
          <w:szCs w:val="18"/>
        </w:rPr>
        <w:t>k</w:t>
      </w:r>
      <w:r w:rsidRPr="003E7DFF">
        <w:rPr>
          <w:rFonts w:eastAsia="SimSun"/>
          <w:szCs w:val="18"/>
        </w:rPr>
        <w:t>J</w:t>
      </w:r>
    </w:p>
    <w:p w14:paraId="2FADB628" w14:textId="64FF566A" w:rsidR="006F1C3A" w:rsidRPr="003E7DFF" w:rsidRDefault="0078037F" w:rsidP="006F1C3A">
      <w:pPr>
        <w:pStyle w:val="CETBodytext"/>
        <w:jc w:val="left"/>
        <w:rPr>
          <w:rFonts w:eastAsia="SimSun"/>
        </w:rPr>
      </w:pPr>
      <m:oMath>
        <m:sSub>
          <m:sSubPr>
            <m:ctrlPr>
              <w:rPr>
                <w:rFonts w:ascii="Cambria Math" w:hAnsi="Cambria Math"/>
                <w:sz w:val="16"/>
                <w:szCs w:val="16"/>
              </w:rPr>
            </m:ctrlPr>
          </m:sSubPr>
          <m:e>
            <m:acc>
              <m:accPr>
                <m:chr m:val="̇"/>
                <m:ctrlPr>
                  <w:rPr>
                    <w:rFonts w:ascii="Cambria Math" w:hAnsi="Cambria Math"/>
                    <w:sz w:val="16"/>
                    <w:szCs w:val="16"/>
                  </w:rPr>
                </m:ctrlPr>
              </m:accPr>
              <m:e>
                <m:r>
                  <m:rPr>
                    <m:sty m:val="p"/>
                  </m:rPr>
                  <w:rPr>
                    <w:rFonts w:ascii="Cambria Math" w:hAnsi="Cambria Math"/>
                    <w:sz w:val="16"/>
                    <w:szCs w:val="16"/>
                  </w:rPr>
                  <m:t>C</m:t>
                </m:r>
              </m:e>
            </m:acc>
          </m:e>
          <m:sub>
            <m:r>
              <m:rPr>
                <m:sty m:val="p"/>
              </m:rPr>
              <w:rPr>
                <w:rFonts w:ascii="Cambria Math" w:hAnsi="Cambria Math"/>
                <w:sz w:val="16"/>
                <w:szCs w:val="16"/>
              </w:rPr>
              <m:t>i</m:t>
            </m:r>
          </m:sub>
        </m:sSub>
      </m:oMath>
      <w:r w:rsidR="006F1C3A" w:rsidRPr="003E7DFF">
        <w:rPr>
          <w:rFonts w:eastAsia="SimSun"/>
          <w:vertAlign w:val="subscript"/>
        </w:rPr>
        <w:t xml:space="preserve"> </w:t>
      </w:r>
      <w:r w:rsidR="006F1C3A" w:rsidRPr="003E7DFF">
        <w:rPr>
          <w:rFonts w:eastAsia="SimSun"/>
          <w:szCs w:val="18"/>
        </w:rPr>
        <w:t>–</w:t>
      </w:r>
      <w:r w:rsidR="006F1C3A" w:rsidRPr="003E7DFF">
        <w:rPr>
          <w:rFonts w:eastAsia="SimSun"/>
        </w:rPr>
        <w:t xml:space="preserve"> cost rate associated with exergy, $/h</w:t>
      </w:r>
    </w:p>
    <w:p w14:paraId="72DE0BCF" w14:textId="77777777" w:rsidR="006F1C3A" w:rsidRPr="003E7DFF" w:rsidRDefault="0078037F" w:rsidP="006F1C3A">
      <w:pPr>
        <w:pStyle w:val="CETBodytext"/>
        <w:jc w:val="left"/>
        <w:rPr>
          <w:rFonts w:eastAsia="SimSun"/>
        </w:rPr>
      </w:pPr>
      <m:oMath>
        <m:acc>
          <m:accPr>
            <m:chr m:val="̇"/>
            <m:ctrlPr>
              <w:rPr>
                <w:rFonts w:ascii="Cambria Math" w:eastAsia="SimSun" w:hAnsi="Cambria Math"/>
                <w:szCs w:val="18"/>
              </w:rPr>
            </m:ctrlPr>
          </m:accPr>
          <m:e>
            <m:r>
              <m:rPr>
                <m:sty m:val="p"/>
              </m:rPr>
              <w:rPr>
                <w:rFonts w:ascii="Cambria Math" w:eastAsia="SimSun" w:hAnsi="Cambria Math"/>
                <w:szCs w:val="18"/>
              </w:rPr>
              <m:t>E</m:t>
            </m:r>
          </m:e>
        </m:acc>
      </m:oMath>
      <w:r w:rsidR="006F1C3A" w:rsidRPr="003E7DFF">
        <w:rPr>
          <w:rFonts w:eastAsia="SimSun"/>
          <w:szCs w:val="18"/>
        </w:rPr>
        <w:t xml:space="preserve"> </w:t>
      </w:r>
      <w:r w:rsidR="006F1C3A" w:rsidRPr="003E7DFF">
        <w:rPr>
          <w:rFonts w:eastAsia="SimSun"/>
        </w:rPr>
        <w:t xml:space="preserve"> – exergy rate, kJ/h</w:t>
      </w:r>
    </w:p>
    <w:p w14:paraId="593E5604" w14:textId="77777777" w:rsidR="006F1C3A" w:rsidRPr="003E7DFF" w:rsidRDefault="0078037F" w:rsidP="006F1C3A">
      <w:pPr>
        <w:pStyle w:val="CETBodytext"/>
        <w:jc w:val="left"/>
        <w:rPr>
          <w:rFonts w:eastAsia="SimSun"/>
        </w:rPr>
      </w:pPr>
      <m:oMath>
        <m:sSup>
          <m:sSupPr>
            <m:ctrlPr>
              <w:rPr>
                <w:rFonts w:ascii="Cambria Math" w:eastAsia="SimSun" w:hAnsi="Cambria Math"/>
                <w:szCs w:val="18"/>
              </w:rPr>
            </m:ctrlPr>
          </m:sSupPr>
          <m:e>
            <m:r>
              <m:rPr>
                <m:sty m:val="p"/>
              </m:rPr>
              <w:rPr>
                <w:rFonts w:ascii="Cambria Math" w:eastAsia="SimSun" w:hAnsi="Cambria Math"/>
                <w:szCs w:val="18"/>
              </w:rPr>
              <m:t>e</m:t>
            </m:r>
          </m:e>
          <m:sup>
            <m:r>
              <m:rPr>
                <m:sty m:val="p"/>
              </m:rPr>
              <w:rPr>
                <w:rFonts w:ascii="Cambria Math" w:eastAsia="SimSun" w:hAnsi="Cambria Math"/>
                <w:szCs w:val="18"/>
              </w:rPr>
              <m:t>PH</m:t>
            </m:r>
          </m:sup>
        </m:sSup>
      </m:oMath>
      <w:r w:rsidR="006F1C3A" w:rsidRPr="003E7DFF">
        <w:rPr>
          <w:rFonts w:eastAsia="SimSun"/>
        </w:rPr>
        <w:t>– physical exergy, kJ/kg</w:t>
      </w:r>
    </w:p>
    <w:p w14:paraId="31314843" w14:textId="77777777" w:rsidR="006F1C3A" w:rsidRDefault="0078037F" w:rsidP="006F1C3A">
      <w:pPr>
        <w:pStyle w:val="CETBodytext"/>
        <w:jc w:val="left"/>
        <w:rPr>
          <w:rFonts w:eastAsia="SimSun"/>
        </w:rPr>
      </w:pPr>
      <m:oMath>
        <m:sSup>
          <m:sSupPr>
            <m:ctrlPr>
              <w:rPr>
                <w:rFonts w:ascii="Cambria Math" w:eastAsia="SimSun" w:hAnsi="Cambria Math"/>
                <w:szCs w:val="18"/>
              </w:rPr>
            </m:ctrlPr>
          </m:sSupPr>
          <m:e>
            <m:r>
              <m:rPr>
                <m:sty m:val="p"/>
              </m:rPr>
              <w:rPr>
                <w:rFonts w:ascii="Cambria Math" w:eastAsia="SimSun" w:hAnsi="Cambria Math"/>
                <w:szCs w:val="18"/>
              </w:rPr>
              <m:t>e</m:t>
            </m:r>
          </m:e>
          <m:sup>
            <m:r>
              <m:rPr>
                <m:sty m:val="p"/>
              </m:rPr>
              <w:rPr>
                <w:rFonts w:ascii="Cambria Math" w:eastAsia="SimSun" w:hAnsi="Cambria Math"/>
                <w:szCs w:val="18"/>
              </w:rPr>
              <m:t>CH</m:t>
            </m:r>
          </m:sup>
        </m:sSup>
      </m:oMath>
      <w:r w:rsidR="006F1C3A" w:rsidRPr="003E7DFF">
        <w:rPr>
          <w:rFonts w:eastAsia="SimSun"/>
          <w:szCs w:val="18"/>
        </w:rPr>
        <w:t xml:space="preserve"> </w:t>
      </w:r>
      <w:r w:rsidR="006F1C3A" w:rsidRPr="003E7DFF">
        <w:rPr>
          <w:rFonts w:eastAsia="SimSun"/>
        </w:rPr>
        <w:t>– chemical exergy, kJ/kg</w:t>
      </w:r>
    </w:p>
    <w:p w14:paraId="5DDDE5B0" w14:textId="118F3BCA" w:rsidR="002677BF" w:rsidRPr="003E7DFF" w:rsidRDefault="002677BF" w:rsidP="006F1C3A">
      <w:pPr>
        <w:pStyle w:val="CETBodytext"/>
        <w:jc w:val="left"/>
        <w:rPr>
          <w:rFonts w:eastAsia="SimSun"/>
        </w:rPr>
      </w:pPr>
      <w:r>
        <w:rPr>
          <w:rFonts w:eastAsia="SimSun"/>
        </w:rPr>
        <w:t xml:space="preserve">EP </w:t>
      </w:r>
      <w:r w:rsidRPr="003E7DFF">
        <w:rPr>
          <w:rFonts w:eastAsia="SimSun"/>
        </w:rPr>
        <w:t>–</w:t>
      </w:r>
      <w:r>
        <w:rPr>
          <w:rFonts w:eastAsia="SimSun"/>
        </w:rPr>
        <w:t xml:space="preserve"> electric power</w:t>
      </w:r>
    </w:p>
    <w:p w14:paraId="4AADFF24" w14:textId="77777777" w:rsidR="006F1C3A" w:rsidRPr="003E7DFF" w:rsidRDefault="006F1C3A" w:rsidP="006F1C3A">
      <w:pPr>
        <w:pStyle w:val="CETBodytext"/>
        <w:jc w:val="left"/>
        <w:rPr>
          <w:rFonts w:eastAsia="SimSun"/>
        </w:rPr>
      </w:pPr>
      <w:r w:rsidRPr="003E7DFF">
        <w:rPr>
          <w:rFonts w:eastAsia="SimSun"/>
        </w:rPr>
        <w:t>h – specific enthalpy, kJ/kg</w:t>
      </w:r>
    </w:p>
    <w:p w14:paraId="273FFDFB" w14:textId="60B2F0BC" w:rsidR="00C313DA" w:rsidRPr="003E7DFF" w:rsidRDefault="00C313DA" w:rsidP="006F1C3A">
      <w:pPr>
        <w:pStyle w:val="CETBodytext"/>
        <w:jc w:val="left"/>
        <w:rPr>
          <w:rFonts w:eastAsia="SimSun"/>
        </w:rPr>
      </w:pPr>
      <w:r w:rsidRPr="003E7DFF">
        <w:rPr>
          <w:rFonts w:eastAsia="SimSun"/>
        </w:rPr>
        <w:t>m –</w:t>
      </w:r>
      <w:r w:rsidR="00C91A55">
        <w:rPr>
          <w:rFonts w:eastAsia="SimSun"/>
        </w:rPr>
        <w:t xml:space="preserve"> </w:t>
      </w:r>
      <w:r w:rsidRPr="003E7DFF">
        <w:rPr>
          <w:rFonts w:eastAsia="SimSun"/>
        </w:rPr>
        <w:t>mass</w:t>
      </w:r>
      <w:r w:rsidR="008B70F7">
        <w:rPr>
          <w:rFonts w:eastAsia="SimSun"/>
        </w:rPr>
        <w:t>, kg</w:t>
      </w:r>
    </w:p>
    <w:p w14:paraId="0AC06033" w14:textId="77777777" w:rsidR="006F1C3A" w:rsidRPr="003E7DFF" w:rsidRDefault="006F1C3A" w:rsidP="006F1C3A">
      <w:pPr>
        <w:pStyle w:val="CETBodytext"/>
        <w:jc w:val="left"/>
        <w:rPr>
          <w:rFonts w:eastAsia="SimSun"/>
        </w:rPr>
      </w:pPr>
      <w:r w:rsidRPr="003E7DFF">
        <w:rPr>
          <w:rFonts w:eastAsia="SimSun"/>
        </w:rPr>
        <w:t>PEC – purchased equipment cost, $</w:t>
      </w:r>
    </w:p>
    <w:p w14:paraId="110FD1A6" w14:textId="77777777" w:rsidR="006F1C3A" w:rsidRPr="003E7DFF" w:rsidRDefault="006F1C3A" w:rsidP="006F1C3A">
      <w:pPr>
        <w:pStyle w:val="CETBodytext"/>
        <w:jc w:val="left"/>
        <w:rPr>
          <w:rFonts w:eastAsia="SimSun"/>
        </w:rPr>
      </w:pPr>
      <w:r w:rsidRPr="003E7DFF">
        <w:rPr>
          <w:rFonts w:eastAsia="SimSun"/>
        </w:rPr>
        <w:t>R – ideal gas constant (kJ/</w:t>
      </w:r>
      <w:proofErr w:type="spellStart"/>
      <w:r w:rsidRPr="003E7DFF">
        <w:rPr>
          <w:rFonts w:eastAsia="SimSun"/>
        </w:rPr>
        <w:t>kmol</w:t>
      </w:r>
      <w:r w:rsidRPr="003E7DFF">
        <w:rPr>
          <w:rFonts w:ascii="Times New Roman" w:eastAsia="SimSun" w:hAnsi="Times New Roman"/>
        </w:rPr>
        <w:t>·</w:t>
      </w:r>
      <w:r w:rsidRPr="003E7DFF">
        <w:rPr>
          <w:rFonts w:eastAsia="SimSun"/>
        </w:rPr>
        <w:t>K</w:t>
      </w:r>
      <w:proofErr w:type="spellEnd"/>
      <w:r w:rsidRPr="003E7DFF">
        <w:rPr>
          <w:rFonts w:eastAsia="SimSun"/>
        </w:rPr>
        <w:t>)</w:t>
      </w:r>
    </w:p>
    <w:p w14:paraId="0BE2BB46" w14:textId="4BCA439F" w:rsidR="006F1C3A" w:rsidRDefault="006F1C3A" w:rsidP="006F1C3A">
      <w:pPr>
        <w:pStyle w:val="CETBodytext"/>
        <w:jc w:val="left"/>
        <w:rPr>
          <w:rFonts w:eastAsia="SimSun"/>
        </w:rPr>
      </w:pPr>
      <w:r w:rsidRPr="003E7DFF">
        <w:rPr>
          <w:rFonts w:eastAsia="SimSun"/>
        </w:rPr>
        <w:t>s – specific entropy, kJ/kg</w:t>
      </w:r>
    </w:p>
    <w:p w14:paraId="2991171C" w14:textId="766F9F91" w:rsidR="00C91A55" w:rsidRPr="003E7DFF" w:rsidRDefault="00C91A55" w:rsidP="006F1C3A">
      <w:pPr>
        <w:pStyle w:val="CETBodytext"/>
        <w:jc w:val="left"/>
        <w:rPr>
          <w:rFonts w:eastAsia="SimSun"/>
        </w:rPr>
      </w:pPr>
      <w:r>
        <w:rPr>
          <w:rFonts w:eastAsia="SimSun"/>
        </w:rPr>
        <w:t>T</w:t>
      </w:r>
      <w:r w:rsidRPr="00C91A55">
        <w:rPr>
          <w:rFonts w:eastAsia="SimSun"/>
          <w:vertAlign w:val="subscript"/>
        </w:rPr>
        <w:t>o</w:t>
      </w:r>
      <w:r>
        <w:rPr>
          <w:rFonts w:eastAsia="SimSun"/>
        </w:rPr>
        <w:t xml:space="preserve"> </w:t>
      </w:r>
      <w:r w:rsidRPr="003E7DFF">
        <w:rPr>
          <w:rFonts w:eastAsia="SimSun"/>
        </w:rPr>
        <w:t>–</w:t>
      </w:r>
      <w:r>
        <w:rPr>
          <w:rFonts w:eastAsia="SimSun"/>
        </w:rPr>
        <w:t xml:space="preserve"> dead state temperature </w:t>
      </w:r>
    </w:p>
    <w:p w14:paraId="2DFAB11A" w14:textId="56DC877C" w:rsidR="00174477" w:rsidRPr="003E7DFF" w:rsidRDefault="00174477" w:rsidP="006F1C3A">
      <w:pPr>
        <w:pStyle w:val="CETBodytext"/>
        <w:jc w:val="left"/>
        <w:rPr>
          <w:rFonts w:eastAsia="SimSun"/>
        </w:rPr>
      </w:pPr>
      <w:r w:rsidRPr="003E7DFF">
        <w:rPr>
          <w:rFonts w:eastAsia="SimSun"/>
          <w:szCs w:val="18"/>
        </w:rPr>
        <w:t>x</w:t>
      </w:r>
      <w:r w:rsidRPr="003E7DFF">
        <w:rPr>
          <w:rFonts w:eastAsia="SimSun"/>
          <w:szCs w:val="18"/>
          <w:vertAlign w:val="subscript"/>
        </w:rPr>
        <w:t xml:space="preserve">i </w:t>
      </w:r>
      <w:r w:rsidRPr="003E7DFF">
        <w:rPr>
          <w:rFonts w:eastAsia="SimSun"/>
        </w:rPr>
        <w:t xml:space="preserve">– molar composition </w:t>
      </w:r>
    </w:p>
    <w:p w14:paraId="5EA3D16A" w14:textId="77777777" w:rsidR="006F1C3A" w:rsidRPr="003E7DFF" w:rsidRDefault="0078037F" w:rsidP="006F1C3A">
      <w:pPr>
        <w:pStyle w:val="CETBodytext"/>
        <w:jc w:val="left"/>
        <w:rPr>
          <w:rFonts w:eastAsia="SimSun"/>
        </w:rPr>
      </w:pPr>
      <m:oMath>
        <m:sSub>
          <m:sSubPr>
            <m:ctrlPr>
              <w:rPr>
                <w:rFonts w:ascii="Cambria Math" w:hAnsi="Cambria Math"/>
                <w:sz w:val="16"/>
                <w:szCs w:val="16"/>
              </w:rPr>
            </m:ctrlPr>
          </m:sSubPr>
          <m:e>
            <m:acc>
              <m:accPr>
                <m:chr m:val="̇"/>
                <m:ctrlPr>
                  <w:rPr>
                    <w:rFonts w:ascii="Cambria Math" w:hAnsi="Cambria Math"/>
                    <w:sz w:val="16"/>
                    <w:szCs w:val="16"/>
                  </w:rPr>
                </m:ctrlPr>
              </m:accPr>
              <m:e>
                <m:r>
                  <m:rPr>
                    <m:sty m:val="p"/>
                  </m:rPr>
                  <w:rPr>
                    <w:rFonts w:ascii="Cambria Math" w:hAnsi="Cambria Math"/>
                    <w:sz w:val="16"/>
                    <w:szCs w:val="16"/>
                  </w:rPr>
                  <m:t>Z</m:t>
                </m:r>
              </m:e>
            </m:acc>
          </m:e>
          <m:sub>
            <m:r>
              <m:rPr>
                <m:sty m:val="p"/>
              </m:rPr>
              <w:rPr>
                <w:rFonts w:ascii="Cambria Math" w:hAnsi="Cambria Math"/>
                <w:sz w:val="16"/>
                <w:szCs w:val="16"/>
              </w:rPr>
              <m:t>k</m:t>
            </m:r>
          </m:sub>
        </m:sSub>
      </m:oMath>
      <w:r w:rsidR="006F1C3A" w:rsidRPr="003E7DFF">
        <w:rPr>
          <w:rFonts w:eastAsia="SimSun"/>
          <w:vertAlign w:val="subscript"/>
        </w:rPr>
        <w:t xml:space="preserve"> </w:t>
      </w:r>
      <w:r w:rsidR="006F1C3A" w:rsidRPr="003E7DFF">
        <w:rPr>
          <w:rFonts w:eastAsia="SimSun"/>
        </w:rPr>
        <w:t>– investment cost rate, $/h</w:t>
      </w:r>
    </w:p>
    <w:p w14:paraId="4A2CEAB1" w14:textId="77777777" w:rsidR="006F1C3A" w:rsidRPr="003E7DFF" w:rsidRDefault="006F1C3A" w:rsidP="006F1C3A">
      <w:pPr>
        <w:pStyle w:val="CETBodytext"/>
        <w:jc w:val="left"/>
        <w:rPr>
          <w:rFonts w:eastAsia="SimSun"/>
        </w:rPr>
        <w:sectPr w:rsidR="006F1C3A" w:rsidRPr="003E7DFF" w:rsidSect="00591026">
          <w:type w:val="continuous"/>
          <w:pgSz w:w="11906" w:h="16838" w:code="9"/>
          <w:pgMar w:top="1701" w:right="1418" w:bottom="1701" w:left="1701" w:header="1701" w:footer="0" w:gutter="0"/>
          <w:cols w:num="2" w:space="708"/>
          <w:formProt w:val="0"/>
          <w:titlePg/>
          <w:docGrid w:linePitch="360"/>
        </w:sectPr>
      </w:pPr>
      <w:r w:rsidRPr="003E7DFF">
        <w:rPr>
          <w:rFonts w:eastAsia="SimSun"/>
        </w:rPr>
        <w:t xml:space="preserve">η – </w:t>
      </w:r>
      <w:proofErr w:type="spellStart"/>
      <w:r w:rsidRPr="003E7DFF">
        <w:rPr>
          <w:rFonts w:eastAsia="SimSun"/>
        </w:rPr>
        <w:t>exergetic</w:t>
      </w:r>
      <w:proofErr w:type="spellEnd"/>
      <w:r w:rsidRPr="003E7DFF">
        <w:rPr>
          <w:rFonts w:eastAsia="SimSun"/>
        </w:rPr>
        <w:t xml:space="preserve"> efficiency, %</w:t>
      </w:r>
    </w:p>
    <w:p w14:paraId="4F1327F8" w14:textId="77777777" w:rsidR="00600535" w:rsidRPr="003E7DFF" w:rsidRDefault="00600535" w:rsidP="00600535">
      <w:pPr>
        <w:pStyle w:val="CETReference"/>
        <w:rPr>
          <w:lang w:val="en-US"/>
        </w:rPr>
      </w:pPr>
      <w:r w:rsidRPr="003E7DFF">
        <w:rPr>
          <w:lang w:val="en-US"/>
        </w:rPr>
        <w:t>References</w:t>
      </w:r>
    </w:p>
    <w:p w14:paraId="6BC13580" w14:textId="1263EFCA" w:rsidR="008B70F7" w:rsidRPr="008B70F7" w:rsidRDefault="00E33ECA" w:rsidP="008B70F7">
      <w:pPr>
        <w:widowControl w:val="0"/>
        <w:autoSpaceDE w:val="0"/>
        <w:autoSpaceDN w:val="0"/>
        <w:adjustRightInd w:val="0"/>
        <w:ind w:left="480" w:hanging="480"/>
        <w:rPr>
          <w:rFonts w:ascii="Arial" w:hAnsi="Arial" w:cs="Arial"/>
          <w:noProof/>
          <w:sz w:val="18"/>
        </w:rPr>
      </w:pPr>
      <w:r w:rsidRPr="003E7DFF">
        <w:fldChar w:fldCharType="begin" w:fldLock="1"/>
      </w:r>
      <w:r w:rsidRPr="003E7DFF">
        <w:instrText xml:space="preserve">ADDIN Mendeley Bibliography CSL_BIBLIOGRAPHY </w:instrText>
      </w:r>
      <w:r w:rsidRPr="003E7DFF">
        <w:fldChar w:fldCharType="separate"/>
      </w:r>
      <w:r w:rsidR="008B70F7" w:rsidRPr="008B70F7">
        <w:rPr>
          <w:rFonts w:ascii="Arial" w:hAnsi="Arial" w:cs="Arial"/>
          <w:noProof/>
          <w:sz w:val="18"/>
        </w:rPr>
        <w:t>Afolabi, O.O.D., Sohail, M., Cheng, Y.L., 2020. Optimisation and characterisation of hydrochar production from spent coffee grounds by hydrothermal carbonisation. Renew. Energy 147, 1380–1391.</w:t>
      </w:r>
    </w:p>
    <w:p w14:paraId="6E2E5121" w14:textId="77777777" w:rsidR="008B70F7" w:rsidRPr="008B70F7" w:rsidRDefault="008B70F7" w:rsidP="008B70F7">
      <w:pPr>
        <w:widowControl w:val="0"/>
        <w:autoSpaceDE w:val="0"/>
        <w:autoSpaceDN w:val="0"/>
        <w:adjustRightInd w:val="0"/>
        <w:ind w:left="480" w:hanging="480"/>
        <w:rPr>
          <w:rFonts w:ascii="Arial" w:hAnsi="Arial" w:cs="Arial"/>
          <w:noProof/>
          <w:sz w:val="18"/>
        </w:rPr>
      </w:pPr>
      <w:r w:rsidRPr="008B70F7">
        <w:rPr>
          <w:rFonts w:ascii="Arial" w:hAnsi="Arial" w:cs="Arial"/>
          <w:noProof/>
          <w:sz w:val="18"/>
        </w:rPr>
        <w:t>Al-Hamamre, Z., Foerster, S., Hartmann, F., Kröger, M., Kaltschmitt, M., 2012. Oil extracted from spent coffee grounds as a renewable source for fatty acid methyl ester manufacturing. Fuel 96, 70–76.</w:t>
      </w:r>
    </w:p>
    <w:p w14:paraId="01EB52E8" w14:textId="77777777" w:rsidR="008B70F7" w:rsidRPr="008B70F7" w:rsidRDefault="008B70F7" w:rsidP="008B70F7">
      <w:pPr>
        <w:widowControl w:val="0"/>
        <w:autoSpaceDE w:val="0"/>
        <w:autoSpaceDN w:val="0"/>
        <w:adjustRightInd w:val="0"/>
        <w:ind w:left="480" w:hanging="480"/>
        <w:rPr>
          <w:rFonts w:ascii="Arial" w:hAnsi="Arial" w:cs="Arial"/>
          <w:noProof/>
          <w:sz w:val="18"/>
        </w:rPr>
      </w:pPr>
      <w:r w:rsidRPr="008B70F7">
        <w:rPr>
          <w:rFonts w:ascii="Arial" w:hAnsi="Arial" w:cs="Arial"/>
          <w:noProof/>
          <w:sz w:val="18"/>
        </w:rPr>
        <w:t>Atabani, A.E., Al-Muhtaseb, A.H., Kumar, G., Saratale, G.D., Aslam, M., Khan, H.A., Said, Z., Mahmoud, E., 2019. Valorization of spent coffee grounds into biofuels and value-added products: Pathway towards integrated bio-refinery. Fuel 254, 115640.</w:t>
      </w:r>
    </w:p>
    <w:p w14:paraId="3BD841C2" w14:textId="77777777" w:rsidR="008B70F7" w:rsidRPr="008B70F7" w:rsidRDefault="008B70F7" w:rsidP="008B70F7">
      <w:pPr>
        <w:widowControl w:val="0"/>
        <w:autoSpaceDE w:val="0"/>
        <w:autoSpaceDN w:val="0"/>
        <w:adjustRightInd w:val="0"/>
        <w:ind w:left="480" w:hanging="480"/>
        <w:rPr>
          <w:rFonts w:ascii="Arial" w:hAnsi="Arial" w:cs="Arial"/>
          <w:noProof/>
          <w:sz w:val="18"/>
        </w:rPr>
      </w:pPr>
      <w:r w:rsidRPr="008B70F7">
        <w:rPr>
          <w:rFonts w:ascii="Arial" w:hAnsi="Arial" w:cs="Arial"/>
          <w:noProof/>
          <w:sz w:val="18"/>
        </w:rPr>
        <w:t>Bejan, A., Tsatsaronis, G., 2021. Purpose in thermodynamics. Energies 14.</w:t>
      </w:r>
    </w:p>
    <w:p w14:paraId="725F8126" w14:textId="77777777" w:rsidR="008B70F7" w:rsidRPr="00C035A5" w:rsidRDefault="008B70F7" w:rsidP="008B70F7">
      <w:pPr>
        <w:widowControl w:val="0"/>
        <w:autoSpaceDE w:val="0"/>
        <w:autoSpaceDN w:val="0"/>
        <w:adjustRightInd w:val="0"/>
        <w:ind w:left="480" w:hanging="480"/>
        <w:rPr>
          <w:rFonts w:ascii="Arial" w:hAnsi="Arial" w:cs="Arial"/>
          <w:noProof/>
          <w:sz w:val="18"/>
          <w:lang w:val="es-ES"/>
        </w:rPr>
      </w:pPr>
      <w:r w:rsidRPr="008B70F7">
        <w:rPr>
          <w:rFonts w:ascii="Arial" w:hAnsi="Arial" w:cs="Arial"/>
          <w:noProof/>
          <w:sz w:val="18"/>
        </w:rPr>
        <w:t xml:space="preserve">International Water Services Interagua C. Ltda., 2019. </w:t>
      </w:r>
      <w:r w:rsidRPr="00C035A5">
        <w:rPr>
          <w:rFonts w:ascii="Arial" w:hAnsi="Arial" w:cs="Arial"/>
          <w:noProof/>
          <w:sz w:val="18"/>
          <w:lang w:val="es-ES"/>
        </w:rPr>
        <w:t>Informe Anual 2018-2019. Guayaquil.</w:t>
      </w:r>
    </w:p>
    <w:p w14:paraId="54EA7F32" w14:textId="77777777" w:rsidR="008B70F7" w:rsidRPr="008B70F7" w:rsidRDefault="008B70F7" w:rsidP="008B70F7">
      <w:pPr>
        <w:widowControl w:val="0"/>
        <w:autoSpaceDE w:val="0"/>
        <w:autoSpaceDN w:val="0"/>
        <w:adjustRightInd w:val="0"/>
        <w:ind w:left="480" w:hanging="480"/>
        <w:rPr>
          <w:rFonts w:ascii="Arial" w:hAnsi="Arial" w:cs="Arial"/>
          <w:noProof/>
          <w:sz w:val="18"/>
        </w:rPr>
      </w:pPr>
      <w:r w:rsidRPr="00C035A5">
        <w:rPr>
          <w:rFonts w:ascii="Arial" w:hAnsi="Arial" w:cs="Arial"/>
          <w:noProof/>
          <w:sz w:val="18"/>
          <w:lang w:val="es-ES"/>
        </w:rPr>
        <w:t xml:space="preserve">Julio, A.A.V., Batlle, E.A.O., Rodriguez, C.J.C., Palacio, J.C.E., 2021. </w:t>
      </w:r>
      <w:r w:rsidRPr="008B70F7">
        <w:rPr>
          <w:rFonts w:ascii="Arial" w:hAnsi="Arial" w:cs="Arial"/>
          <w:noProof/>
          <w:sz w:val="18"/>
        </w:rPr>
        <w:t>Exergoeconomic and Environmental Analysis of a Palm Oil Biorefinery for the Production of Bio-Jet Fuel. Waste and Biomass Valorization 12, 5611–5637.</w:t>
      </w:r>
    </w:p>
    <w:p w14:paraId="431E8CB0" w14:textId="77777777" w:rsidR="008B70F7" w:rsidRPr="00C035A5" w:rsidRDefault="008B70F7" w:rsidP="008B70F7">
      <w:pPr>
        <w:widowControl w:val="0"/>
        <w:autoSpaceDE w:val="0"/>
        <w:autoSpaceDN w:val="0"/>
        <w:adjustRightInd w:val="0"/>
        <w:ind w:left="480" w:hanging="480"/>
        <w:rPr>
          <w:rFonts w:ascii="Arial" w:hAnsi="Arial" w:cs="Arial"/>
          <w:noProof/>
          <w:sz w:val="18"/>
          <w:lang w:val="es-ES"/>
        </w:rPr>
      </w:pPr>
      <w:r w:rsidRPr="008B70F7">
        <w:rPr>
          <w:rFonts w:ascii="Arial" w:hAnsi="Arial" w:cs="Arial"/>
          <w:noProof/>
          <w:sz w:val="18"/>
        </w:rPr>
        <w:t xml:space="preserve">Khounani, Z., Hosseinzadeh-Bandbafha, H., Nazemi, F., Shaeifi, M., Karimi, K., Tabatabaei, M., Aghbashlo, M., Lam, S.S., 2021. Exergy analysis of a whole-crop safflower biorefinery: A step towards reducing agricultural wastes in a sustainable manner. </w:t>
      </w:r>
      <w:r w:rsidRPr="00C035A5">
        <w:rPr>
          <w:rFonts w:ascii="Arial" w:hAnsi="Arial" w:cs="Arial"/>
          <w:noProof/>
          <w:sz w:val="18"/>
          <w:lang w:val="es-ES"/>
        </w:rPr>
        <w:t>J. Environ. Manage. 279, 111822.</w:t>
      </w:r>
    </w:p>
    <w:p w14:paraId="06080885" w14:textId="77777777" w:rsidR="008B70F7" w:rsidRPr="008B70F7" w:rsidRDefault="008B70F7" w:rsidP="008B70F7">
      <w:pPr>
        <w:widowControl w:val="0"/>
        <w:autoSpaceDE w:val="0"/>
        <w:autoSpaceDN w:val="0"/>
        <w:adjustRightInd w:val="0"/>
        <w:ind w:left="480" w:hanging="480"/>
        <w:rPr>
          <w:rFonts w:ascii="Arial" w:hAnsi="Arial" w:cs="Arial"/>
          <w:noProof/>
          <w:sz w:val="18"/>
        </w:rPr>
      </w:pPr>
      <w:r w:rsidRPr="00C035A5">
        <w:rPr>
          <w:rFonts w:ascii="Arial" w:hAnsi="Arial" w:cs="Arial"/>
          <w:noProof/>
          <w:sz w:val="18"/>
          <w:lang w:val="es-ES"/>
        </w:rPr>
        <w:t xml:space="preserve">Le, P.T.K., Vu, Q.T.H., Nguyen, Q.T.V., Tran, K.A., Le, K.A., 2017. </w:t>
      </w:r>
      <w:r w:rsidRPr="008B70F7">
        <w:rPr>
          <w:rFonts w:ascii="Arial" w:hAnsi="Arial" w:cs="Arial"/>
          <w:noProof/>
          <w:sz w:val="18"/>
        </w:rPr>
        <w:t>Extraction and evaluation the biological activities of oil from spent coffee grounds. Chem. Eng. Trans. 56, 1729–1734.</w:t>
      </w:r>
    </w:p>
    <w:p w14:paraId="7D3B7BDA" w14:textId="77777777" w:rsidR="008B70F7" w:rsidRPr="00C035A5" w:rsidRDefault="008B70F7" w:rsidP="008B70F7">
      <w:pPr>
        <w:widowControl w:val="0"/>
        <w:autoSpaceDE w:val="0"/>
        <w:autoSpaceDN w:val="0"/>
        <w:adjustRightInd w:val="0"/>
        <w:ind w:left="480" w:hanging="480"/>
        <w:rPr>
          <w:rFonts w:ascii="Arial" w:hAnsi="Arial" w:cs="Arial"/>
          <w:noProof/>
          <w:sz w:val="18"/>
          <w:lang w:val="es-ES"/>
        </w:rPr>
      </w:pPr>
      <w:r w:rsidRPr="008B70F7">
        <w:rPr>
          <w:rFonts w:ascii="Arial" w:hAnsi="Arial" w:cs="Arial"/>
          <w:noProof/>
          <w:sz w:val="18"/>
        </w:rPr>
        <w:t xml:space="preserve">Lucia, U., Grisolia, G., 2019. Exergy inefficiency: An indicator for sustainable development analysis. </w:t>
      </w:r>
      <w:r w:rsidRPr="00C035A5">
        <w:rPr>
          <w:rFonts w:ascii="Arial" w:hAnsi="Arial" w:cs="Arial"/>
          <w:noProof/>
          <w:sz w:val="18"/>
          <w:lang w:val="es-ES"/>
        </w:rPr>
        <w:t>Energy Reports 5, 62–69.</w:t>
      </w:r>
    </w:p>
    <w:p w14:paraId="6E0B5A78" w14:textId="77777777" w:rsidR="008B70F7" w:rsidRPr="00C035A5" w:rsidRDefault="008B70F7" w:rsidP="008B70F7">
      <w:pPr>
        <w:widowControl w:val="0"/>
        <w:autoSpaceDE w:val="0"/>
        <w:autoSpaceDN w:val="0"/>
        <w:adjustRightInd w:val="0"/>
        <w:ind w:left="480" w:hanging="480"/>
        <w:rPr>
          <w:rFonts w:ascii="Arial" w:hAnsi="Arial" w:cs="Arial"/>
          <w:noProof/>
          <w:sz w:val="18"/>
          <w:lang w:val="es-ES"/>
        </w:rPr>
      </w:pPr>
      <w:r w:rsidRPr="00C035A5">
        <w:rPr>
          <w:rFonts w:ascii="Arial" w:hAnsi="Arial" w:cs="Arial"/>
          <w:noProof/>
          <w:sz w:val="18"/>
          <w:lang w:val="es-ES"/>
        </w:rPr>
        <w:t>Macías Centeno, J.E., Valarezo Molina, L.A., Loor Castillo, G., 2018. Los Diferentes Costos que Tiene la Energía Eléctrica en el Ecuador Considerando los Cambios de la Estructura Actual. Rev. Investig. en Energía, Medio Ambient. y Tecnol. RIEMAT ISSN 2588-0721 3, 29.</w:t>
      </w:r>
    </w:p>
    <w:p w14:paraId="449AAC99" w14:textId="77777777" w:rsidR="008B70F7" w:rsidRPr="008B70F7" w:rsidRDefault="008B70F7" w:rsidP="008B70F7">
      <w:pPr>
        <w:widowControl w:val="0"/>
        <w:autoSpaceDE w:val="0"/>
        <w:autoSpaceDN w:val="0"/>
        <w:adjustRightInd w:val="0"/>
        <w:ind w:left="480" w:hanging="480"/>
        <w:rPr>
          <w:rFonts w:ascii="Arial" w:hAnsi="Arial" w:cs="Arial"/>
          <w:noProof/>
          <w:sz w:val="18"/>
        </w:rPr>
      </w:pPr>
      <w:r w:rsidRPr="00C035A5">
        <w:rPr>
          <w:rFonts w:ascii="Arial" w:hAnsi="Arial" w:cs="Arial"/>
          <w:noProof/>
          <w:sz w:val="18"/>
          <w:lang w:val="es-ES"/>
        </w:rPr>
        <w:t xml:space="preserve">Mercer, P., Armenta, R.E., 2011. </w:t>
      </w:r>
      <w:r w:rsidRPr="008B70F7">
        <w:rPr>
          <w:rFonts w:ascii="Arial" w:hAnsi="Arial" w:cs="Arial"/>
          <w:noProof/>
          <w:sz w:val="18"/>
        </w:rPr>
        <w:t>Developments in oil extraction from microalgae. Eur. J. Lipid Sci. Technol. 113, 539–547.</w:t>
      </w:r>
    </w:p>
    <w:p w14:paraId="7CDC3EEC" w14:textId="77777777" w:rsidR="008B70F7" w:rsidRPr="008B70F7" w:rsidRDefault="008B70F7" w:rsidP="008B70F7">
      <w:pPr>
        <w:widowControl w:val="0"/>
        <w:autoSpaceDE w:val="0"/>
        <w:autoSpaceDN w:val="0"/>
        <w:adjustRightInd w:val="0"/>
        <w:ind w:left="480" w:hanging="480"/>
        <w:rPr>
          <w:rFonts w:ascii="Arial" w:hAnsi="Arial" w:cs="Arial"/>
          <w:noProof/>
          <w:sz w:val="18"/>
        </w:rPr>
      </w:pPr>
      <w:r w:rsidRPr="008B70F7">
        <w:rPr>
          <w:rFonts w:ascii="Arial" w:hAnsi="Arial" w:cs="Arial"/>
          <w:noProof/>
          <w:sz w:val="18"/>
        </w:rPr>
        <w:t>Mofijur, M., Kusumo, F., Rizwanul Fattah, I.M., Mahmudul, H.M., Rasul, M.G., Shamsuddin, A.H., Mahlia, T.M.I., 2020. Resource recovery from waste coffee grounds using ultrasonic-assisted technology for bioenergy production. Energies 13.</w:t>
      </w:r>
    </w:p>
    <w:p w14:paraId="2866DFAB" w14:textId="77777777" w:rsidR="008B70F7" w:rsidRPr="008B70F7" w:rsidRDefault="008B70F7" w:rsidP="008B70F7">
      <w:pPr>
        <w:widowControl w:val="0"/>
        <w:autoSpaceDE w:val="0"/>
        <w:autoSpaceDN w:val="0"/>
        <w:adjustRightInd w:val="0"/>
        <w:ind w:left="480" w:hanging="480"/>
        <w:rPr>
          <w:rFonts w:ascii="Arial" w:hAnsi="Arial" w:cs="Arial"/>
          <w:noProof/>
          <w:sz w:val="18"/>
        </w:rPr>
      </w:pPr>
      <w:r w:rsidRPr="008B70F7">
        <w:rPr>
          <w:rFonts w:ascii="Arial" w:hAnsi="Arial" w:cs="Arial"/>
          <w:noProof/>
          <w:sz w:val="18"/>
        </w:rPr>
        <w:t>Mwaurah, P.W., Kumar, S., Kumar, N., Attkan, A.K., Panghal, A., Singh, V.K., Garg, M.K., 2020. Novel oil extraction technologies: Process conditions, quality parameters, and optimization. Compr. Rev. Food Sci. Food Saf. 19, 3–20.</w:t>
      </w:r>
    </w:p>
    <w:p w14:paraId="0D9F6762" w14:textId="77777777" w:rsidR="008B70F7" w:rsidRPr="008B70F7" w:rsidRDefault="008B70F7" w:rsidP="008B70F7">
      <w:pPr>
        <w:widowControl w:val="0"/>
        <w:autoSpaceDE w:val="0"/>
        <w:autoSpaceDN w:val="0"/>
        <w:adjustRightInd w:val="0"/>
        <w:ind w:left="480" w:hanging="480"/>
        <w:rPr>
          <w:rFonts w:ascii="Arial" w:hAnsi="Arial" w:cs="Arial"/>
          <w:noProof/>
          <w:sz w:val="18"/>
        </w:rPr>
      </w:pPr>
      <w:r w:rsidRPr="008B70F7">
        <w:rPr>
          <w:rFonts w:ascii="Arial" w:hAnsi="Arial" w:cs="Arial"/>
          <w:noProof/>
          <w:sz w:val="18"/>
        </w:rPr>
        <w:t>Somnuk, K., Eawlex, P., Prateepchaikul, G., 2017. Optimization of coffee oil extraction from spent coffee grounds using four solvents and prototype-scale extraction using circulation process. Agric. Nat. Resour. 51, 181–189.</w:t>
      </w:r>
    </w:p>
    <w:p w14:paraId="374DE049" w14:textId="77777777" w:rsidR="008B70F7" w:rsidRPr="00C035A5" w:rsidRDefault="008B70F7" w:rsidP="008B70F7">
      <w:pPr>
        <w:widowControl w:val="0"/>
        <w:autoSpaceDE w:val="0"/>
        <w:autoSpaceDN w:val="0"/>
        <w:adjustRightInd w:val="0"/>
        <w:ind w:left="480" w:hanging="480"/>
        <w:rPr>
          <w:rFonts w:ascii="Arial" w:hAnsi="Arial" w:cs="Arial"/>
          <w:noProof/>
          <w:sz w:val="18"/>
          <w:lang w:val="es-ES"/>
        </w:rPr>
      </w:pPr>
      <w:r w:rsidRPr="008B70F7">
        <w:rPr>
          <w:rFonts w:ascii="Arial" w:hAnsi="Arial" w:cs="Arial"/>
          <w:noProof/>
          <w:sz w:val="18"/>
        </w:rPr>
        <w:t xml:space="preserve">Stratakos, A.C., Koidis, A., 2015. Methods for Extracting Essential Oils, Essential Oils in Food Preservation, Flavor and Safety. </w:t>
      </w:r>
      <w:r w:rsidRPr="00C035A5">
        <w:rPr>
          <w:rFonts w:ascii="Arial" w:hAnsi="Arial" w:cs="Arial"/>
          <w:noProof/>
          <w:sz w:val="18"/>
          <w:lang w:val="es-ES"/>
        </w:rPr>
        <w:t>Elsevier Inc.</w:t>
      </w:r>
    </w:p>
    <w:p w14:paraId="41A22783" w14:textId="77777777" w:rsidR="008B70F7" w:rsidRPr="008B70F7" w:rsidRDefault="008B70F7" w:rsidP="008B70F7">
      <w:pPr>
        <w:widowControl w:val="0"/>
        <w:autoSpaceDE w:val="0"/>
        <w:autoSpaceDN w:val="0"/>
        <w:adjustRightInd w:val="0"/>
        <w:ind w:left="480" w:hanging="480"/>
        <w:rPr>
          <w:rFonts w:ascii="Arial" w:hAnsi="Arial" w:cs="Arial"/>
          <w:noProof/>
          <w:sz w:val="18"/>
        </w:rPr>
      </w:pPr>
      <w:r w:rsidRPr="00C035A5">
        <w:rPr>
          <w:rFonts w:ascii="Arial" w:hAnsi="Arial" w:cs="Arial"/>
          <w:noProof/>
          <w:sz w:val="18"/>
          <w:lang w:val="es-ES"/>
        </w:rPr>
        <w:t xml:space="preserve">Tinoco-Caicedo, D.L., Mero-Benavides, M., Santos-Torres, M., Lozano-Medina, A., Blanco-Marigorta, A.M., 2021. </w:t>
      </w:r>
      <w:r w:rsidRPr="008B70F7">
        <w:rPr>
          <w:rFonts w:ascii="Arial" w:hAnsi="Arial" w:cs="Arial"/>
          <w:noProof/>
          <w:sz w:val="18"/>
        </w:rPr>
        <w:t>Simulation and exergoeconomic analysis of the syngas and biodiesel production process from spent coffee grounds. Case Stud. Therm. Eng. 28, 101556.</w:t>
      </w:r>
    </w:p>
    <w:p w14:paraId="04D2A203" w14:textId="77777777" w:rsidR="008B70F7" w:rsidRPr="008B70F7" w:rsidRDefault="008B70F7" w:rsidP="008B70F7">
      <w:pPr>
        <w:widowControl w:val="0"/>
        <w:autoSpaceDE w:val="0"/>
        <w:autoSpaceDN w:val="0"/>
        <w:adjustRightInd w:val="0"/>
        <w:ind w:left="480" w:hanging="480"/>
        <w:rPr>
          <w:rFonts w:ascii="Arial" w:hAnsi="Arial" w:cs="Arial"/>
          <w:noProof/>
          <w:sz w:val="18"/>
        </w:rPr>
      </w:pPr>
      <w:r w:rsidRPr="008B70F7">
        <w:rPr>
          <w:rFonts w:ascii="Arial" w:hAnsi="Arial" w:cs="Arial"/>
          <w:noProof/>
          <w:sz w:val="18"/>
        </w:rPr>
        <w:t>Zengin, G., Sinan, K.I., Mahomoodally, M.F., Angeloni, S., Mustafa, A.M., Vittori, S., Maggi, F., Caprioli, G., 2020. Chemical composition, antioxidant and enzyme inhibitory properties of different extracts obtained from spent coffee ground and coffee silverskin. Foods 9, 1–17.</w:t>
      </w:r>
    </w:p>
    <w:p w14:paraId="1F9E0344" w14:textId="77777777" w:rsidR="008B70F7" w:rsidRPr="008B70F7" w:rsidRDefault="008B70F7" w:rsidP="008B70F7">
      <w:pPr>
        <w:widowControl w:val="0"/>
        <w:autoSpaceDE w:val="0"/>
        <w:autoSpaceDN w:val="0"/>
        <w:adjustRightInd w:val="0"/>
        <w:ind w:left="480" w:hanging="480"/>
        <w:rPr>
          <w:rFonts w:ascii="Arial" w:hAnsi="Arial" w:cs="Arial"/>
          <w:noProof/>
          <w:sz w:val="18"/>
        </w:rPr>
      </w:pPr>
      <w:r w:rsidRPr="008B70F7">
        <w:rPr>
          <w:rFonts w:ascii="Arial" w:hAnsi="Arial" w:cs="Arial"/>
          <w:noProof/>
          <w:sz w:val="18"/>
        </w:rPr>
        <w:t>Zhang, K., Wong, J.W., 2012. Solvent-based extraction techniques for the determination of pesticides in food, Comprehensive Sampling and Sample Preparation: Analytical Techniques for Scientists. Elsevier.</w:t>
      </w:r>
    </w:p>
    <w:p w14:paraId="19C4FC68" w14:textId="3D718F3E" w:rsidR="004628D2" w:rsidRPr="00A7675B" w:rsidRDefault="00E33ECA" w:rsidP="00A7675B">
      <w:pPr>
        <w:widowControl w:val="0"/>
        <w:autoSpaceDE w:val="0"/>
        <w:autoSpaceDN w:val="0"/>
        <w:adjustRightInd w:val="0"/>
        <w:ind w:left="480" w:hanging="480"/>
      </w:pPr>
      <w:r w:rsidRPr="003E7DFF">
        <w:fldChar w:fldCharType="end"/>
      </w:r>
    </w:p>
    <w:sectPr w:rsidR="004628D2" w:rsidRPr="00A7675B"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5017F5" w14:textId="77777777" w:rsidR="0078037F" w:rsidRDefault="0078037F" w:rsidP="004F5E36">
      <w:r>
        <w:separator/>
      </w:r>
    </w:p>
  </w:endnote>
  <w:endnote w:type="continuationSeparator" w:id="0">
    <w:p w14:paraId="7ABA5C37" w14:textId="77777777" w:rsidR="0078037F" w:rsidRDefault="0078037F" w:rsidP="004F5E36">
      <w:r>
        <w:continuationSeparator/>
      </w:r>
    </w:p>
  </w:endnote>
  <w:endnote w:type="continuationNotice" w:id="1">
    <w:p w14:paraId="2F4EDE0C" w14:textId="77777777" w:rsidR="0078037F" w:rsidRDefault="0078037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Segoe UI">
    <w:altName w:val="Sylfaen"/>
    <w:panose1 w:val="020B0604020202020204"/>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dvP6960">
    <w:altName w:val="Cambria"/>
    <w:panose1 w:val="020B0604020202020204"/>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26726E" w14:textId="77777777" w:rsidR="0078037F" w:rsidRDefault="0078037F" w:rsidP="004F5E36">
      <w:r>
        <w:separator/>
      </w:r>
    </w:p>
  </w:footnote>
  <w:footnote w:type="continuationSeparator" w:id="0">
    <w:p w14:paraId="3E553DF5" w14:textId="77777777" w:rsidR="0078037F" w:rsidRDefault="0078037F" w:rsidP="004F5E36">
      <w:r>
        <w:continuationSeparator/>
      </w:r>
    </w:p>
  </w:footnote>
  <w:footnote w:type="continuationNotice" w:id="1">
    <w:p w14:paraId="393F683F" w14:textId="77777777" w:rsidR="0078037F" w:rsidRDefault="0078037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4FEB3910"/>
    <w:multiLevelType w:val="hybridMultilevel"/>
    <w:tmpl w:val="80E425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15:restartNumberingAfterBreak="0">
    <w:nsid w:val="6B987BF5"/>
    <w:multiLevelType w:val="hybridMultilevel"/>
    <w:tmpl w:val="54BC21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8"/>
  </w:num>
  <w:num w:numId="13">
    <w:abstractNumId w:val="12"/>
  </w:num>
  <w:num w:numId="14">
    <w:abstractNumId w:val="19"/>
  </w:num>
  <w:num w:numId="15">
    <w:abstractNumId w:val="21"/>
  </w:num>
  <w:num w:numId="16">
    <w:abstractNumId w:val="20"/>
  </w:num>
  <w:num w:numId="17">
    <w:abstractNumId w:val="11"/>
  </w:num>
  <w:num w:numId="18">
    <w:abstractNumId w:val="12"/>
    <w:lvlOverride w:ilvl="0">
      <w:startOverride w:val="1"/>
    </w:lvlOverride>
  </w:num>
  <w:num w:numId="19">
    <w:abstractNumId w:val="17"/>
  </w:num>
  <w:num w:numId="20">
    <w:abstractNumId w:val="16"/>
  </w:num>
  <w:num w:numId="21">
    <w:abstractNumId w:val="14"/>
  </w:num>
  <w:num w:numId="22">
    <w:abstractNumId w:val="13"/>
  </w:num>
  <w:num w:numId="23">
    <w:abstractNumId w:val="22"/>
  </w:num>
  <w:num w:numId="24">
    <w:abstractNumId w:val="15"/>
  </w:num>
  <w:num w:numId="25">
    <w:abstractNumId w:val="10"/>
    <w:lvlOverride w:ilvl="0">
      <w:startOverride w:val="1"/>
    </w:lvlOverride>
    <w:lvlOverride w:ilvl="1">
      <w:startOverride w:val="2"/>
    </w:lvlOverride>
  </w:num>
  <w:num w:numId="26">
    <w:abstractNumId w:val="10"/>
    <w:lvlOverride w:ilvl="0">
      <w:startOverride w:val="1"/>
    </w:lvlOverride>
    <w:lvlOverride w:ilvl="1">
      <w:startOverride w:val="2"/>
    </w:lvlOverride>
    <w:lvlOverride w:ilvl="2">
      <w:startOverride w:val="3"/>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kwNKwFACte/oUtAAAA"/>
  </w:docVars>
  <w:rsids>
    <w:rsidRoot w:val="000E414A"/>
    <w:rsid w:val="000001C6"/>
    <w:rsid w:val="00000CCD"/>
    <w:rsid w:val="00002224"/>
    <w:rsid w:val="0000276F"/>
    <w:rsid w:val="000027C0"/>
    <w:rsid w:val="00004B1C"/>
    <w:rsid w:val="000052FB"/>
    <w:rsid w:val="000117CB"/>
    <w:rsid w:val="00013E66"/>
    <w:rsid w:val="00013E9A"/>
    <w:rsid w:val="0001632C"/>
    <w:rsid w:val="0002629E"/>
    <w:rsid w:val="0003148D"/>
    <w:rsid w:val="00031C9A"/>
    <w:rsid w:val="00031EEC"/>
    <w:rsid w:val="0003571A"/>
    <w:rsid w:val="0004200E"/>
    <w:rsid w:val="0004682B"/>
    <w:rsid w:val="00051566"/>
    <w:rsid w:val="000524F5"/>
    <w:rsid w:val="000562A9"/>
    <w:rsid w:val="000614EA"/>
    <w:rsid w:val="00062A9A"/>
    <w:rsid w:val="00065058"/>
    <w:rsid w:val="0007121E"/>
    <w:rsid w:val="000717B4"/>
    <w:rsid w:val="000733F1"/>
    <w:rsid w:val="00076255"/>
    <w:rsid w:val="00076C34"/>
    <w:rsid w:val="000858A2"/>
    <w:rsid w:val="00086C39"/>
    <w:rsid w:val="0009013A"/>
    <w:rsid w:val="00094323"/>
    <w:rsid w:val="00095BC3"/>
    <w:rsid w:val="000A03B2"/>
    <w:rsid w:val="000A3055"/>
    <w:rsid w:val="000A4CFE"/>
    <w:rsid w:val="000A583F"/>
    <w:rsid w:val="000A6307"/>
    <w:rsid w:val="000B0038"/>
    <w:rsid w:val="000B54E8"/>
    <w:rsid w:val="000C0F7C"/>
    <w:rsid w:val="000C28E7"/>
    <w:rsid w:val="000D0268"/>
    <w:rsid w:val="000D34BE"/>
    <w:rsid w:val="000D42B1"/>
    <w:rsid w:val="000E0669"/>
    <w:rsid w:val="000E102F"/>
    <w:rsid w:val="000E34A9"/>
    <w:rsid w:val="000E36F1"/>
    <w:rsid w:val="000E3A73"/>
    <w:rsid w:val="000E414A"/>
    <w:rsid w:val="000F093C"/>
    <w:rsid w:val="000F231B"/>
    <w:rsid w:val="000F49EF"/>
    <w:rsid w:val="000F787B"/>
    <w:rsid w:val="000F7D64"/>
    <w:rsid w:val="001017ED"/>
    <w:rsid w:val="00101ECA"/>
    <w:rsid w:val="0010216A"/>
    <w:rsid w:val="0012091F"/>
    <w:rsid w:val="00120C0A"/>
    <w:rsid w:val="00121AE4"/>
    <w:rsid w:val="00123007"/>
    <w:rsid w:val="00123CEF"/>
    <w:rsid w:val="00124241"/>
    <w:rsid w:val="001245AE"/>
    <w:rsid w:val="00124A84"/>
    <w:rsid w:val="00125AF8"/>
    <w:rsid w:val="00125BDC"/>
    <w:rsid w:val="00126BC2"/>
    <w:rsid w:val="001308B6"/>
    <w:rsid w:val="0013119C"/>
    <w:rsid w:val="0013121F"/>
    <w:rsid w:val="00131FE6"/>
    <w:rsid w:val="00132097"/>
    <w:rsid w:val="0013263F"/>
    <w:rsid w:val="001331DF"/>
    <w:rsid w:val="00134DE4"/>
    <w:rsid w:val="0014034D"/>
    <w:rsid w:val="00141362"/>
    <w:rsid w:val="00142687"/>
    <w:rsid w:val="00144D16"/>
    <w:rsid w:val="00146C6E"/>
    <w:rsid w:val="00150E59"/>
    <w:rsid w:val="00152DE3"/>
    <w:rsid w:val="0015470D"/>
    <w:rsid w:val="00160EF2"/>
    <w:rsid w:val="00164CF9"/>
    <w:rsid w:val="00166548"/>
    <w:rsid w:val="001667A6"/>
    <w:rsid w:val="00173AEA"/>
    <w:rsid w:val="00174477"/>
    <w:rsid w:val="00174818"/>
    <w:rsid w:val="001802F8"/>
    <w:rsid w:val="00183C38"/>
    <w:rsid w:val="001840C5"/>
    <w:rsid w:val="00184AD6"/>
    <w:rsid w:val="001867AD"/>
    <w:rsid w:val="00193728"/>
    <w:rsid w:val="001957A2"/>
    <w:rsid w:val="001967A5"/>
    <w:rsid w:val="001968C1"/>
    <w:rsid w:val="001974F5"/>
    <w:rsid w:val="001A0551"/>
    <w:rsid w:val="001A3E28"/>
    <w:rsid w:val="001A4AF7"/>
    <w:rsid w:val="001B0349"/>
    <w:rsid w:val="001B1E93"/>
    <w:rsid w:val="001B4F5B"/>
    <w:rsid w:val="001B65C1"/>
    <w:rsid w:val="001B65FC"/>
    <w:rsid w:val="001B79DE"/>
    <w:rsid w:val="001B7CEE"/>
    <w:rsid w:val="001C684B"/>
    <w:rsid w:val="001C714C"/>
    <w:rsid w:val="001C7C98"/>
    <w:rsid w:val="001D0CFB"/>
    <w:rsid w:val="001D21AF"/>
    <w:rsid w:val="001D45BB"/>
    <w:rsid w:val="001D53FC"/>
    <w:rsid w:val="001D6787"/>
    <w:rsid w:val="001E056B"/>
    <w:rsid w:val="001E2E7C"/>
    <w:rsid w:val="001E32C5"/>
    <w:rsid w:val="001E6050"/>
    <w:rsid w:val="001E6257"/>
    <w:rsid w:val="001E78FF"/>
    <w:rsid w:val="001F0EC3"/>
    <w:rsid w:val="001F42A5"/>
    <w:rsid w:val="001F7B9D"/>
    <w:rsid w:val="00201C93"/>
    <w:rsid w:val="002137EB"/>
    <w:rsid w:val="0021561E"/>
    <w:rsid w:val="00217030"/>
    <w:rsid w:val="002208DB"/>
    <w:rsid w:val="002224B4"/>
    <w:rsid w:val="002250E9"/>
    <w:rsid w:val="0022607B"/>
    <w:rsid w:val="00230C66"/>
    <w:rsid w:val="00232D17"/>
    <w:rsid w:val="00240DF1"/>
    <w:rsid w:val="002447EF"/>
    <w:rsid w:val="00251550"/>
    <w:rsid w:val="002526BB"/>
    <w:rsid w:val="002575ED"/>
    <w:rsid w:val="00257A16"/>
    <w:rsid w:val="00257D60"/>
    <w:rsid w:val="00257FAD"/>
    <w:rsid w:val="00263B05"/>
    <w:rsid w:val="0026562B"/>
    <w:rsid w:val="002677BF"/>
    <w:rsid w:val="0027221A"/>
    <w:rsid w:val="00272604"/>
    <w:rsid w:val="00275B61"/>
    <w:rsid w:val="00280FAF"/>
    <w:rsid w:val="002811A4"/>
    <w:rsid w:val="00282656"/>
    <w:rsid w:val="002836D8"/>
    <w:rsid w:val="00283DFB"/>
    <w:rsid w:val="002861D6"/>
    <w:rsid w:val="00295310"/>
    <w:rsid w:val="00296B83"/>
    <w:rsid w:val="002A1951"/>
    <w:rsid w:val="002A52D0"/>
    <w:rsid w:val="002B3AD9"/>
    <w:rsid w:val="002B4015"/>
    <w:rsid w:val="002B78CE"/>
    <w:rsid w:val="002B7D5C"/>
    <w:rsid w:val="002C0607"/>
    <w:rsid w:val="002C2FB6"/>
    <w:rsid w:val="002C3E32"/>
    <w:rsid w:val="002D3A46"/>
    <w:rsid w:val="002E31C2"/>
    <w:rsid w:val="002E5FA7"/>
    <w:rsid w:val="002E762C"/>
    <w:rsid w:val="002F3309"/>
    <w:rsid w:val="003008CE"/>
    <w:rsid w:val="003009B7"/>
    <w:rsid w:val="00300E56"/>
    <w:rsid w:val="0030152C"/>
    <w:rsid w:val="003042D0"/>
    <w:rsid w:val="0030469C"/>
    <w:rsid w:val="00304720"/>
    <w:rsid w:val="00317140"/>
    <w:rsid w:val="0031770E"/>
    <w:rsid w:val="00321CA6"/>
    <w:rsid w:val="00322002"/>
    <w:rsid w:val="00322658"/>
    <w:rsid w:val="00323763"/>
    <w:rsid w:val="00323C5F"/>
    <w:rsid w:val="00324DE7"/>
    <w:rsid w:val="00325BC4"/>
    <w:rsid w:val="00334C09"/>
    <w:rsid w:val="0034082A"/>
    <w:rsid w:val="00340EF6"/>
    <w:rsid w:val="00344598"/>
    <w:rsid w:val="00344A90"/>
    <w:rsid w:val="00345042"/>
    <w:rsid w:val="003529C9"/>
    <w:rsid w:val="00356DAE"/>
    <w:rsid w:val="003575D5"/>
    <w:rsid w:val="003578A3"/>
    <w:rsid w:val="00362D16"/>
    <w:rsid w:val="00365886"/>
    <w:rsid w:val="003723D4"/>
    <w:rsid w:val="00373134"/>
    <w:rsid w:val="0037417F"/>
    <w:rsid w:val="003805D5"/>
    <w:rsid w:val="00381905"/>
    <w:rsid w:val="00384CC8"/>
    <w:rsid w:val="0038506B"/>
    <w:rsid w:val="00385F0C"/>
    <w:rsid w:val="003871FD"/>
    <w:rsid w:val="0039782F"/>
    <w:rsid w:val="003A1E30"/>
    <w:rsid w:val="003A2829"/>
    <w:rsid w:val="003A4BBA"/>
    <w:rsid w:val="003A5C1D"/>
    <w:rsid w:val="003A5E2B"/>
    <w:rsid w:val="003A6069"/>
    <w:rsid w:val="003A6FC6"/>
    <w:rsid w:val="003A78BC"/>
    <w:rsid w:val="003A7D1C"/>
    <w:rsid w:val="003B0BDD"/>
    <w:rsid w:val="003B304B"/>
    <w:rsid w:val="003B3146"/>
    <w:rsid w:val="003B3D8D"/>
    <w:rsid w:val="003C329E"/>
    <w:rsid w:val="003C3923"/>
    <w:rsid w:val="003C4C63"/>
    <w:rsid w:val="003D609A"/>
    <w:rsid w:val="003E1299"/>
    <w:rsid w:val="003E7DFF"/>
    <w:rsid w:val="003F015E"/>
    <w:rsid w:val="003F3C7C"/>
    <w:rsid w:val="003F494F"/>
    <w:rsid w:val="003F4EEC"/>
    <w:rsid w:val="003F5AA4"/>
    <w:rsid w:val="00400414"/>
    <w:rsid w:val="004063BA"/>
    <w:rsid w:val="0041446B"/>
    <w:rsid w:val="004150D8"/>
    <w:rsid w:val="00423391"/>
    <w:rsid w:val="004233C5"/>
    <w:rsid w:val="004255A4"/>
    <w:rsid w:val="004304A1"/>
    <w:rsid w:val="004307DC"/>
    <w:rsid w:val="00432EA1"/>
    <w:rsid w:val="0044071E"/>
    <w:rsid w:val="00441983"/>
    <w:rsid w:val="0044329C"/>
    <w:rsid w:val="0044547E"/>
    <w:rsid w:val="0044657C"/>
    <w:rsid w:val="00447147"/>
    <w:rsid w:val="004508F5"/>
    <w:rsid w:val="00450F3F"/>
    <w:rsid w:val="00453E24"/>
    <w:rsid w:val="00456AA7"/>
    <w:rsid w:val="00457456"/>
    <w:rsid w:val="004577FE"/>
    <w:rsid w:val="00457B9C"/>
    <w:rsid w:val="00457EA6"/>
    <w:rsid w:val="0046164A"/>
    <w:rsid w:val="004628D2"/>
    <w:rsid w:val="00462DCD"/>
    <w:rsid w:val="00463F05"/>
    <w:rsid w:val="004648AD"/>
    <w:rsid w:val="004703A9"/>
    <w:rsid w:val="00473AA0"/>
    <w:rsid w:val="004760DE"/>
    <w:rsid w:val="004763D7"/>
    <w:rsid w:val="00477A1B"/>
    <w:rsid w:val="00477CFC"/>
    <w:rsid w:val="0048141D"/>
    <w:rsid w:val="004A004E"/>
    <w:rsid w:val="004A2402"/>
    <w:rsid w:val="004A24CF"/>
    <w:rsid w:val="004A2645"/>
    <w:rsid w:val="004A2B74"/>
    <w:rsid w:val="004A5A74"/>
    <w:rsid w:val="004B1B77"/>
    <w:rsid w:val="004B4880"/>
    <w:rsid w:val="004B5F32"/>
    <w:rsid w:val="004B5F73"/>
    <w:rsid w:val="004B7454"/>
    <w:rsid w:val="004C0876"/>
    <w:rsid w:val="004C3D1D"/>
    <w:rsid w:val="004C3D84"/>
    <w:rsid w:val="004C7913"/>
    <w:rsid w:val="004D25E2"/>
    <w:rsid w:val="004E1317"/>
    <w:rsid w:val="004E4BB4"/>
    <w:rsid w:val="004E4DD6"/>
    <w:rsid w:val="004F2CDE"/>
    <w:rsid w:val="004F3BC1"/>
    <w:rsid w:val="004F53D1"/>
    <w:rsid w:val="004F5E36"/>
    <w:rsid w:val="004F7AB8"/>
    <w:rsid w:val="004F7C14"/>
    <w:rsid w:val="0050129F"/>
    <w:rsid w:val="00501888"/>
    <w:rsid w:val="00503142"/>
    <w:rsid w:val="00507B47"/>
    <w:rsid w:val="00507BEF"/>
    <w:rsid w:val="00507CC9"/>
    <w:rsid w:val="0051133A"/>
    <w:rsid w:val="005119A5"/>
    <w:rsid w:val="00513ACB"/>
    <w:rsid w:val="005162AA"/>
    <w:rsid w:val="00516AAC"/>
    <w:rsid w:val="00524204"/>
    <w:rsid w:val="005278B7"/>
    <w:rsid w:val="00530615"/>
    <w:rsid w:val="00531251"/>
    <w:rsid w:val="00531CE2"/>
    <w:rsid w:val="00531CF9"/>
    <w:rsid w:val="00532016"/>
    <w:rsid w:val="005346C8"/>
    <w:rsid w:val="00534A91"/>
    <w:rsid w:val="005424A7"/>
    <w:rsid w:val="00543E3D"/>
    <w:rsid w:val="00543E7D"/>
    <w:rsid w:val="005479A6"/>
    <w:rsid w:val="00547A68"/>
    <w:rsid w:val="00550821"/>
    <w:rsid w:val="005531C9"/>
    <w:rsid w:val="005612A7"/>
    <w:rsid w:val="00570C43"/>
    <w:rsid w:val="00572C75"/>
    <w:rsid w:val="00580D39"/>
    <w:rsid w:val="005829E9"/>
    <w:rsid w:val="00583F3D"/>
    <w:rsid w:val="0058749B"/>
    <w:rsid w:val="0059043F"/>
    <w:rsid w:val="00591026"/>
    <w:rsid w:val="005A1299"/>
    <w:rsid w:val="005A4604"/>
    <w:rsid w:val="005A578D"/>
    <w:rsid w:val="005B01FB"/>
    <w:rsid w:val="005B2110"/>
    <w:rsid w:val="005B23F3"/>
    <w:rsid w:val="005B56BA"/>
    <w:rsid w:val="005B61E6"/>
    <w:rsid w:val="005C25A5"/>
    <w:rsid w:val="005C4F56"/>
    <w:rsid w:val="005C77E1"/>
    <w:rsid w:val="005D1CB7"/>
    <w:rsid w:val="005D2058"/>
    <w:rsid w:val="005D42DE"/>
    <w:rsid w:val="005D6245"/>
    <w:rsid w:val="005D668A"/>
    <w:rsid w:val="005D6A2F"/>
    <w:rsid w:val="005E1A82"/>
    <w:rsid w:val="005E2D2D"/>
    <w:rsid w:val="005E794C"/>
    <w:rsid w:val="005F0A28"/>
    <w:rsid w:val="005F0E5E"/>
    <w:rsid w:val="005F1865"/>
    <w:rsid w:val="005F1928"/>
    <w:rsid w:val="005F4B15"/>
    <w:rsid w:val="00600535"/>
    <w:rsid w:val="00605DA9"/>
    <w:rsid w:val="00610CD6"/>
    <w:rsid w:val="0061127D"/>
    <w:rsid w:val="00611924"/>
    <w:rsid w:val="00611BA3"/>
    <w:rsid w:val="006145B5"/>
    <w:rsid w:val="00620DEE"/>
    <w:rsid w:val="00621F92"/>
    <w:rsid w:val="0062280A"/>
    <w:rsid w:val="0062514C"/>
    <w:rsid w:val="00625639"/>
    <w:rsid w:val="00630CBB"/>
    <w:rsid w:val="00631B33"/>
    <w:rsid w:val="00632535"/>
    <w:rsid w:val="0064184D"/>
    <w:rsid w:val="006422CC"/>
    <w:rsid w:val="00660E3E"/>
    <w:rsid w:val="00662E74"/>
    <w:rsid w:val="0067027A"/>
    <w:rsid w:val="00671D08"/>
    <w:rsid w:val="00671D7E"/>
    <w:rsid w:val="00673118"/>
    <w:rsid w:val="006761E4"/>
    <w:rsid w:val="00680C23"/>
    <w:rsid w:val="006848AC"/>
    <w:rsid w:val="006856EF"/>
    <w:rsid w:val="006908A6"/>
    <w:rsid w:val="00693766"/>
    <w:rsid w:val="00693F15"/>
    <w:rsid w:val="006A2F09"/>
    <w:rsid w:val="006A310D"/>
    <w:rsid w:val="006A3281"/>
    <w:rsid w:val="006B4888"/>
    <w:rsid w:val="006C0519"/>
    <w:rsid w:val="006C2E45"/>
    <w:rsid w:val="006C359C"/>
    <w:rsid w:val="006C5579"/>
    <w:rsid w:val="006D6E8B"/>
    <w:rsid w:val="006E5A47"/>
    <w:rsid w:val="006E737D"/>
    <w:rsid w:val="006F1C3A"/>
    <w:rsid w:val="00706E41"/>
    <w:rsid w:val="00713973"/>
    <w:rsid w:val="00714347"/>
    <w:rsid w:val="00715581"/>
    <w:rsid w:val="00720A24"/>
    <w:rsid w:val="0073002A"/>
    <w:rsid w:val="00730AC8"/>
    <w:rsid w:val="00732386"/>
    <w:rsid w:val="0073514D"/>
    <w:rsid w:val="00740AF5"/>
    <w:rsid w:val="0074445E"/>
    <w:rsid w:val="007447F3"/>
    <w:rsid w:val="00746C26"/>
    <w:rsid w:val="0075499F"/>
    <w:rsid w:val="00761F75"/>
    <w:rsid w:val="0076349C"/>
    <w:rsid w:val="007661C8"/>
    <w:rsid w:val="007661F0"/>
    <w:rsid w:val="007664E5"/>
    <w:rsid w:val="0077098D"/>
    <w:rsid w:val="0078037F"/>
    <w:rsid w:val="00784513"/>
    <w:rsid w:val="0078717E"/>
    <w:rsid w:val="00787C2C"/>
    <w:rsid w:val="007931FA"/>
    <w:rsid w:val="00794874"/>
    <w:rsid w:val="00796296"/>
    <w:rsid w:val="007970FA"/>
    <w:rsid w:val="007A385D"/>
    <w:rsid w:val="007A4861"/>
    <w:rsid w:val="007A4863"/>
    <w:rsid w:val="007A5009"/>
    <w:rsid w:val="007A7BBA"/>
    <w:rsid w:val="007B0C50"/>
    <w:rsid w:val="007B37C1"/>
    <w:rsid w:val="007B48F9"/>
    <w:rsid w:val="007C0CC7"/>
    <w:rsid w:val="007C1A43"/>
    <w:rsid w:val="007C4833"/>
    <w:rsid w:val="007C4A18"/>
    <w:rsid w:val="007D0951"/>
    <w:rsid w:val="007D5057"/>
    <w:rsid w:val="007D723E"/>
    <w:rsid w:val="007D76A0"/>
    <w:rsid w:val="007E27A2"/>
    <w:rsid w:val="007E4796"/>
    <w:rsid w:val="007F0593"/>
    <w:rsid w:val="007F06B3"/>
    <w:rsid w:val="007F4436"/>
    <w:rsid w:val="007F6DB6"/>
    <w:rsid w:val="0080013E"/>
    <w:rsid w:val="00804235"/>
    <w:rsid w:val="00804A97"/>
    <w:rsid w:val="0080628C"/>
    <w:rsid w:val="00806D1F"/>
    <w:rsid w:val="00807505"/>
    <w:rsid w:val="00812938"/>
    <w:rsid w:val="00813288"/>
    <w:rsid w:val="008168FC"/>
    <w:rsid w:val="00822200"/>
    <w:rsid w:val="00830996"/>
    <w:rsid w:val="0083140D"/>
    <w:rsid w:val="00832545"/>
    <w:rsid w:val="00834357"/>
    <w:rsid w:val="008345F1"/>
    <w:rsid w:val="00847D91"/>
    <w:rsid w:val="00865B07"/>
    <w:rsid w:val="00865B8A"/>
    <w:rsid w:val="008667EA"/>
    <w:rsid w:val="008668CB"/>
    <w:rsid w:val="00870AB6"/>
    <w:rsid w:val="00870E53"/>
    <w:rsid w:val="0087637F"/>
    <w:rsid w:val="00887CC1"/>
    <w:rsid w:val="00890208"/>
    <w:rsid w:val="00891D20"/>
    <w:rsid w:val="00892AD5"/>
    <w:rsid w:val="00893F6F"/>
    <w:rsid w:val="00895C45"/>
    <w:rsid w:val="008A1512"/>
    <w:rsid w:val="008B70F7"/>
    <w:rsid w:val="008B7C03"/>
    <w:rsid w:val="008C0ADE"/>
    <w:rsid w:val="008C46CB"/>
    <w:rsid w:val="008D1E05"/>
    <w:rsid w:val="008D2183"/>
    <w:rsid w:val="008D32B9"/>
    <w:rsid w:val="008D433B"/>
    <w:rsid w:val="008D4A16"/>
    <w:rsid w:val="008D5704"/>
    <w:rsid w:val="008D6423"/>
    <w:rsid w:val="008E1951"/>
    <w:rsid w:val="008E566E"/>
    <w:rsid w:val="008F2B50"/>
    <w:rsid w:val="008F6C42"/>
    <w:rsid w:val="0090161A"/>
    <w:rsid w:val="00901EB6"/>
    <w:rsid w:val="00904C62"/>
    <w:rsid w:val="00906F39"/>
    <w:rsid w:val="00907215"/>
    <w:rsid w:val="00907A2D"/>
    <w:rsid w:val="00922BA8"/>
    <w:rsid w:val="00924814"/>
    <w:rsid w:val="00924DAC"/>
    <w:rsid w:val="00927058"/>
    <w:rsid w:val="009275B7"/>
    <w:rsid w:val="00931C19"/>
    <w:rsid w:val="009341E5"/>
    <w:rsid w:val="00935C85"/>
    <w:rsid w:val="00935ED2"/>
    <w:rsid w:val="00936E15"/>
    <w:rsid w:val="00936F47"/>
    <w:rsid w:val="009371CA"/>
    <w:rsid w:val="00940FF7"/>
    <w:rsid w:val="00942750"/>
    <w:rsid w:val="00943F62"/>
    <w:rsid w:val="00944401"/>
    <w:rsid w:val="009450CE"/>
    <w:rsid w:val="009459BB"/>
    <w:rsid w:val="00946C46"/>
    <w:rsid w:val="00946DD7"/>
    <w:rsid w:val="00947179"/>
    <w:rsid w:val="0095164B"/>
    <w:rsid w:val="00952B65"/>
    <w:rsid w:val="00953D5C"/>
    <w:rsid w:val="00954090"/>
    <w:rsid w:val="009573E7"/>
    <w:rsid w:val="00963E05"/>
    <w:rsid w:val="00963EF7"/>
    <w:rsid w:val="009641DB"/>
    <w:rsid w:val="0096476A"/>
    <w:rsid w:val="00964A45"/>
    <w:rsid w:val="00967843"/>
    <w:rsid w:val="00967D54"/>
    <w:rsid w:val="00971028"/>
    <w:rsid w:val="00972A7C"/>
    <w:rsid w:val="00980B7B"/>
    <w:rsid w:val="0098316C"/>
    <w:rsid w:val="00986D8C"/>
    <w:rsid w:val="0099308E"/>
    <w:rsid w:val="00993B84"/>
    <w:rsid w:val="00996483"/>
    <w:rsid w:val="00996F5A"/>
    <w:rsid w:val="009A23A2"/>
    <w:rsid w:val="009A7955"/>
    <w:rsid w:val="009B041A"/>
    <w:rsid w:val="009B1E98"/>
    <w:rsid w:val="009B3855"/>
    <w:rsid w:val="009B3AC8"/>
    <w:rsid w:val="009B6EBC"/>
    <w:rsid w:val="009C37C3"/>
    <w:rsid w:val="009C3A0D"/>
    <w:rsid w:val="009C493D"/>
    <w:rsid w:val="009C7C12"/>
    <w:rsid w:val="009C7C86"/>
    <w:rsid w:val="009C7CCD"/>
    <w:rsid w:val="009D10EA"/>
    <w:rsid w:val="009D2085"/>
    <w:rsid w:val="009D25BC"/>
    <w:rsid w:val="009D2FF7"/>
    <w:rsid w:val="009E4226"/>
    <w:rsid w:val="009E4C16"/>
    <w:rsid w:val="009E7884"/>
    <w:rsid w:val="009E788A"/>
    <w:rsid w:val="009F0E08"/>
    <w:rsid w:val="009F3C92"/>
    <w:rsid w:val="00A00EC2"/>
    <w:rsid w:val="00A0585D"/>
    <w:rsid w:val="00A06936"/>
    <w:rsid w:val="00A07AB2"/>
    <w:rsid w:val="00A103A9"/>
    <w:rsid w:val="00A1763D"/>
    <w:rsid w:val="00A17CEC"/>
    <w:rsid w:val="00A202FA"/>
    <w:rsid w:val="00A237AA"/>
    <w:rsid w:val="00A25A90"/>
    <w:rsid w:val="00A261E5"/>
    <w:rsid w:val="00A27EF0"/>
    <w:rsid w:val="00A42361"/>
    <w:rsid w:val="00A432EE"/>
    <w:rsid w:val="00A50B20"/>
    <w:rsid w:val="00A51390"/>
    <w:rsid w:val="00A524BE"/>
    <w:rsid w:val="00A54041"/>
    <w:rsid w:val="00A54461"/>
    <w:rsid w:val="00A60D13"/>
    <w:rsid w:val="00A65B5B"/>
    <w:rsid w:val="00A67A53"/>
    <w:rsid w:val="00A67AD3"/>
    <w:rsid w:val="00A67AF7"/>
    <w:rsid w:val="00A7223D"/>
    <w:rsid w:val="00A72745"/>
    <w:rsid w:val="00A73B20"/>
    <w:rsid w:val="00A73FDF"/>
    <w:rsid w:val="00A7675B"/>
    <w:rsid w:val="00A76EFC"/>
    <w:rsid w:val="00A87D50"/>
    <w:rsid w:val="00A91010"/>
    <w:rsid w:val="00A964C5"/>
    <w:rsid w:val="00A97F29"/>
    <w:rsid w:val="00AA702E"/>
    <w:rsid w:val="00AA7124"/>
    <w:rsid w:val="00AA7D26"/>
    <w:rsid w:val="00AB0964"/>
    <w:rsid w:val="00AB5011"/>
    <w:rsid w:val="00AB564C"/>
    <w:rsid w:val="00AB5A8A"/>
    <w:rsid w:val="00AC13A1"/>
    <w:rsid w:val="00AC7368"/>
    <w:rsid w:val="00AD1079"/>
    <w:rsid w:val="00AD16B9"/>
    <w:rsid w:val="00AD1ADA"/>
    <w:rsid w:val="00AD1B8B"/>
    <w:rsid w:val="00AD639A"/>
    <w:rsid w:val="00AE03D7"/>
    <w:rsid w:val="00AE377D"/>
    <w:rsid w:val="00AE449B"/>
    <w:rsid w:val="00AF0EBA"/>
    <w:rsid w:val="00AF171D"/>
    <w:rsid w:val="00AF36AA"/>
    <w:rsid w:val="00B0209B"/>
    <w:rsid w:val="00B02C8A"/>
    <w:rsid w:val="00B06ECE"/>
    <w:rsid w:val="00B120B8"/>
    <w:rsid w:val="00B13278"/>
    <w:rsid w:val="00B16511"/>
    <w:rsid w:val="00B17FBD"/>
    <w:rsid w:val="00B224A0"/>
    <w:rsid w:val="00B315A6"/>
    <w:rsid w:val="00B31813"/>
    <w:rsid w:val="00B33365"/>
    <w:rsid w:val="00B372AD"/>
    <w:rsid w:val="00B46D1C"/>
    <w:rsid w:val="00B47888"/>
    <w:rsid w:val="00B532D8"/>
    <w:rsid w:val="00B55DA4"/>
    <w:rsid w:val="00B57B36"/>
    <w:rsid w:val="00B57E14"/>
    <w:rsid w:val="00B57E6F"/>
    <w:rsid w:val="00B62B57"/>
    <w:rsid w:val="00B641BC"/>
    <w:rsid w:val="00B70779"/>
    <w:rsid w:val="00B75218"/>
    <w:rsid w:val="00B777D8"/>
    <w:rsid w:val="00B81874"/>
    <w:rsid w:val="00B82676"/>
    <w:rsid w:val="00B8686D"/>
    <w:rsid w:val="00B93F69"/>
    <w:rsid w:val="00B968BB"/>
    <w:rsid w:val="00B96D50"/>
    <w:rsid w:val="00B979CF"/>
    <w:rsid w:val="00B97CC3"/>
    <w:rsid w:val="00BA44E0"/>
    <w:rsid w:val="00BA79BA"/>
    <w:rsid w:val="00BB1DDC"/>
    <w:rsid w:val="00BC2B43"/>
    <w:rsid w:val="00BC30C9"/>
    <w:rsid w:val="00BC5286"/>
    <w:rsid w:val="00BC646A"/>
    <w:rsid w:val="00BC78BB"/>
    <w:rsid w:val="00BD077D"/>
    <w:rsid w:val="00BD1A36"/>
    <w:rsid w:val="00BD3B83"/>
    <w:rsid w:val="00BD40EA"/>
    <w:rsid w:val="00BD4B87"/>
    <w:rsid w:val="00BD7235"/>
    <w:rsid w:val="00BE270D"/>
    <w:rsid w:val="00BE3E58"/>
    <w:rsid w:val="00BE4B09"/>
    <w:rsid w:val="00BF336B"/>
    <w:rsid w:val="00BF3B3D"/>
    <w:rsid w:val="00BF522A"/>
    <w:rsid w:val="00BF5E2D"/>
    <w:rsid w:val="00C01042"/>
    <w:rsid w:val="00C01616"/>
    <w:rsid w:val="00C0162B"/>
    <w:rsid w:val="00C02318"/>
    <w:rsid w:val="00C035A5"/>
    <w:rsid w:val="00C04927"/>
    <w:rsid w:val="00C06445"/>
    <w:rsid w:val="00C068ED"/>
    <w:rsid w:val="00C120D5"/>
    <w:rsid w:val="00C158EF"/>
    <w:rsid w:val="00C21E04"/>
    <w:rsid w:val="00C22E0C"/>
    <w:rsid w:val="00C26C11"/>
    <w:rsid w:val="00C27541"/>
    <w:rsid w:val="00C313DA"/>
    <w:rsid w:val="00C321DE"/>
    <w:rsid w:val="00C345B1"/>
    <w:rsid w:val="00C381AE"/>
    <w:rsid w:val="00C40142"/>
    <w:rsid w:val="00C47920"/>
    <w:rsid w:val="00C47D44"/>
    <w:rsid w:val="00C52C3C"/>
    <w:rsid w:val="00C57182"/>
    <w:rsid w:val="00C57863"/>
    <w:rsid w:val="00C62D33"/>
    <w:rsid w:val="00C640AF"/>
    <w:rsid w:val="00C655FD"/>
    <w:rsid w:val="00C71B13"/>
    <w:rsid w:val="00C75407"/>
    <w:rsid w:val="00C801DC"/>
    <w:rsid w:val="00C84800"/>
    <w:rsid w:val="00C86035"/>
    <w:rsid w:val="00C870A8"/>
    <w:rsid w:val="00C87C5A"/>
    <w:rsid w:val="00C91A55"/>
    <w:rsid w:val="00C929DB"/>
    <w:rsid w:val="00C94434"/>
    <w:rsid w:val="00C97181"/>
    <w:rsid w:val="00CA0D4A"/>
    <w:rsid w:val="00CA0D75"/>
    <w:rsid w:val="00CA1C95"/>
    <w:rsid w:val="00CA5A9C"/>
    <w:rsid w:val="00CB6023"/>
    <w:rsid w:val="00CB7AC4"/>
    <w:rsid w:val="00CC4C20"/>
    <w:rsid w:val="00CC53ED"/>
    <w:rsid w:val="00CD33C3"/>
    <w:rsid w:val="00CD3517"/>
    <w:rsid w:val="00CD406C"/>
    <w:rsid w:val="00CD5FE2"/>
    <w:rsid w:val="00CE1977"/>
    <w:rsid w:val="00CE7BEB"/>
    <w:rsid w:val="00CE7C68"/>
    <w:rsid w:val="00CF04C5"/>
    <w:rsid w:val="00CF54BB"/>
    <w:rsid w:val="00D01E56"/>
    <w:rsid w:val="00D02B4C"/>
    <w:rsid w:val="00D040C4"/>
    <w:rsid w:val="00D06699"/>
    <w:rsid w:val="00D0740E"/>
    <w:rsid w:val="00D13A7E"/>
    <w:rsid w:val="00D179E8"/>
    <w:rsid w:val="00D201F7"/>
    <w:rsid w:val="00D20AD1"/>
    <w:rsid w:val="00D24C0F"/>
    <w:rsid w:val="00D32D05"/>
    <w:rsid w:val="00D4107C"/>
    <w:rsid w:val="00D45BB7"/>
    <w:rsid w:val="00D46B7E"/>
    <w:rsid w:val="00D52428"/>
    <w:rsid w:val="00D56782"/>
    <w:rsid w:val="00D57B5F"/>
    <w:rsid w:val="00D57C84"/>
    <w:rsid w:val="00D6057D"/>
    <w:rsid w:val="00D634FA"/>
    <w:rsid w:val="00D648EC"/>
    <w:rsid w:val="00D672C1"/>
    <w:rsid w:val="00D71640"/>
    <w:rsid w:val="00D71F4E"/>
    <w:rsid w:val="00D72545"/>
    <w:rsid w:val="00D72ECD"/>
    <w:rsid w:val="00D767B1"/>
    <w:rsid w:val="00D836C5"/>
    <w:rsid w:val="00D84576"/>
    <w:rsid w:val="00D979C5"/>
    <w:rsid w:val="00DA1399"/>
    <w:rsid w:val="00DA1D93"/>
    <w:rsid w:val="00DA24C6"/>
    <w:rsid w:val="00DA3081"/>
    <w:rsid w:val="00DA4D7B"/>
    <w:rsid w:val="00DA71E6"/>
    <w:rsid w:val="00DC1FEC"/>
    <w:rsid w:val="00DC73A1"/>
    <w:rsid w:val="00DC7A21"/>
    <w:rsid w:val="00DD0350"/>
    <w:rsid w:val="00DD0EF8"/>
    <w:rsid w:val="00DD271C"/>
    <w:rsid w:val="00DD2EB3"/>
    <w:rsid w:val="00DE264A"/>
    <w:rsid w:val="00DE6A8B"/>
    <w:rsid w:val="00DF06DB"/>
    <w:rsid w:val="00DF47AA"/>
    <w:rsid w:val="00DF5072"/>
    <w:rsid w:val="00DF56DD"/>
    <w:rsid w:val="00DF69F0"/>
    <w:rsid w:val="00E01985"/>
    <w:rsid w:val="00E02D18"/>
    <w:rsid w:val="00E04198"/>
    <w:rsid w:val="00E041E7"/>
    <w:rsid w:val="00E06E5F"/>
    <w:rsid w:val="00E130E9"/>
    <w:rsid w:val="00E1791F"/>
    <w:rsid w:val="00E21B99"/>
    <w:rsid w:val="00E23CA1"/>
    <w:rsid w:val="00E244B9"/>
    <w:rsid w:val="00E33DD7"/>
    <w:rsid w:val="00E33ECA"/>
    <w:rsid w:val="00E34673"/>
    <w:rsid w:val="00E37D00"/>
    <w:rsid w:val="00E409A8"/>
    <w:rsid w:val="00E43F52"/>
    <w:rsid w:val="00E45F0B"/>
    <w:rsid w:val="00E50C12"/>
    <w:rsid w:val="00E51C06"/>
    <w:rsid w:val="00E52D24"/>
    <w:rsid w:val="00E552AA"/>
    <w:rsid w:val="00E56AE5"/>
    <w:rsid w:val="00E615D6"/>
    <w:rsid w:val="00E65B91"/>
    <w:rsid w:val="00E71DDA"/>
    <w:rsid w:val="00E7209D"/>
    <w:rsid w:val="00E72BB6"/>
    <w:rsid w:val="00E72EAD"/>
    <w:rsid w:val="00E736D4"/>
    <w:rsid w:val="00E7549E"/>
    <w:rsid w:val="00E77223"/>
    <w:rsid w:val="00E82663"/>
    <w:rsid w:val="00E8528B"/>
    <w:rsid w:val="00E85A54"/>
    <w:rsid w:val="00E85B94"/>
    <w:rsid w:val="00E86BCB"/>
    <w:rsid w:val="00E90058"/>
    <w:rsid w:val="00E90078"/>
    <w:rsid w:val="00E91B00"/>
    <w:rsid w:val="00E93F0F"/>
    <w:rsid w:val="00E955B3"/>
    <w:rsid w:val="00E95CD8"/>
    <w:rsid w:val="00E95FB1"/>
    <w:rsid w:val="00E969CF"/>
    <w:rsid w:val="00E978D0"/>
    <w:rsid w:val="00EA0945"/>
    <w:rsid w:val="00EA12A0"/>
    <w:rsid w:val="00EA4613"/>
    <w:rsid w:val="00EA7F91"/>
    <w:rsid w:val="00EB1523"/>
    <w:rsid w:val="00EB3763"/>
    <w:rsid w:val="00EC0E49"/>
    <w:rsid w:val="00EC101F"/>
    <w:rsid w:val="00EC1D9F"/>
    <w:rsid w:val="00EC2B2D"/>
    <w:rsid w:val="00EC4A76"/>
    <w:rsid w:val="00EC70C7"/>
    <w:rsid w:val="00ED15BA"/>
    <w:rsid w:val="00ED4DE0"/>
    <w:rsid w:val="00ED72B7"/>
    <w:rsid w:val="00EE0131"/>
    <w:rsid w:val="00EE17B0"/>
    <w:rsid w:val="00EF06D9"/>
    <w:rsid w:val="00EF4769"/>
    <w:rsid w:val="00F01B48"/>
    <w:rsid w:val="00F02287"/>
    <w:rsid w:val="00F13011"/>
    <w:rsid w:val="00F138C8"/>
    <w:rsid w:val="00F14488"/>
    <w:rsid w:val="00F21097"/>
    <w:rsid w:val="00F23F3F"/>
    <w:rsid w:val="00F30009"/>
    <w:rsid w:val="00F3049E"/>
    <w:rsid w:val="00F30C64"/>
    <w:rsid w:val="00F32BA2"/>
    <w:rsid w:val="00F32CDB"/>
    <w:rsid w:val="00F32EAC"/>
    <w:rsid w:val="00F42DF9"/>
    <w:rsid w:val="00F508E4"/>
    <w:rsid w:val="00F51732"/>
    <w:rsid w:val="00F565FE"/>
    <w:rsid w:val="00F63A0F"/>
    <w:rsid w:val="00F63A70"/>
    <w:rsid w:val="00F63D8C"/>
    <w:rsid w:val="00F7299B"/>
    <w:rsid w:val="00F74807"/>
    <w:rsid w:val="00F7534E"/>
    <w:rsid w:val="00F93EDF"/>
    <w:rsid w:val="00F95664"/>
    <w:rsid w:val="00FA1802"/>
    <w:rsid w:val="00FA21D0"/>
    <w:rsid w:val="00FA384C"/>
    <w:rsid w:val="00FA5C8D"/>
    <w:rsid w:val="00FA5F5F"/>
    <w:rsid w:val="00FB18D1"/>
    <w:rsid w:val="00FB2A63"/>
    <w:rsid w:val="00FB37EC"/>
    <w:rsid w:val="00FB65BA"/>
    <w:rsid w:val="00FB730C"/>
    <w:rsid w:val="00FC1ADA"/>
    <w:rsid w:val="00FC25D4"/>
    <w:rsid w:val="00FC2695"/>
    <w:rsid w:val="00FC3E03"/>
    <w:rsid w:val="00FC3FC1"/>
    <w:rsid w:val="00FC500E"/>
    <w:rsid w:val="00FC5C6B"/>
    <w:rsid w:val="00FC7F1E"/>
    <w:rsid w:val="00FD4142"/>
    <w:rsid w:val="00FF11CB"/>
    <w:rsid w:val="00FF402C"/>
    <w:rsid w:val="0121AF5E"/>
    <w:rsid w:val="016A797F"/>
    <w:rsid w:val="017A20BF"/>
    <w:rsid w:val="01BA54E2"/>
    <w:rsid w:val="01CC94DA"/>
    <w:rsid w:val="01E9A759"/>
    <w:rsid w:val="0232E5F5"/>
    <w:rsid w:val="02A23742"/>
    <w:rsid w:val="02B7D2CF"/>
    <w:rsid w:val="02EED206"/>
    <w:rsid w:val="03703EC2"/>
    <w:rsid w:val="03DD4199"/>
    <w:rsid w:val="03E70CCB"/>
    <w:rsid w:val="04371737"/>
    <w:rsid w:val="04387575"/>
    <w:rsid w:val="0469718E"/>
    <w:rsid w:val="058805B8"/>
    <w:rsid w:val="05B475D4"/>
    <w:rsid w:val="05F81EE0"/>
    <w:rsid w:val="0645F8C3"/>
    <w:rsid w:val="06BABDB4"/>
    <w:rsid w:val="06C5CBCC"/>
    <w:rsid w:val="078A518B"/>
    <w:rsid w:val="07DC1B38"/>
    <w:rsid w:val="081E0E0A"/>
    <w:rsid w:val="0861D609"/>
    <w:rsid w:val="0893461E"/>
    <w:rsid w:val="08A3102A"/>
    <w:rsid w:val="08AD4487"/>
    <w:rsid w:val="08BFA67A"/>
    <w:rsid w:val="08D13648"/>
    <w:rsid w:val="08DA24FA"/>
    <w:rsid w:val="0AD9AF31"/>
    <w:rsid w:val="0C0B37A2"/>
    <w:rsid w:val="0C4FA54D"/>
    <w:rsid w:val="0CFDD9D9"/>
    <w:rsid w:val="0DEF99F1"/>
    <w:rsid w:val="0E10B87B"/>
    <w:rsid w:val="0E267C41"/>
    <w:rsid w:val="0E3E8046"/>
    <w:rsid w:val="0EA6C79B"/>
    <w:rsid w:val="0EC50A51"/>
    <w:rsid w:val="0ECF2BBF"/>
    <w:rsid w:val="0F0B7C72"/>
    <w:rsid w:val="0F9CA433"/>
    <w:rsid w:val="0FF4D48E"/>
    <w:rsid w:val="109982A1"/>
    <w:rsid w:val="10A902A3"/>
    <w:rsid w:val="11085A7C"/>
    <w:rsid w:val="1157D111"/>
    <w:rsid w:val="116C035D"/>
    <w:rsid w:val="1170EB71"/>
    <w:rsid w:val="11944098"/>
    <w:rsid w:val="11B1C9AB"/>
    <w:rsid w:val="124DF8C0"/>
    <w:rsid w:val="1271FC4B"/>
    <w:rsid w:val="12735958"/>
    <w:rsid w:val="12B0D6FA"/>
    <w:rsid w:val="12DD6C03"/>
    <w:rsid w:val="12F106D0"/>
    <w:rsid w:val="12F9ED64"/>
    <w:rsid w:val="13C55A1E"/>
    <w:rsid w:val="13D39338"/>
    <w:rsid w:val="1446F57B"/>
    <w:rsid w:val="14A88C33"/>
    <w:rsid w:val="14C332BE"/>
    <w:rsid w:val="14CC142B"/>
    <w:rsid w:val="1562821B"/>
    <w:rsid w:val="156F9BAF"/>
    <w:rsid w:val="15906611"/>
    <w:rsid w:val="15F5822E"/>
    <w:rsid w:val="1619FFCE"/>
    <w:rsid w:val="161CEEB8"/>
    <w:rsid w:val="1637EC9C"/>
    <w:rsid w:val="16887261"/>
    <w:rsid w:val="1767E0DB"/>
    <w:rsid w:val="1775BAE5"/>
    <w:rsid w:val="17796268"/>
    <w:rsid w:val="1866FE3D"/>
    <w:rsid w:val="186C5B12"/>
    <w:rsid w:val="1894C608"/>
    <w:rsid w:val="18B15201"/>
    <w:rsid w:val="18D56016"/>
    <w:rsid w:val="1919E2F6"/>
    <w:rsid w:val="192B4181"/>
    <w:rsid w:val="19D17AFE"/>
    <w:rsid w:val="1A40D521"/>
    <w:rsid w:val="1A4F3EE5"/>
    <w:rsid w:val="1A6C27FF"/>
    <w:rsid w:val="1A88338D"/>
    <w:rsid w:val="1A8B28E5"/>
    <w:rsid w:val="1A9AB92C"/>
    <w:rsid w:val="1ABE5B29"/>
    <w:rsid w:val="1B1BC9C6"/>
    <w:rsid w:val="1B591098"/>
    <w:rsid w:val="1B6EAC25"/>
    <w:rsid w:val="1B86D863"/>
    <w:rsid w:val="1C011F7D"/>
    <w:rsid w:val="1C0330B1"/>
    <w:rsid w:val="1C098017"/>
    <w:rsid w:val="1C0D1DDE"/>
    <w:rsid w:val="1C1783DC"/>
    <w:rsid w:val="1C27BABC"/>
    <w:rsid w:val="1C911227"/>
    <w:rsid w:val="1C9C31A3"/>
    <w:rsid w:val="1CB793DD"/>
    <w:rsid w:val="1DC7ACB8"/>
    <w:rsid w:val="1DD4124D"/>
    <w:rsid w:val="1E9DE98B"/>
    <w:rsid w:val="1EF4C4F3"/>
    <w:rsid w:val="1F099637"/>
    <w:rsid w:val="1F64A17D"/>
    <w:rsid w:val="1FB8C7DD"/>
    <w:rsid w:val="1FD4F805"/>
    <w:rsid w:val="1FE002E8"/>
    <w:rsid w:val="1FEE4962"/>
    <w:rsid w:val="1FF5D146"/>
    <w:rsid w:val="20D2BE63"/>
    <w:rsid w:val="211134E6"/>
    <w:rsid w:val="21289894"/>
    <w:rsid w:val="212DC0DF"/>
    <w:rsid w:val="21751A93"/>
    <w:rsid w:val="218F4CF6"/>
    <w:rsid w:val="21B9D9CC"/>
    <w:rsid w:val="22B5BAFC"/>
    <w:rsid w:val="22B71A7C"/>
    <w:rsid w:val="22ED1E76"/>
    <w:rsid w:val="22FFDD0E"/>
    <w:rsid w:val="2317D67B"/>
    <w:rsid w:val="24074214"/>
    <w:rsid w:val="2468AB01"/>
    <w:rsid w:val="24ABEC27"/>
    <w:rsid w:val="2523703E"/>
    <w:rsid w:val="262E5A83"/>
    <w:rsid w:val="265F3080"/>
    <w:rsid w:val="26B50DB3"/>
    <w:rsid w:val="27328FF7"/>
    <w:rsid w:val="275A04AD"/>
    <w:rsid w:val="277A864C"/>
    <w:rsid w:val="27892D3E"/>
    <w:rsid w:val="2791AB5F"/>
    <w:rsid w:val="2810BD3C"/>
    <w:rsid w:val="28613F36"/>
    <w:rsid w:val="2880E397"/>
    <w:rsid w:val="28E729ED"/>
    <w:rsid w:val="2914276F"/>
    <w:rsid w:val="2945DFB6"/>
    <w:rsid w:val="294906E4"/>
    <w:rsid w:val="2968B833"/>
    <w:rsid w:val="2A2C62E6"/>
    <w:rsid w:val="2A3F70D2"/>
    <w:rsid w:val="2A4A67A2"/>
    <w:rsid w:val="2A63462C"/>
    <w:rsid w:val="2B4930A8"/>
    <w:rsid w:val="2BB48388"/>
    <w:rsid w:val="2BBBF835"/>
    <w:rsid w:val="2BE816D5"/>
    <w:rsid w:val="2D20D321"/>
    <w:rsid w:val="2D3E2963"/>
    <w:rsid w:val="2D555887"/>
    <w:rsid w:val="2D5D0E26"/>
    <w:rsid w:val="2D866364"/>
    <w:rsid w:val="2DAAFA7D"/>
    <w:rsid w:val="2E004EDD"/>
    <w:rsid w:val="2ECA1BBD"/>
    <w:rsid w:val="2EDE1279"/>
    <w:rsid w:val="2EEEC5F2"/>
    <w:rsid w:val="2F837E0F"/>
    <w:rsid w:val="2FA0A4AE"/>
    <w:rsid w:val="2FBE11BA"/>
    <w:rsid w:val="2FF82776"/>
    <w:rsid w:val="3022862B"/>
    <w:rsid w:val="3041C6BD"/>
    <w:rsid w:val="3073863B"/>
    <w:rsid w:val="308D2C1A"/>
    <w:rsid w:val="3094E6CF"/>
    <w:rsid w:val="30FA1866"/>
    <w:rsid w:val="311DD793"/>
    <w:rsid w:val="312DB272"/>
    <w:rsid w:val="3138644C"/>
    <w:rsid w:val="315E7257"/>
    <w:rsid w:val="31786A0F"/>
    <w:rsid w:val="32556188"/>
    <w:rsid w:val="32715C1A"/>
    <w:rsid w:val="3293CDAF"/>
    <w:rsid w:val="32E72D80"/>
    <w:rsid w:val="335240F3"/>
    <w:rsid w:val="33533212"/>
    <w:rsid w:val="3354404B"/>
    <w:rsid w:val="33A77E52"/>
    <w:rsid w:val="34D746D7"/>
    <w:rsid w:val="350C922F"/>
    <w:rsid w:val="353B2FEA"/>
    <w:rsid w:val="354ABC91"/>
    <w:rsid w:val="35D1C765"/>
    <w:rsid w:val="35EEC1D6"/>
    <w:rsid w:val="35FF8F30"/>
    <w:rsid w:val="367150D0"/>
    <w:rsid w:val="36925C2F"/>
    <w:rsid w:val="370A9E50"/>
    <w:rsid w:val="37EAF922"/>
    <w:rsid w:val="38131F26"/>
    <w:rsid w:val="381E2A32"/>
    <w:rsid w:val="382D6BAF"/>
    <w:rsid w:val="386DB1CB"/>
    <w:rsid w:val="388A8D30"/>
    <w:rsid w:val="38CECAE8"/>
    <w:rsid w:val="38E84B15"/>
    <w:rsid w:val="391155AD"/>
    <w:rsid w:val="3932C4A4"/>
    <w:rsid w:val="39451BB1"/>
    <w:rsid w:val="398A02A3"/>
    <w:rsid w:val="39CA6C1C"/>
    <w:rsid w:val="39CB356A"/>
    <w:rsid w:val="39E252B2"/>
    <w:rsid w:val="39F80116"/>
    <w:rsid w:val="3A08206B"/>
    <w:rsid w:val="3A7C5D06"/>
    <w:rsid w:val="3B103C8D"/>
    <w:rsid w:val="3B2299E4"/>
    <w:rsid w:val="3B2DA060"/>
    <w:rsid w:val="3B63F46F"/>
    <w:rsid w:val="3BB152F5"/>
    <w:rsid w:val="3BD10DB1"/>
    <w:rsid w:val="3C1C820C"/>
    <w:rsid w:val="3C8F80F5"/>
    <w:rsid w:val="3CA45239"/>
    <w:rsid w:val="3D16FE86"/>
    <w:rsid w:val="3D27CD60"/>
    <w:rsid w:val="3D65D80D"/>
    <w:rsid w:val="3DDD3EEC"/>
    <w:rsid w:val="3DED7DA4"/>
    <w:rsid w:val="3ED8E2D7"/>
    <w:rsid w:val="3F1049C5"/>
    <w:rsid w:val="3F6E2759"/>
    <w:rsid w:val="3F9830F9"/>
    <w:rsid w:val="3FDD12F5"/>
    <w:rsid w:val="3FE6D9EA"/>
    <w:rsid w:val="3FF08D53"/>
    <w:rsid w:val="40211CBB"/>
    <w:rsid w:val="4061B2F4"/>
    <w:rsid w:val="407260EB"/>
    <w:rsid w:val="40DC99A4"/>
    <w:rsid w:val="415FB6B0"/>
    <w:rsid w:val="41BDA9FA"/>
    <w:rsid w:val="41E99F41"/>
    <w:rsid w:val="42108399"/>
    <w:rsid w:val="4233B468"/>
    <w:rsid w:val="425676A7"/>
    <w:rsid w:val="42FBD0E6"/>
    <w:rsid w:val="433218EF"/>
    <w:rsid w:val="4377DA27"/>
    <w:rsid w:val="43BB7230"/>
    <w:rsid w:val="4423195B"/>
    <w:rsid w:val="444413C1"/>
    <w:rsid w:val="446E25BA"/>
    <w:rsid w:val="446EF568"/>
    <w:rsid w:val="44781C31"/>
    <w:rsid w:val="45020A0F"/>
    <w:rsid w:val="45045C5C"/>
    <w:rsid w:val="451FC4F8"/>
    <w:rsid w:val="4521BE31"/>
    <w:rsid w:val="457E3C7B"/>
    <w:rsid w:val="468D5E4F"/>
    <w:rsid w:val="4712C439"/>
    <w:rsid w:val="473F8EEA"/>
    <w:rsid w:val="47D5C4F3"/>
    <w:rsid w:val="47ED3FF1"/>
    <w:rsid w:val="47FE022E"/>
    <w:rsid w:val="482AFFB0"/>
    <w:rsid w:val="4870C0E8"/>
    <w:rsid w:val="4892123E"/>
    <w:rsid w:val="48FAF9F5"/>
    <w:rsid w:val="49A44B52"/>
    <w:rsid w:val="49D7D912"/>
    <w:rsid w:val="49FCD599"/>
    <w:rsid w:val="4A2631BB"/>
    <w:rsid w:val="4A2DC440"/>
    <w:rsid w:val="4A77627D"/>
    <w:rsid w:val="4ADB4345"/>
    <w:rsid w:val="4B0D9D9C"/>
    <w:rsid w:val="4B74A26C"/>
    <w:rsid w:val="4BC4562B"/>
    <w:rsid w:val="4BF37EBC"/>
    <w:rsid w:val="4C72C805"/>
    <w:rsid w:val="4CD22D55"/>
    <w:rsid w:val="4D04DCD1"/>
    <w:rsid w:val="4D565F77"/>
    <w:rsid w:val="4DB55C33"/>
    <w:rsid w:val="4E44A0F1"/>
    <w:rsid w:val="4E74D439"/>
    <w:rsid w:val="4ED4ECA2"/>
    <w:rsid w:val="4ED64F79"/>
    <w:rsid w:val="4EE4C088"/>
    <w:rsid w:val="4F1358E2"/>
    <w:rsid w:val="4F2B524F"/>
    <w:rsid w:val="4F604461"/>
    <w:rsid w:val="4FC37243"/>
    <w:rsid w:val="4FD42A06"/>
    <w:rsid w:val="50553AD1"/>
    <w:rsid w:val="509BFF04"/>
    <w:rsid w:val="51073DF7"/>
    <w:rsid w:val="51AE78FF"/>
    <w:rsid w:val="51C95DF3"/>
    <w:rsid w:val="521238D2"/>
    <w:rsid w:val="5279EF64"/>
    <w:rsid w:val="52CBCC07"/>
    <w:rsid w:val="5311DD4D"/>
    <w:rsid w:val="53B7126F"/>
    <w:rsid w:val="53F73B8E"/>
    <w:rsid w:val="53FB5EDB"/>
    <w:rsid w:val="54393A37"/>
    <w:rsid w:val="545D83D3"/>
    <w:rsid w:val="54C05174"/>
    <w:rsid w:val="54E2AC54"/>
    <w:rsid w:val="551BF717"/>
    <w:rsid w:val="5532E04D"/>
    <w:rsid w:val="556635AB"/>
    <w:rsid w:val="557357CD"/>
    <w:rsid w:val="568EBB6D"/>
    <w:rsid w:val="56BE3E0D"/>
    <w:rsid w:val="56D83FD2"/>
    <w:rsid w:val="5726F871"/>
    <w:rsid w:val="573E117E"/>
    <w:rsid w:val="577E1CAF"/>
    <w:rsid w:val="581150FD"/>
    <w:rsid w:val="582CD00A"/>
    <w:rsid w:val="58386CA6"/>
    <w:rsid w:val="58474000"/>
    <w:rsid w:val="584AFCCE"/>
    <w:rsid w:val="5852B688"/>
    <w:rsid w:val="58DE8F88"/>
    <w:rsid w:val="59087C34"/>
    <w:rsid w:val="591FACDD"/>
    <w:rsid w:val="5923DD6C"/>
    <w:rsid w:val="593F9E5D"/>
    <w:rsid w:val="595FA1D8"/>
    <w:rsid w:val="59819811"/>
    <w:rsid w:val="5989DCD3"/>
    <w:rsid w:val="5A53BB1A"/>
    <w:rsid w:val="5A818E4C"/>
    <w:rsid w:val="5A81DA1B"/>
    <w:rsid w:val="5AC6D10A"/>
    <w:rsid w:val="5B1CC0AE"/>
    <w:rsid w:val="5B274EDC"/>
    <w:rsid w:val="5B3B9109"/>
    <w:rsid w:val="5BBFC7D2"/>
    <w:rsid w:val="5C5E0EDF"/>
    <w:rsid w:val="5C71BB04"/>
    <w:rsid w:val="5CA862A3"/>
    <w:rsid w:val="5CBD9989"/>
    <w:rsid w:val="5CF66A9B"/>
    <w:rsid w:val="5CFD8DF8"/>
    <w:rsid w:val="5D0455E5"/>
    <w:rsid w:val="5E07C018"/>
    <w:rsid w:val="5E3AB36A"/>
    <w:rsid w:val="5E41390C"/>
    <w:rsid w:val="5E5C1F06"/>
    <w:rsid w:val="5EE0EF50"/>
    <w:rsid w:val="5F0B8CAF"/>
    <w:rsid w:val="5F0FE95E"/>
    <w:rsid w:val="5F4DC35A"/>
    <w:rsid w:val="5F704D71"/>
    <w:rsid w:val="5FD1947A"/>
    <w:rsid w:val="60CE40A4"/>
    <w:rsid w:val="60F3F49C"/>
    <w:rsid w:val="61168FFE"/>
    <w:rsid w:val="6124FEF5"/>
    <w:rsid w:val="615464EF"/>
    <w:rsid w:val="62189012"/>
    <w:rsid w:val="6242FDDE"/>
    <w:rsid w:val="6247C33B"/>
    <w:rsid w:val="624D1991"/>
    <w:rsid w:val="625C6A5E"/>
    <w:rsid w:val="62F1326A"/>
    <w:rsid w:val="62FBD2BA"/>
    <w:rsid w:val="6317A88A"/>
    <w:rsid w:val="6340AFC1"/>
    <w:rsid w:val="646E285C"/>
    <w:rsid w:val="65623321"/>
    <w:rsid w:val="65FF4317"/>
    <w:rsid w:val="6606F37C"/>
    <w:rsid w:val="66510B8C"/>
    <w:rsid w:val="66842EF6"/>
    <w:rsid w:val="66AC27DA"/>
    <w:rsid w:val="66C81102"/>
    <w:rsid w:val="67440658"/>
    <w:rsid w:val="67FCFC43"/>
    <w:rsid w:val="67FE25D4"/>
    <w:rsid w:val="685E05DA"/>
    <w:rsid w:val="6905852C"/>
    <w:rsid w:val="6A35A444"/>
    <w:rsid w:val="6A93B055"/>
    <w:rsid w:val="6ABDB398"/>
    <w:rsid w:val="6AC9FD66"/>
    <w:rsid w:val="6B1934EF"/>
    <w:rsid w:val="6B325BA6"/>
    <w:rsid w:val="6B5B5EBF"/>
    <w:rsid w:val="6B7D15B7"/>
    <w:rsid w:val="6BA90344"/>
    <w:rsid w:val="6BB51C23"/>
    <w:rsid w:val="6BDEE609"/>
    <w:rsid w:val="6C45AAFF"/>
    <w:rsid w:val="6C510B6B"/>
    <w:rsid w:val="6CC8609E"/>
    <w:rsid w:val="6CCFC144"/>
    <w:rsid w:val="6D619419"/>
    <w:rsid w:val="6D7AA3BB"/>
    <w:rsid w:val="6DB64474"/>
    <w:rsid w:val="6DC97884"/>
    <w:rsid w:val="6E3A338C"/>
    <w:rsid w:val="6F6B319F"/>
    <w:rsid w:val="6FCD24C1"/>
    <w:rsid w:val="6FDCE148"/>
    <w:rsid w:val="6FF258F3"/>
    <w:rsid w:val="6FF8A859"/>
    <w:rsid w:val="70352B99"/>
    <w:rsid w:val="7045AC83"/>
    <w:rsid w:val="7048FEF6"/>
    <w:rsid w:val="70EC452A"/>
    <w:rsid w:val="70F650E3"/>
    <w:rsid w:val="70FBBF7C"/>
    <w:rsid w:val="72276350"/>
    <w:rsid w:val="724219AA"/>
    <w:rsid w:val="7290185C"/>
    <w:rsid w:val="7366A375"/>
    <w:rsid w:val="73B64563"/>
    <w:rsid w:val="73E25571"/>
    <w:rsid w:val="74013A34"/>
    <w:rsid w:val="742B6515"/>
    <w:rsid w:val="747E1EFA"/>
    <w:rsid w:val="74890219"/>
    <w:rsid w:val="74D47EBC"/>
    <w:rsid w:val="751A450A"/>
    <w:rsid w:val="753A5DA1"/>
    <w:rsid w:val="755F3BF9"/>
    <w:rsid w:val="75F5F765"/>
    <w:rsid w:val="76574AE0"/>
    <w:rsid w:val="766C19DE"/>
    <w:rsid w:val="76EEBF19"/>
    <w:rsid w:val="77315828"/>
    <w:rsid w:val="773912DD"/>
    <w:rsid w:val="7743B799"/>
    <w:rsid w:val="7753E23F"/>
    <w:rsid w:val="7758B05C"/>
    <w:rsid w:val="78B52A06"/>
    <w:rsid w:val="78C56DD4"/>
    <w:rsid w:val="7922BED6"/>
    <w:rsid w:val="796CDBFE"/>
    <w:rsid w:val="79CE34DC"/>
    <w:rsid w:val="79ED8234"/>
    <w:rsid w:val="79F66D01"/>
    <w:rsid w:val="7A08D9A0"/>
    <w:rsid w:val="7A1F0958"/>
    <w:rsid w:val="7A64E73F"/>
    <w:rsid w:val="7A8CDAF1"/>
    <w:rsid w:val="7BE92C06"/>
    <w:rsid w:val="7CD3AE18"/>
    <w:rsid w:val="7CF45D5E"/>
    <w:rsid w:val="7DC45F4C"/>
    <w:rsid w:val="7DDBAAD7"/>
    <w:rsid w:val="7E94C146"/>
    <w:rsid w:val="7EDF47DB"/>
    <w:rsid w:val="7EEACE54"/>
    <w:rsid w:val="7FC5C073"/>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qFormat/>
    <w:rsid w:val="00E95FB1"/>
    <w:pPr>
      <w:spacing w:after="0" w:line="240" w:lineRule="auto"/>
    </w:pPr>
    <w:rPr>
      <w:rFonts w:ascii="Times New Roman" w:eastAsia="Times New Roman" w:hAnsi="Times New Roman" w:cs="Times New Roman"/>
      <w:sz w:val="24"/>
      <w:szCs w:val="24"/>
      <w:lang w:val="en-US"/>
    </w:rPr>
  </w:style>
  <w:style w:type="paragraph" w:styleId="Heading1">
    <w:name w:val="heading 1"/>
    <w:basedOn w:val="CETHeading1"/>
    <w:next w:val="Normal"/>
    <w:link w:val="Heading1Char"/>
    <w:uiPriority w:val="9"/>
    <w:qFormat/>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tabs>
        <w:tab w:val="right" w:pos="7100"/>
      </w:tabs>
      <w:jc w:val="both"/>
    </w:pPr>
    <w:rPr>
      <w:rFonts w:ascii="Tahoma" w:hAnsi="Tahoma" w:cs="Tahoma"/>
      <w:sz w:val="16"/>
      <w:szCs w:val="16"/>
      <w:lang w:val="en-GB"/>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tabs>
        <w:tab w:val="right" w:pos="7100"/>
      </w:tabs>
      <w:spacing w:after="120" w:line="264" w:lineRule="auto"/>
      <w:jc w:val="both"/>
    </w:pPr>
    <w:rPr>
      <w:rFonts w:ascii="Arial" w:hAnsi="Arial"/>
      <w:sz w:val="18"/>
      <w:szCs w:val="20"/>
      <w:lang w:val="en-GB"/>
    </w:r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rsid w:val="0003148D"/>
    <w:rPr>
      <w:b/>
      <w:bCs/>
      <w:color w:val="4F81BD" w:themeColor="accent1"/>
      <w:szCs w:val="18"/>
    </w:rPr>
  </w:style>
  <w:style w:type="paragraph" w:styleId="List">
    <w:name w:val="List"/>
    <w:basedOn w:val="Normal"/>
    <w:uiPriority w:val="99"/>
    <w:semiHidden/>
    <w:unhideWhenUsed/>
    <w:rsid w:val="0003148D"/>
    <w:pPr>
      <w:tabs>
        <w:tab w:val="right" w:pos="7100"/>
      </w:tabs>
      <w:spacing w:line="264" w:lineRule="auto"/>
      <w:ind w:left="283" w:hanging="283"/>
      <w:contextualSpacing/>
      <w:jc w:val="both"/>
    </w:pPr>
    <w:rPr>
      <w:rFonts w:ascii="Arial" w:hAnsi="Arial"/>
      <w:sz w:val="18"/>
      <w:szCs w:val="20"/>
      <w:lang w:val="en-GB"/>
    </w:r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tabs>
        <w:tab w:val="right" w:pos="7100"/>
      </w:tabs>
      <w:ind w:left="220" w:hanging="220"/>
      <w:jc w:val="both"/>
    </w:pPr>
    <w:rPr>
      <w:rFonts w:ascii="Arial" w:hAnsi="Arial"/>
      <w:sz w:val="18"/>
      <w:szCs w:val="20"/>
      <w:lang w:val="en-GB"/>
    </w:rPr>
  </w:style>
  <w:style w:type="paragraph" w:styleId="Index2">
    <w:name w:val="index 2"/>
    <w:basedOn w:val="Normal"/>
    <w:next w:val="Normal"/>
    <w:autoRedefine/>
    <w:uiPriority w:val="99"/>
    <w:semiHidden/>
    <w:unhideWhenUsed/>
    <w:rsid w:val="0003148D"/>
    <w:pPr>
      <w:ind w:left="440" w:hanging="220"/>
    </w:pPr>
  </w:style>
  <w:style w:type="paragraph" w:styleId="Index3">
    <w:name w:val="index 3"/>
    <w:basedOn w:val="Normal"/>
    <w:next w:val="Normal"/>
    <w:autoRedefine/>
    <w:uiPriority w:val="99"/>
    <w:semiHidden/>
    <w:unhideWhenUsed/>
    <w:rsid w:val="0003148D"/>
    <w:pPr>
      <w:ind w:left="660" w:hanging="220"/>
    </w:pPr>
  </w:style>
  <w:style w:type="paragraph" w:styleId="Index4">
    <w:name w:val="index 4"/>
    <w:basedOn w:val="Normal"/>
    <w:next w:val="Normal"/>
    <w:autoRedefine/>
    <w:uiPriority w:val="99"/>
    <w:semiHidden/>
    <w:unhideWhenUsed/>
    <w:rsid w:val="0003148D"/>
    <w:pPr>
      <w:ind w:left="880" w:hanging="220"/>
    </w:pPr>
  </w:style>
  <w:style w:type="paragraph" w:styleId="Index5">
    <w:name w:val="index 5"/>
    <w:basedOn w:val="Normal"/>
    <w:next w:val="Normal"/>
    <w:autoRedefine/>
    <w:uiPriority w:val="99"/>
    <w:semiHidden/>
    <w:unhideWhenUsed/>
    <w:rsid w:val="0003148D"/>
    <w:pPr>
      <w:ind w:left="1100" w:hanging="220"/>
    </w:pPr>
  </w:style>
  <w:style w:type="paragraph" w:styleId="Index6">
    <w:name w:val="index 6"/>
    <w:basedOn w:val="Normal"/>
    <w:next w:val="Normal"/>
    <w:autoRedefine/>
    <w:uiPriority w:val="99"/>
    <w:semiHidden/>
    <w:unhideWhenUsed/>
    <w:rsid w:val="0003148D"/>
    <w:pPr>
      <w:ind w:left="1320" w:hanging="220"/>
    </w:pPr>
  </w:style>
  <w:style w:type="paragraph" w:styleId="Index7">
    <w:name w:val="index 7"/>
    <w:basedOn w:val="Normal"/>
    <w:next w:val="Normal"/>
    <w:autoRedefine/>
    <w:uiPriority w:val="99"/>
    <w:semiHidden/>
    <w:unhideWhenUsed/>
    <w:rsid w:val="0003148D"/>
    <w:pPr>
      <w:ind w:left="1540" w:hanging="220"/>
    </w:pPr>
  </w:style>
  <w:style w:type="paragraph" w:styleId="Index8">
    <w:name w:val="index 8"/>
    <w:basedOn w:val="Normal"/>
    <w:next w:val="Normal"/>
    <w:autoRedefine/>
    <w:uiPriority w:val="99"/>
    <w:semiHidden/>
    <w:unhideWhenUsed/>
    <w:rsid w:val="0003148D"/>
    <w:pPr>
      <w:ind w:left="1760" w:hanging="220"/>
    </w:pPr>
  </w:style>
  <w:style w:type="paragraph" w:styleId="Index9">
    <w:name w:val="index 9"/>
    <w:basedOn w:val="Normal"/>
    <w:next w:val="Normal"/>
    <w:autoRedefine/>
    <w:uiPriority w:val="99"/>
    <w:semiHidden/>
    <w:unhideWhenUsed/>
    <w:rsid w:val="0003148D"/>
    <w:pPr>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tabs>
        <w:tab w:val="right" w:pos="7100"/>
      </w:tabs>
      <w:ind w:left="2880"/>
      <w:jc w:val="both"/>
    </w:pPr>
    <w:rPr>
      <w:rFonts w:asciiTheme="majorHAnsi" w:eastAsiaTheme="majorEastAsia" w:hAnsiTheme="majorHAnsi" w:cstheme="majorBidi"/>
      <w:lang w:val="en-GB"/>
    </w:rPr>
  </w:style>
  <w:style w:type="paragraph" w:styleId="HTMLAddress">
    <w:name w:val="HTML Address"/>
    <w:basedOn w:val="Normal"/>
    <w:link w:val="HTMLAddressChar"/>
    <w:uiPriority w:val="99"/>
    <w:semiHidden/>
    <w:unhideWhenUsed/>
    <w:rsid w:val="0003148D"/>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tabs>
        <w:tab w:val="right" w:pos="7100"/>
      </w:tabs>
      <w:spacing w:line="264" w:lineRule="auto"/>
      <w:contextualSpacing/>
      <w:jc w:val="both"/>
    </w:pPr>
    <w:rPr>
      <w:rFonts w:ascii="Arial" w:hAnsi="Arial"/>
      <w:sz w:val="18"/>
      <w:szCs w:val="20"/>
      <w:lang w:val="en-GB"/>
    </w:r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tabs>
        <w:tab w:val="right" w:pos="7100"/>
      </w:tabs>
      <w:spacing w:line="264" w:lineRule="auto"/>
      <w:ind w:left="720"/>
      <w:jc w:val="both"/>
    </w:pPr>
    <w:rPr>
      <w:rFonts w:ascii="Arial" w:hAnsi="Arial"/>
      <w:sz w:val="18"/>
      <w:szCs w:val="20"/>
      <w:lang w:val="en-GB"/>
    </w:rPr>
  </w:style>
  <w:style w:type="paragraph" w:styleId="CommentText">
    <w:name w:val="annotation text"/>
    <w:basedOn w:val="Normal"/>
    <w:link w:val="CommentTextChar"/>
    <w:uiPriority w:val="99"/>
    <w:unhideWhenUsed/>
    <w:rsid w:val="0003148D"/>
    <w:pPr>
      <w:tabs>
        <w:tab w:val="right" w:pos="7100"/>
      </w:tabs>
      <w:jc w:val="both"/>
    </w:pPr>
    <w:rPr>
      <w:rFonts w:ascii="Arial" w:hAnsi="Arial"/>
      <w:sz w:val="18"/>
      <w:szCs w:val="20"/>
      <w:lang w:val="en-GB"/>
    </w:r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tabs>
        <w:tab w:val="right" w:pos="7100"/>
      </w:tabs>
      <w:spacing w:after="100" w:line="264" w:lineRule="auto"/>
      <w:jc w:val="both"/>
    </w:pPr>
    <w:rPr>
      <w:rFonts w:ascii="Arial" w:hAnsi="Arial"/>
      <w:sz w:val="18"/>
      <w:szCs w:val="20"/>
      <w:lang w:val="en-GB"/>
    </w:r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enter" w:pos="4819"/>
        <w:tab w:val="right" w:pos="9638"/>
      </w:tabs>
      <w:jc w:val="both"/>
    </w:pPr>
    <w:rPr>
      <w:rFonts w:ascii="Arial" w:hAnsi="Arial"/>
      <w:sz w:val="18"/>
      <w:szCs w:val="20"/>
      <w:lang w:val="en-GB"/>
    </w:r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enter" w:pos="4819"/>
        <w:tab w:val="right" w:pos="9638"/>
      </w:tabs>
      <w:jc w:val="both"/>
    </w:pPr>
    <w:rPr>
      <w:rFonts w:ascii="Arial" w:hAnsi="Arial"/>
      <w:sz w:val="18"/>
      <w:szCs w:val="20"/>
      <w:lang w:val="en-GB"/>
    </w:r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uiPriority w:val="34"/>
    <w:rsid w:val="00280FAF"/>
    <w:pPr>
      <w:tabs>
        <w:tab w:val="right" w:pos="7100"/>
      </w:tabs>
      <w:spacing w:line="264" w:lineRule="auto"/>
      <w:ind w:left="720"/>
      <w:contextualSpacing/>
      <w:jc w:val="both"/>
    </w:pPr>
    <w:rPr>
      <w:rFonts w:ascii="Arial" w:hAnsi="Arial"/>
      <w:sz w:val="18"/>
      <w:szCs w:val="20"/>
      <w:lang w:val="en-GB"/>
    </w:rPr>
  </w:style>
  <w:style w:type="paragraph" w:customStyle="1" w:styleId="Els-body-text">
    <w:name w:val="Els-body-text"/>
    <w:rsid w:val="003D609A"/>
    <w:pPr>
      <w:spacing w:after="0" w:line="240" w:lineRule="auto"/>
      <w:jc w:val="both"/>
    </w:pPr>
    <w:rPr>
      <w:rFonts w:ascii="Times New Roman" w:eastAsia="Times New Roman" w:hAnsi="Times New Roman" w:cs="Times New Roman"/>
      <w:sz w:val="20"/>
      <w:szCs w:val="20"/>
      <w:lang w:val="en-US"/>
    </w:rPr>
  </w:style>
  <w:style w:type="character" w:customStyle="1" w:styleId="cf01">
    <w:name w:val="cf01"/>
    <w:basedOn w:val="DefaultParagraphFont"/>
    <w:rsid w:val="003D609A"/>
    <w:rPr>
      <w:rFonts w:ascii="Segoe UI" w:hAnsi="Segoe UI" w:cs="Segoe UI" w:hint="default"/>
      <w:sz w:val="18"/>
      <w:szCs w:val="18"/>
    </w:rPr>
  </w:style>
  <w:style w:type="table" w:styleId="PlainTable2">
    <w:name w:val="Plain Table 2"/>
    <w:basedOn w:val="TableNormal"/>
    <w:uiPriority w:val="42"/>
    <w:rsid w:val="0044657C"/>
    <w:pPr>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ls-reference-head">
    <w:name w:val="Els-reference-head"/>
    <w:basedOn w:val="Els-body-text"/>
    <w:next w:val="Normal"/>
    <w:rsid w:val="00E33ECA"/>
    <w:pPr>
      <w:keepNext/>
      <w:spacing w:before="240" w:after="60"/>
    </w:pPr>
    <w:rPr>
      <w:b/>
      <w:sz w:val="22"/>
      <w:szCs w:val="22"/>
    </w:rPr>
  </w:style>
  <w:style w:type="character" w:customStyle="1" w:styleId="addmd">
    <w:name w:val="addmd"/>
    <w:basedOn w:val="DefaultParagraphFont"/>
    <w:rsid w:val="00E95FB1"/>
  </w:style>
  <w:style w:type="paragraph" w:customStyle="1" w:styleId="MDPI31text">
    <w:name w:val="MDPI_3.1_text"/>
    <w:qFormat/>
    <w:rsid w:val="00ED4DE0"/>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character" w:styleId="PlaceholderText">
    <w:name w:val="Placeholder Text"/>
    <w:basedOn w:val="DefaultParagraphFont"/>
    <w:uiPriority w:val="99"/>
    <w:semiHidden/>
    <w:rsid w:val="00D32D05"/>
    <w:rPr>
      <w:color w:val="808080"/>
    </w:rPr>
  </w:style>
  <w:style w:type="paragraph" w:styleId="Revision">
    <w:name w:val="Revision"/>
    <w:hidden/>
    <w:uiPriority w:val="99"/>
    <w:semiHidden/>
    <w:rsid w:val="00E52D24"/>
    <w:pPr>
      <w:spacing w:after="0"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530702">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497113650">
      <w:bodyDiv w:val="1"/>
      <w:marLeft w:val="0"/>
      <w:marRight w:val="0"/>
      <w:marTop w:val="0"/>
      <w:marBottom w:val="0"/>
      <w:divBdr>
        <w:top w:val="none" w:sz="0" w:space="0" w:color="auto"/>
        <w:left w:val="none" w:sz="0" w:space="0" w:color="auto"/>
        <w:bottom w:val="none" w:sz="0" w:space="0" w:color="auto"/>
        <w:right w:val="none" w:sz="0" w:space="0" w:color="auto"/>
      </w:divBdr>
    </w:div>
    <w:div w:id="157878763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3709536">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2.xml"/><Relationship Id="rId18" Type="http://schemas.openxmlformats.org/officeDocument/2006/relationships/chart" Target="charts/chart7.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5" Type="http://schemas.openxmlformats.org/officeDocument/2006/relationships/webSettings" Target="webSettings.xml"/><Relationship Id="rId15" Type="http://schemas.openxmlformats.org/officeDocument/2006/relationships/chart" Target="charts/chart4.xml"/><Relationship Id="rId10" Type="http://schemas.openxmlformats.org/officeDocument/2006/relationships/image" Target="media/image3.png"/><Relationship Id="rId19" Type="http://schemas.openxmlformats.org/officeDocument/2006/relationships/chart" Target="charts/chart8.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sus%20i5\Downloads\7%20FEB%20Oil%20extraction%20SCG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sus%20i5\Downloads\7%20FEB%20Oil%20extraction%20SCG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sus%20i5\Downloads\7%20FEB%20Oil%20extraction%20SCG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sus%20i5\Downloads\7%20FEB%20Oil%20extraction%20SCG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sus%20i5\Downloads\7%20FEB%20Oil%20extraction%20SCG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sus%20i5\Downloads\7%20FEB%20Oil%20extraction%20SCG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sus%20i5\Downloads\7%20FEB%20Oil%20extraction%20SCG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Asus%20i5\Downloads\7%20FEB%20Oil%20extraction%20SCGs.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72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a)</a:t>
            </a:r>
          </a:p>
        </c:rich>
      </c:tx>
      <c:layout>
        <c:manualLayout>
          <c:xMode val="edge"/>
          <c:yMode val="edge"/>
          <c:x val="0.19301087364079486"/>
          <c:y val="7.5117370892018781E-2"/>
        </c:manualLayout>
      </c:layout>
      <c:overlay val="0"/>
      <c:spPr>
        <a:noFill/>
        <a:ln>
          <a:noFill/>
        </a:ln>
        <a:effectLst/>
      </c:spPr>
      <c:txPr>
        <a:bodyPr rot="0" spcFirstLastPara="1" vertOverflow="ellipsis" vert="horz" wrap="square" anchor="ctr" anchorCtr="1"/>
        <a:lstStyle/>
        <a:p>
          <a:pPr>
            <a:defRPr sz="72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3569068572310813"/>
          <c:y val="4.033909163157165E-2"/>
          <c:w val="0.81388914620966513"/>
          <c:h val="0.7679043288603008"/>
        </c:manualLayout>
      </c:layout>
      <c:barChart>
        <c:barDir val="col"/>
        <c:grouping val="clustered"/>
        <c:varyColors val="0"/>
        <c:ser>
          <c:idx val="1"/>
          <c:order val="0"/>
          <c:tx>
            <c:strRef>
              <c:f>Resultados!$AP$3</c:f>
              <c:strCache>
                <c:ptCount val="1"/>
                <c:pt idx="0">
                  <c:v>UAE</c:v>
                </c:pt>
              </c:strCache>
            </c:strRef>
          </c:tx>
          <c:spPr>
            <a:solidFill>
              <a:schemeClr val="dk1">
                <a:tint val="55000"/>
              </a:schemeClr>
            </a:solidFill>
            <a:ln w="12700">
              <a:noFill/>
              <a:prstDash val="dash"/>
            </a:ln>
            <a:effectLst/>
          </c:spPr>
          <c:invertIfNegative val="0"/>
          <c:cat>
            <c:numRef>
              <c:f>Resultados!$AQ$3:$AQ$6</c:f>
              <c:numCache>
                <c:formatCode>General</c:formatCode>
                <c:ptCount val="4"/>
                <c:pt idx="0">
                  <c:v>5</c:v>
                </c:pt>
                <c:pt idx="1">
                  <c:v>10</c:v>
                </c:pt>
                <c:pt idx="2">
                  <c:v>15</c:v>
                </c:pt>
                <c:pt idx="3">
                  <c:v>20</c:v>
                </c:pt>
              </c:numCache>
            </c:numRef>
          </c:cat>
          <c:val>
            <c:numRef>
              <c:f>Resultados!$AR$3:$AR$6</c:f>
              <c:numCache>
                <c:formatCode>General</c:formatCode>
                <c:ptCount val="4"/>
                <c:pt idx="0">
                  <c:v>10.47</c:v>
                </c:pt>
                <c:pt idx="1">
                  <c:v>14.96</c:v>
                </c:pt>
                <c:pt idx="2">
                  <c:v>15.87</c:v>
                </c:pt>
                <c:pt idx="3">
                  <c:v>18.77</c:v>
                </c:pt>
              </c:numCache>
            </c:numRef>
          </c:val>
          <c:extLst>
            <c:ext xmlns:c16="http://schemas.microsoft.com/office/drawing/2014/chart" uri="{C3380CC4-5D6E-409C-BE32-E72D297353CC}">
              <c16:uniqueId val="{00000001-6819-4EA1-87D1-EF2812ACB8E6}"/>
            </c:ext>
          </c:extLst>
        </c:ser>
        <c:dLbls>
          <c:showLegendKey val="0"/>
          <c:showVal val="0"/>
          <c:showCatName val="0"/>
          <c:showSerName val="0"/>
          <c:showPercent val="0"/>
          <c:showBubbleSize val="0"/>
        </c:dLbls>
        <c:gapWidth val="150"/>
        <c:axId val="969899999"/>
        <c:axId val="969904575"/>
      </c:barChart>
      <c:catAx>
        <c:axId val="969899999"/>
        <c:scaling>
          <c:orientation val="minMax"/>
        </c:scaling>
        <c:delete val="0"/>
        <c:axPos val="b"/>
        <c:title>
          <c:tx>
            <c:rich>
              <a:bodyPr rot="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Hexane to SCGs ratio (mL/g)</a:t>
                </a:r>
              </a:p>
            </c:rich>
          </c:tx>
          <c:overlay val="0"/>
          <c:spPr>
            <a:noFill/>
            <a:ln>
              <a:noFill/>
            </a:ln>
            <a:effectLst/>
          </c:spPr>
          <c:txPr>
            <a:bodyPr rot="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69904575"/>
        <c:crosses val="autoZero"/>
        <c:auto val="1"/>
        <c:lblAlgn val="ctr"/>
        <c:lblOffset val="100"/>
        <c:noMultiLvlLbl val="0"/>
      </c:catAx>
      <c:valAx>
        <c:axId val="969904575"/>
        <c:scaling>
          <c:orientation val="minMax"/>
          <c:min val="10"/>
        </c:scaling>
        <c:delete val="0"/>
        <c:axPos val="l"/>
        <c:title>
          <c:tx>
            <c:rich>
              <a:bodyPr rot="-54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Oil yield (%)</a:t>
                </a:r>
              </a:p>
            </c:rich>
          </c:tx>
          <c:overlay val="0"/>
          <c:spPr>
            <a:noFill/>
            <a:ln>
              <a:noFill/>
            </a:ln>
            <a:effectLst/>
          </c:spPr>
          <c:txPr>
            <a:bodyPr rot="-54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69899999"/>
        <c:crosses val="autoZero"/>
        <c:crossBetween val="between"/>
      </c:valAx>
      <c:spPr>
        <a:noFill/>
        <a:ln w="3175">
          <a:solidFill>
            <a:sysClr val="windowText" lastClr="000000"/>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6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72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b)</a:t>
            </a:r>
          </a:p>
        </c:rich>
      </c:tx>
      <c:layout>
        <c:manualLayout>
          <c:xMode val="edge"/>
          <c:yMode val="edge"/>
          <c:x val="0.19642968179803622"/>
          <c:y val="6.5696855936180201E-2"/>
        </c:manualLayout>
      </c:layout>
      <c:overlay val="0"/>
      <c:spPr>
        <a:noFill/>
        <a:ln>
          <a:noFill/>
        </a:ln>
        <a:effectLst/>
      </c:spPr>
      <c:txPr>
        <a:bodyPr rot="0" spcFirstLastPara="1" vertOverflow="ellipsis" vert="horz" wrap="square" anchor="ctr" anchorCtr="1"/>
        <a:lstStyle/>
        <a:p>
          <a:pPr>
            <a:defRPr sz="72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5116356053548147"/>
          <c:y val="4.033909163157165E-2"/>
          <c:w val="0.82135876453450019"/>
          <c:h val="0.7897199296411832"/>
        </c:manualLayout>
      </c:layout>
      <c:barChart>
        <c:barDir val="col"/>
        <c:grouping val="clustered"/>
        <c:varyColors val="0"/>
        <c:ser>
          <c:idx val="0"/>
          <c:order val="0"/>
          <c:tx>
            <c:strRef>
              <c:f>Resultados!$AS$6</c:f>
              <c:strCache>
                <c:ptCount val="1"/>
                <c:pt idx="0">
                  <c:v>SE (from literature)</c:v>
                </c:pt>
              </c:strCache>
            </c:strRef>
          </c:tx>
          <c:spPr>
            <a:solidFill>
              <a:schemeClr val="dk1">
                <a:tint val="88500"/>
              </a:schemeClr>
            </a:solidFill>
            <a:ln>
              <a:noFill/>
            </a:ln>
            <a:effectLst/>
          </c:spPr>
          <c:invertIfNegative val="0"/>
          <c:cat>
            <c:numRef>
              <c:f>Resultados!$AT$3:$AT$6</c:f>
              <c:numCache>
                <c:formatCode>General</c:formatCode>
                <c:ptCount val="4"/>
                <c:pt idx="0">
                  <c:v>4.17</c:v>
                </c:pt>
                <c:pt idx="1">
                  <c:v>10</c:v>
                </c:pt>
                <c:pt idx="2">
                  <c:v>15</c:v>
                </c:pt>
                <c:pt idx="3">
                  <c:v>20</c:v>
                </c:pt>
              </c:numCache>
            </c:numRef>
          </c:cat>
          <c:val>
            <c:numRef>
              <c:f>Resultados!$AU$3:$AU$6</c:f>
              <c:numCache>
                <c:formatCode>General</c:formatCode>
                <c:ptCount val="4"/>
                <c:pt idx="0">
                  <c:v>15.18</c:v>
                </c:pt>
                <c:pt idx="1">
                  <c:v>16</c:v>
                </c:pt>
                <c:pt idx="2">
                  <c:v>17</c:v>
                </c:pt>
                <c:pt idx="3">
                  <c:v>16.600000000000001</c:v>
                </c:pt>
              </c:numCache>
            </c:numRef>
          </c:val>
          <c:extLst>
            <c:ext xmlns:c16="http://schemas.microsoft.com/office/drawing/2014/chart" uri="{C3380CC4-5D6E-409C-BE32-E72D297353CC}">
              <c16:uniqueId val="{00000000-DA89-4F6F-B35A-FC8E470964C5}"/>
            </c:ext>
          </c:extLst>
        </c:ser>
        <c:dLbls>
          <c:showLegendKey val="0"/>
          <c:showVal val="0"/>
          <c:showCatName val="0"/>
          <c:showSerName val="0"/>
          <c:showPercent val="0"/>
          <c:showBubbleSize val="0"/>
        </c:dLbls>
        <c:gapWidth val="150"/>
        <c:axId val="969899999"/>
        <c:axId val="969904575"/>
      </c:barChart>
      <c:catAx>
        <c:axId val="969899999"/>
        <c:scaling>
          <c:orientation val="minMax"/>
        </c:scaling>
        <c:delete val="0"/>
        <c:axPos val="b"/>
        <c:title>
          <c:tx>
            <c:rich>
              <a:bodyPr rot="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Hexane to SCGs ratio (mL/g)</a:t>
                </a:r>
              </a:p>
            </c:rich>
          </c:tx>
          <c:overlay val="0"/>
          <c:spPr>
            <a:noFill/>
            <a:ln>
              <a:noFill/>
            </a:ln>
            <a:effectLst/>
          </c:spPr>
          <c:txPr>
            <a:bodyPr rot="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69904575"/>
        <c:crosses val="autoZero"/>
        <c:auto val="1"/>
        <c:lblAlgn val="ctr"/>
        <c:lblOffset val="100"/>
        <c:noMultiLvlLbl val="0"/>
      </c:catAx>
      <c:valAx>
        <c:axId val="969904575"/>
        <c:scaling>
          <c:orientation val="minMax"/>
          <c:max val="20"/>
          <c:min val="10"/>
        </c:scaling>
        <c:delete val="0"/>
        <c:axPos val="l"/>
        <c:title>
          <c:tx>
            <c:rich>
              <a:bodyPr rot="-54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Oil yield (%)</a:t>
                </a:r>
              </a:p>
            </c:rich>
          </c:tx>
          <c:overlay val="0"/>
          <c:spPr>
            <a:noFill/>
            <a:ln>
              <a:noFill/>
            </a:ln>
            <a:effectLst/>
          </c:spPr>
          <c:txPr>
            <a:bodyPr rot="-54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69899999"/>
        <c:crosses val="autoZero"/>
        <c:crossBetween val="between"/>
      </c:valAx>
      <c:spPr>
        <a:noFill/>
        <a:ln w="3175">
          <a:solidFill>
            <a:sysClr val="windowText" lastClr="000000"/>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6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72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b)</a:t>
            </a:r>
          </a:p>
        </c:rich>
      </c:tx>
      <c:layout>
        <c:manualLayout>
          <c:xMode val="edge"/>
          <c:yMode val="edge"/>
          <c:x val="0.1231014462028924"/>
          <c:y val="0.12043658261196838"/>
        </c:manualLayout>
      </c:layout>
      <c:overlay val="0"/>
      <c:spPr>
        <a:noFill/>
        <a:ln>
          <a:noFill/>
        </a:ln>
        <a:effectLst/>
      </c:spPr>
      <c:txPr>
        <a:bodyPr rot="0" spcFirstLastPara="1" vertOverflow="ellipsis" vert="horz" wrap="square" anchor="ctr" anchorCtr="1"/>
        <a:lstStyle/>
        <a:p>
          <a:pPr>
            <a:defRPr sz="72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1394236909323116"/>
          <c:y val="3.2723311546840952E-2"/>
          <c:w val="0.75788154533844176"/>
          <c:h val="0.79703891848706132"/>
        </c:manualLayout>
      </c:layout>
      <c:barChart>
        <c:barDir val="col"/>
        <c:grouping val="stacked"/>
        <c:varyColors val="0"/>
        <c:ser>
          <c:idx val="1"/>
          <c:order val="0"/>
          <c:tx>
            <c:strRef>
              <c:f>Resultados!$AP$33</c:f>
              <c:strCache>
                <c:ptCount val="1"/>
                <c:pt idx="0">
                  <c:v>EV-201</c:v>
                </c:pt>
              </c:strCache>
            </c:strRef>
          </c:tx>
          <c:spPr>
            <a:solidFill>
              <a:schemeClr val="dk1">
                <a:tint val="55000"/>
              </a:schemeClr>
            </a:solidFill>
            <a:ln>
              <a:noFill/>
            </a:ln>
            <a:effectLst/>
          </c:spPr>
          <c:invertIfNegative val="0"/>
          <c:cat>
            <c:numRef>
              <c:f>Resultados!$AM$34:$AM$37</c:f>
              <c:numCache>
                <c:formatCode>General</c:formatCode>
                <c:ptCount val="4"/>
                <c:pt idx="0">
                  <c:v>4.17</c:v>
                </c:pt>
                <c:pt idx="1">
                  <c:v>10</c:v>
                </c:pt>
                <c:pt idx="2">
                  <c:v>15</c:v>
                </c:pt>
                <c:pt idx="3">
                  <c:v>20</c:v>
                </c:pt>
              </c:numCache>
            </c:numRef>
          </c:cat>
          <c:val>
            <c:numRef>
              <c:f>Resultados!$AP$34:$AP$37</c:f>
              <c:numCache>
                <c:formatCode>0.0</c:formatCode>
                <c:ptCount val="4"/>
                <c:pt idx="0">
                  <c:v>8.5658555832004097</c:v>
                </c:pt>
                <c:pt idx="1">
                  <c:v>7.9169172194037509</c:v>
                </c:pt>
                <c:pt idx="2">
                  <c:v>7.7382794059140858</c:v>
                </c:pt>
                <c:pt idx="3">
                  <c:v>8.3548970872767576</c:v>
                </c:pt>
              </c:numCache>
            </c:numRef>
          </c:val>
          <c:extLst>
            <c:ext xmlns:c16="http://schemas.microsoft.com/office/drawing/2014/chart" uri="{C3380CC4-5D6E-409C-BE32-E72D297353CC}">
              <c16:uniqueId val="{00000000-B654-489E-838A-E5EFD9CBA850}"/>
            </c:ext>
          </c:extLst>
        </c:ser>
        <c:ser>
          <c:idx val="0"/>
          <c:order val="1"/>
          <c:tx>
            <c:strRef>
              <c:f>Resultados!$AO$33</c:f>
              <c:strCache>
                <c:ptCount val="1"/>
                <c:pt idx="0">
                  <c:v>EX-201</c:v>
                </c:pt>
              </c:strCache>
            </c:strRef>
          </c:tx>
          <c:spPr>
            <a:solidFill>
              <a:schemeClr val="dk1">
                <a:tint val="88500"/>
              </a:schemeClr>
            </a:solidFill>
            <a:ln>
              <a:noFill/>
            </a:ln>
            <a:effectLst/>
          </c:spPr>
          <c:invertIfNegative val="0"/>
          <c:cat>
            <c:numRef>
              <c:f>Resultados!$AM$34:$AM$37</c:f>
              <c:numCache>
                <c:formatCode>General</c:formatCode>
                <c:ptCount val="4"/>
                <c:pt idx="0">
                  <c:v>4.17</c:v>
                </c:pt>
                <c:pt idx="1">
                  <c:v>10</c:v>
                </c:pt>
                <c:pt idx="2">
                  <c:v>15</c:v>
                </c:pt>
                <c:pt idx="3">
                  <c:v>20</c:v>
                </c:pt>
              </c:numCache>
            </c:numRef>
          </c:cat>
          <c:val>
            <c:numRef>
              <c:f>Resultados!$AO$34:$AO$37</c:f>
              <c:numCache>
                <c:formatCode>0.0</c:formatCode>
                <c:ptCount val="4"/>
                <c:pt idx="0">
                  <c:v>5.0420950086003398</c:v>
                </c:pt>
                <c:pt idx="1">
                  <c:v>5.3606877769811918</c:v>
                </c:pt>
                <c:pt idx="2">
                  <c:v>4.7582900024482138</c:v>
                </c:pt>
                <c:pt idx="3">
                  <c:v>5.9483303862805119</c:v>
                </c:pt>
              </c:numCache>
            </c:numRef>
          </c:val>
          <c:extLst>
            <c:ext xmlns:c16="http://schemas.microsoft.com/office/drawing/2014/chart" uri="{C3380CC4-5D6E-409C-BE32-E72D297353CC}">
              <c16:uniqueId val="{00000001-B654-489E-838A-E5EFD9CBA850}"/>
            </c:ext>
          </c:extLst>
        </c:ser>
        <c:dLbls>
          <c:showLegendKey val="0"/>
          <c:showVal val="0"/>
          <c:showCatName val="0"/>
          <c:showSerName val="0"/>
          <c:showPercent val="0"/>
          <c:showBubbleSize val="0"/>
        </c:dLbls>
        <c:gapWidth val="150"/>
        <c:overlap val="100"/>
        <c:axId val="374374079"/>
        <c:axId val="374380735"/>
      </c:barChart>
      <c:scatterChart>
        <c:scatterStyle val="smoothMarker"/>
        <c:varyColors val="0"/>
        <c:ser>
          <c:idx val="2"/>
          <c:order val="2"/>
          <c:tx>
            <c:strRef>
              <c:f>Resultados!$AT$28</c:f>
              <c:strCache>
                <c:ptCount val="1"/>
                <c:pt idx="0">
                  <c:v>ɳ </c:v>
                </c:pt>
              </c:strCache>
            </c:strRef>
          </c:tx>
          <c:spPr>
            <a:ln w="12700" cap="rnd">
              <a:solidFill>
                <a:schemeClr val="dk1">
                  <a:tint val="75000"/>
                </a:schemeClr>
              </a:solidFill>
              <a:prstDash val="sysDash"/>
              <a:round/>
            </a:ln>
            <a:effectLst/>
          </c:spPr>
          <c:marker>
            <c:symbol val="circle"/>
            <c:size val="3"/>
            <c:spPr>
              <a:solidFill>
                <a:schemeClr val="dk1">
                  <a:tint val="75000"/>
                </a:schemeClr>
              </a:solidFill>
              <a:ln w="9525">
                <a:solidFill>
                  <a:schemeClr val="dk1">
                    <a:tint val="75000"/>
                  </a:schemeClr>
                </a:solidFill>
              </a:ln>
              <a:effectLst/>
            </c:spPr>
          </c:marker>
          <c:yVal>
            <c:numRef>
              <c:f>Resultados!$AS$23:$AS$26</c:f>
              <c:numCache>
                <c:formatCode>0.0</c:formatCode>
                <c:ptCount val="4"/>
                <c:pt idx="0">
                  <c:v>74.871531346351489</c:v>
                </c:pt>
                <c:pt idx="1">
                  <c:v>72.314049586776861</c:v>
                </c:pt>
                <c:pt idx="2">
                  <c:v>71.050359712230218</c:v>
                </c:pt>
                <c:pt idx="3">
                  <c:v>64.943890274314214</c:v>
                </c:pt>
              </c:numCache>
            </c:numRef>
          </c:yVal>
          <c:smooth val="1"/>
          <c:extLst>
            <c:ext xmlns:c16="http://schemas.microsoft.com/office/drawing/2014/chart" uri="{C3380CC4-5D6E-409C-BE32-E72D297353CC}">
              <c16:uniqueId val="{00000002-B654-489E-838A-E5EFD9CBA850}"/>
            </c:ext>
          </c:extLst>
        </c:ser>
        <c:dLbls>
          <c:showLegendKey val="0"/>
          <c:showVal val="0"/>
          <c:showCatName val="0"/>
          <c:showSerName val="0"/>
          <c:showPercent val="0"/>
          <c:showBubbleSize val="0"/>
        </c:dLbls>
        <c:axId val="1893048416"/>
        <c:axId val="1893047168"/>
      </c:scatterChart>
      <c:catAx>
        <c:axId val="374374079"/>
        <c:scaling>
          <c:orientation val="minMax"/>
        </c:scaling>
        <c:delete val="0"/>
        <c:axPos val="b"/>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600" b="0" i="0" baseline="0">
                    <a:effectLst/>
                  </a:rPr>
                  <a:t>Hexane to SCGs ratio (mL/g)</a:t>
                </a:r>
                <a:endParaRPr lang="en-US" sz="600">
                  <a:effectLst/>
                </a:endParaRPr>
              </a:p>
            </c:rich>
          </c:tx>
          <c:layout>
            <c:manualLayout>
              <c:xMode val="edge"/>
              <c:yMode val="edge"/>
              <c:x val="0.27124094248188496"/>
              <c:y val="0.92445627209658632"/>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74380735"/>
        <c:crossesAt val="0"/>
        <c:auto val="1"/>
        <c:lblAlgn val="ctr"/>
        <c:lblOffset val="100"/>
        <c:noMultiLvlLbl val="0"/>
      </c:catAx>
      <c:valAx>
        <c:axId val="374380735"/>
        <c:scaling>
          <c:orientation val="minMax"/>
          <c:max val="25"/>
          <c:min val="0"/>
        </c:scaling>
        <c:delete val="0"/>
        <c:axPos val="l"/>
        <c:title>
          <c:tx>
            <c:rich>
              <a:bodyPr rot="-54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E</a:t>
                </a:r>
                <a:r>
                  <a:rPr lang="en-US" baseline="-25000"/>
                  <a:t>D</a:t>
                </a:r>
                <a:r>
                  <a:rPr lang="en-US" baseline="0"/>
                  <a:t> (k</a:t>
                </a:r>
                <a:r>
                  <a:rPr lang="en-US"/>
                  <a:t>J/kg</a:t>
                </a:r>
                <a:r>
                  <a:rPr lang="en-US" baseline="0"/>
                  <a:t> of product)</a:t>
                </a:r>
                <a:r>
                  <a:rPr lang="en-US"/>
                  <a:t> </a:t>
                </a:r>
              </a:p>
            </c:rich>
          </c:tx>
          <c:overlay val="0"/>
          <c:spPr>
            <a:noFill/>
            <a:ln>
              <a:noFill/>
            </a:ln>
            <a:effectLst/>
          </c:spPr>
          <c:txPr>
            <a:bodyPr rot="-54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74374079"/>
        <c:crosses val="autoZero"/>
        <c:crossBetween val="between"/>
        <c:majorUnit val="5"/>
      </c:valAx>
      <c:valAx>
        <c:axId val="1893047168"/>
        <c:scaling>
          <c:orientation val="minMax"/>
          <c:max val="100"/>
          <c:min val="0"/>
        </c:scaling>
        <c:delete val="0"/>
        <c:axPos val="r"/>
        <c:title>
          <c:tx>
            <c:rich>
              <a:bodyPr rot="-54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ɳ  (%)</a:t>
                </a:r>
              </a:p>
            </c:rich>
          </c:tx>
          <c:overlay val="0"/>
          <c:spPr>
            <a:noFill/>
            <a:ln>
              <a:noFill/>
            </a:ln>
            <a:effectLst/>
          </c:spPr>
          <c:txPr>
            <a:bodyPr rot="-54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93048416"/>
        <c:crosses val="max"/>
        <c:crossBetween val="midCat"/>
        <c:majorUnit val="20"/>
      </c:valAx>
      <c:valAx>
        <c:axId val="1893048416"/>
        <c:scaling>
          <c:orientation val="minMax"/>
        </c:scaling>
        <c:delete val="1"/>
        <c:axPos val="b"/>
        <c:majorTickMark val="out"/>
        <c:minorTickMark val="none"/>
        <c:tickLblPos val="nextTo"/>
        <c:crossAx val="1893047168"/>
        <c:crosses val="autoZero"/>
        <c:crossBetween val="midCat"/>
      </c:valAx>
      <c:spPr>
        <a:noFill/>
        <a:ln w="3175">
          <a:solidFill>
            <a:schemeClr val="tx1"/>
          </a:solidFill>
        </a:ln>
        <a:effectLst/>
      </c:spPr>
    </c:plotArea>
    <c:legend>
      <c:legendPos val="l"/>
      <c:layout>
        <c:manualLayout>
          <c:xMode val="edge"/>
          <c:yMode val="edge"/>
          <c:x val="0.11275671429673038"/>
          <c:y val="4.074346095237863E-2"/>
          <c:w val="0.74180557936193059"/>
          <c:h val="4.3952745857088305E-2"/>
        </c:manualLayout>
      </c:layout>
      <c:overlay val="1"/>
      <c:spPr>
        <a:noFill/>
        <a:ln>
          <a:noFill/>
        </a:ln>
        <a:effectLst/>
      </c:spPr>
      <c:txPr>
        <a:bodyPr rot="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6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72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a)</a:t>
            </a:r>
          </a:p>
        </c:rich>
      </c:tx>
      <c:layout>
        <c:manualLayout>
          <c:xMode val="edge"/>
          <c:yMode val="edge"/>
          <c:x val="0.11937494145805806"/>
          <c:y val="0.12167300380228137"/>
        </c:manualLayout>
      </c:layout>
      <c:overlay val="0"/>
      <c:spPr>
        <a:noFill/>
        <a:ln>
          <a:noFill/>
        </a:ln>
        <a:effectLst/>
      </c:spPr>
      <c:txPr>
        <a:bodyPr rot="0" spcFirstLastPara="1" vertOverflow="ellipsis" vert="horz" wrap="square" anchor="ctr" anchorCtr="1"/>
        <a:lstStyle/>
        <a:p>
          <a:pPr>
            <a:defRPr sz="72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0380507662835249"/>
          <c:y val="3.2723364244714385E-2"/>
          <c:w val="0.75653296615581089"/>
          <c:h val="0.79612711283587156"/>
        </c:manualLayout>
      </c:layout>
      <c:barChart>
        <c:barDir val="col"/>
        <c:grouping val="stacked"/>
        <c:varyColors val="0"/>
        <c:ser>
          <c:idx val="1"/>
          <c:order val="0"/>
          <c:tx>
            <c:strRef>
              <c:f>Resultados!$AP$28</c:f>
              <c:strCache>
                <c:ptCount val="1"/>
                <c:pt idx="0">
                  <c:v>EV-101</c:v>
                </c:pt>
              </c:strCache>
            </c:strRef>
          </c:tx>
          <c:spPr>
            <a:solidFill>
              <a:schemeClr val="dk1">
                <a:tint val="55000"/>
              </a:schemeClr>
            </a:solidFill>
            <a:ln>
              <a:noFill/>
            </a:ln>
            <a:effectLst/>
          </c:spPr>
          <c:invertIfNegative val="0"/>
          <c:cat>
            <c:numRef>
              <c:f>Resultados!$AM$29:$AM$32</c:f>
              <c:numCache>
                <c:formatCode>General</c:formatCode>
                <c:ptCount val="4"/>
                <c:pt idx="0">
                  <c:v>5</c:v>
                </c:pt>
                <c:pt idx="1">
                  <c:v>10</c:v>
                </c:pt>
                <c:pt idx="2">
                  <c:v>15</c:v>
                </c:pt>
                <c:pt idx="3">
                  <c:v>20</c:v>
                </c:pt>
              </c:numCache>
            </c:numRef>
          </c:cat>
          <c:val>
            <c:numRef>
              <c:f>Resultados!$AP$29:$AP$32</c:f>
              <c:numCache>
                <c:formatCode>0.00</c:formatCode>
                <c:ptCount val="4"/>
                <c:pt idx="0">
                  <c:v>1.8371631716953907</c:v>
                </c:pt>
                <c:pt idx="1">
                  <c:v>1.2453809305655048</c:v>
                </c:pt>
                <c:pt idx="2">
                  <c:v>1.1141995882389881</c:v>
                </c:pt>
                <c:pt idx="3" formatCode="0.0">
                  <c:v>0.93991520113733396</c:v>
                </c:pt>
              </c:numCache>
            </c:numRef>
          </c:val>
          <c:extLst>
            <c:ext xmlns:c16="http://schemas.microsoft.com/office/drawing/2014/chart" uri="{C3380CC4-5D6E-409C-BE32-E72D297353CC}">
              <c16:uniqueId val="{00000000-17D9-48B8-9407-292E833A42E4}"/>
            </c:ext>
          </c:extLst>
        </c:ser>
        <c:ser>
          <c:idx val="0"/>
          <c:order val="1"/>
          <c:tx>
            <c:strRef>
              <c:f>Resultados!$AO$28</c:f>
              <c:strCache>
                <c:ptCount val="1"/>
                <c:pt idx="0">
                  <c:v>EX-101</c:v>
                </c:pt>
              </c:strCache>
            </c:strRef>
          </c:tx>
          <c:spPr>
            <a:solidFill>
              <a:schemeClr val="dk1">
                <a:tint val="88500"/>
              </a:schemeClr>
            </a:solidFill>
            <a:ln>
              <a:noFill/>
            </a:ln>
            <a:effectLst/>
          </c:spPr>
          <c:invertIfNegative val="0"/>
          <c:cat>
            <c:numRef>
              <c:f>Resultados!$AM$29:$AM$32</c:f>
              <c:numCache>
                <c:formatCode>General</c:formatCode>
                <c:ptCount val="4"/>
                <c:pt idx="0">
                  <c:v>5</c:v>
                </c:pt>
                <c:pt idx="1">
                  <c:v>10</c:v>
                </c:pt>
                <c:pt idx="2">
                  <c:v>15</c:v>
                </c:pt>
                <c:pt idx="3">
                  <c:v>20</c:v>
                </c:pt>
              </c:numCache>
            </c:numRef>
          </c:cat>
          <c:val>
            <c:numRef>
              <c:f>Resultados!$AO$29:$AO$32</c:f>
              <c:numCache>
                <c:formatCode>0.00</c:formatCode>
                <c:ptCount val="4"/>
                <c:pt idx="0">
                  <c:v>1.7729986589442501</c:v>
                </c:pt>
                <c:pt idx="1">
                  <c:v>2.4105513646392072</c:v>
                </c:pt>
                <c:pt idx="2">
                  <c:v>3.5076653703819995</c:v>
                </c:pt>
                <c:pt idx="3" formatCode="0.0">
                  <c:v>3.5566184116800086</c:v>
                </c:pt>
              </c:numCache>
            </c:numRef>
          </c:val>
          <c:extLst>
            <c:ext xmlns:c16="http://schemas.microsoft.com/office/drawing/2014/chart" uri="{C3380CC4-5D6E-409C-BE32-E72D297353CC}">
              <c16:uniqueId val="{00000001-17D9-48B8-9407-292E833A42E4}"/>
            </c:ext>
          </c:extLst>
        </c:ser>
        <c:dLbls>
          <c:showLegendKey val="0"/>
          <c:showVal val="0"/>
          <c:showCatName val="0"/>
          <c:showSerName val="0"/>
          <c:showPercent val="0"/>
          <c:showBubbleSize val="0"/>
        </c:dLbls>
        <c:gapWidth val="150"/>
        <c:overlap val="100"/>
        <c:axId val="374374079"/>
        <c:axId val="374380735"/>
      </c:barChart>
      <c:scatterChart>
        <c:scatterStyle val="smoothMarker"/>
        <c:varyColors val="0"/>
        <c:ser>
          <c:idx val="2"/>
          <c:order val="2"/>
          <c:tx>
            <c:strRef>
              <c:f>Resultados!$AT$28</c:f>
              <c:strCache>
                <c:ptCount val="1"/>
                <c:pt idx="0">
                  <c:v>ɳ </c:v>
                </c:pt>
              </c:strCache>
            </c:strRef>
          </c:tx>
          <c:spPr>
            <a:ln w="12700" cap="rnd">
              <a:solidFill>
                <a:schemeClr val="dk1">
                  <a:tint val="75000"/>
                </a:schemeClr>
              </a:solidFill>
              <a:prstDash val="sysDash"/>
              <a:round/>
            </a:ln>
            <a:effectLst/>
          </c:spPr>
          <c:marker>
            <c:symbol val="circle"/>
            <c:size val="3"/>
            <c:spPr>
              <a:solidFill>
                <a:schemeClr val="dk1">
                  <a:tint val="75000"/>
                </a:schemeClr>
              </a:solidFill>
              <a:ln w="9525">
                <a:solidFill>
                  <a:schemeClr val="dk1">
                    <a:tint val="75000"/>
                  </a:schemeClr>
                </a:solidFill>
              </a:ln>
              <a:effectLst/>
            </c:spPr>
          </c:marker>
          <c:yVal>
            <c:numRef>
              <c:f>Resultados!$AS$15:$AS$18</c:f>
              <c:numCache>
                <c:formatCode>0.0</c:formatCode>
                <c:ptCount val="4"/>
                <c:pt idx="0">
                  <c:v>78.77995410151037</c:v>
                </c:pt>
                <c:pt idx="1">
                  <c:v>79.93687445491922</c:v>
                </c:pt>
                <c:pt idx="2">
                  <c:v>75.978967168262656</c:v>
                </c:pt>
                <c:pt idx="3">
                  <c:v>74.697858780554157</c:v>
                </c:pt>
              </c:numCache>
            </c:numRef>
          </c:yVal>
          <c:smooth val="1"/>
          <c:extLst>
            <c:ext xmlns:c16="http://schemas.microsoft.com/office/drawing/2014/chart" uri="{C3380CC4-5D6E-409C-BE32-E72D297353CC}">
              <c16:uniqueId val="{00000002-17D9-48B8-9407-292E833A42E4}"/>
            </c:ext>
          </c:extLst>
        </c:ser>
        <c:dLbls>
          <c:showLegendKey val="0"/>
          <c:showVal val="0"/>
          <c:showCatName val="0"/>
          <c:showSerName val="0"/>
          <c:showPercent val="0"/>
          <c:showBubbleSize val="0"/>
        </c:dLbls>
        <c:axId val="1967540272"/>
        <c:axId val="1967545680"/>
      </c:scatterChart>
      <c:catAx>
        <c:axId val="374374079"/>
        <c:scaling>
          <c:orientation val="minMax"/>
        </c:scaling>
        <c:delete val="0"/>
        <c:axPos val="b"/>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600" b="0" i="0" baseline="0">
                    <a:effectLst/>
                  </a:rPr>
                  <a:t>Hexane to SCGs ratio (mL/g)</a:t>
                </a:r>
                <a:endParaRPr lang="en-US" sz="600">
                  <a:effectLst/>
                </a:endParaRPr>
              </a:p>
            </c:rich>
          </c:tx>
          <c:layout>
            <c:manualLayout>
              <c:xMode val="edge"/>
              <c:yMode val="edge"/>
              <c:x val="0.26652118371308364"/>
              <c:y val="0.91700667644681311"/>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74380735"/>
        <c:crossesAt val="0"/>
        <c:auto val="1"/>
        <c:lblAlgn val="ctr"/>
        <c:lblOffset val="100"/>
        <c:noMultiLvlLbl val="0"/>
      </c:catAx>
      <c:valAx>
        <c:axId val="374380735"/>
        <c:scaling>
          <c:orientation val="minMax"/>
          <c:max val="10"/>
          <c:min val="0"/>
        </c:scaling>
        <c:delete val="0"/>
        <c:axPos val="l"/>
        <c:title>
          <c:tx>
            <c:rich>
              <a:bodyPr rot="-54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E</a:t>
                </a:r>
                <a:r>
                  <a:rPr lang="en-US" baseline="-25000"/>
                  <a:t>D</a:t>
                </a:r>
                <a:r>
                  <a:rPr lang="en-US"/>
                  <a:t> (kJ/kg</a:t>
                </a:r>
                <a:r>
                  <a:rPr lang="en-US" baseline="0"/>
                  <a:t> of product)</a:t>
                </a:r>
                <a:endParaRPr lang="en-US"/>
              </a:p>
            </c:rich>
          </c:tx>
          <c:overlay val="0"/>
          <c:spPr>
            <a:noFill/>
            <a:ln>
              <a:noFill/>
            </a:ln>
            <a:effectLst/>
          </c:spPr>
          <c:txPr>
            <a:bodyPr rot="-54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74374079"/>
        <c:crosses val="autoZero"/>
        <c:crossBetween val="between"/>
        <c:majorUnit val="2"/>
        <c:minorUnit val="1.0000000000000002E-2"/>
      </c:valAx>
      <c:valAx>
        <c:axId val="1967545680"/>
        <c:scaling>
          <c:orientation val="minMax"/>
          <c:max val="100"/>
          <c:min val="0"/>
        </c:scaling>
        <c:delete val="0"/>
        <c:axPos val="r"/>
        <c:title>
          <c:tx>
            <c:rich>
              <a:bodyPr rot="-54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ɳ  (%)</a:t>
                </a:r>
              </a:p>
            </c:rich>
          </c:tx>
          <c:overlay val="0"/>
          <c:spPr>
            <a:noFill/>
            <a:ln>
              <a:noFill/>
            </a:ln>
            <a:effectLst/>
          </c:spPr>
          <c:txPr>
            <a:bodyPr rot="-54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67540272"/>
        <c:crosses val="max"/>
        <c:crossBetween val="midCat"/>
      </c:valAx>
      <c:valAx>
        <c:axId val="1967540272"/>
        <c:scaling>
          <c:orientation val="minMax"/>
        </c:scaling>
        <c:delete val="1"/>
        <c:axPos val="b"/>
        <c:majorTickMark val="out"/>
        <c:minorTickMark val="none"/>
        <c:tickLblPos val="nextTo"/>
        <c:crossAx val="1967545680"/>
        <c:crosses val="autoZero"/>
        <c:crossBetween val="midCat"/>
      </c:valAx>
      <c:spPr>
        <a:noFill/>
        <a:ln w="3175">
          <a:solidFill>
            <a:schemeClr val="tx1"/>
          </a:solidFill>
        </a:ln>
        <a:effectLst/>
      </c:spPr>
    </c:plotArea>
    <c:legend>
      <c:legendPos val="l"/>
      <c:layout>
        <c:manualLayout>
          <c:xMode val="edge"/>
          <c:yMode val="edge"/>
          <c:x val="0.10212356415517672"/>
          <c:y val="4.2082442204201043E-2"/>
          <c:w val="0.74407763949348305"/>
          <c:h val="5.4196714951326962E-2"/>
        </c:manualLayout>
      </c:layout>
      <c:overlay val="1"/>
      <c:spPr>
        <a:noFill/>
        <a:ln>
          <a:noFill/>
        </a:ln>
        <a:effectLst/>
      </c:spPr>
      <c:txPr>
        <a:bodyPr rot="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6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72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a)</a:t>
            </a:r>
          </a:p>
        </c:rich>
      </c:tx>
      <c:layout>
        <c:manualLayout>
          <c:xMode val="edge"/>
          <c:yMode val="edge"/>
          <c:x val="0.23557061088187781"/>
          <c:y val="5.6000000000000001E-2"/>
        </c:manualLayout>
      </c:layout>
      <c:overlay val="0"/>
      <c:spPr>
        <a:noFill/>
        <a:ln>
          <a:noFill/>
        </a:ln>
        <a:effectLst/>
      </c:spPr>
      <c:txPr>
        <a:bodyPr rot="0" spcFirstLastPara="1" vertOverflow="ellipsis" vert="horz" wrap="square" anchor="ctr" anchorCtr="1"/>
        <a:lstStyle/>
        <a:p>
          <a:pPr>
            <a:defRPr sz="72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9572646493756007"/>
          <c:y val="3.9110618378911062E-2"/>
          <c:w val="0.7737740153698367"/>
          <c:h val="0.79186622320768663"/>
        </c:manualLayout>
      </c:layout>
      <c:barChart>
        <c:barDir val="col"/>
        <c:grouping val="stacked"/>
        <c:varyColors val="0"/>
        <c:ser>
          <c:idx val="0"/>
          <c:order val="0"/>
          <c:tx>
            <c:strRef>
              <c:f>Resultados!$AU$28</c:f>
              <c:strCache>
                <c:ptCount val="1"/>
                <c:pt idx="0">
                  <c:v>Inversión</c:v>
                </c:pt>
              </c:strCache>
            </c:strRef>
          </c:tx>
          <c:spPr>
            <a:solidFill>
              <a:schemeClr val="dk1">
                <a:tint val="88500"/>
              </a:schemeClr>
            </a:solidFill>
            <a:ln>
              <a:noFill/>
            </a:ln>
            <a:effectLst/>
          </c:spPr>
          <c:invertIfNegative val="0"/>
          <c:cat>
            <c:numRef>
              <c:f>Resultados!$AM$29:$AM$32</c:f>
              <c:numCache>
                <c:formatCode>General</c:formatCode>
                <c:ptCount val="4"/>
                <c:pt idx="0">
                  <c:v>5</c:v>
                </c:pt>
                <c:pt idx="1">
                  <c:v>10</c:v>
                </c:pt>
                <c:pt idx="2">
                  <c:v>15</c:v>
                </c:pt>
                <c:pt idx="3">
                  <c:v>20</c:v>
                </c:pt>
              </c:numCache>
            </c:numRef>
          </c:cat>
          <c:val>
            <c:numRef>
              <c:f>Resultados!$AU$29:$AU$32</c:f>
              <c:numCache>
                <c:formatCode>General</c:formatCode>
                <c:ptCount val="4"/>
                <c:pt idx="0">
                  <c:v>702744.23385079764</c:v>
                </c:pt>
                <c:pt idx="1">
                  <c:v>794220.66960166255</c:v>
                </c:pt>
                <c:pt idx="2">
                  <c:v>856795.46165556414</c:v>
                </c:pt>
                <c:pt idx="3">
                  <c:v>995974.21447441541</c:v>
                </c:pt>
              </c:numCache>
            </c:numRef>
          </c:val>
          <c:extLst>
            <c:ext xmlns:c16="http://schemas.microsoft.com/office/drawing/2014/chart" uri="{C3380CC4-5D6E-409C-BE32-E72D297353CC}">
              <c16:uniqueId val="{00000000-BD11-4D86-9261-FF34397C1EAB}"/>
            </c:ext>
          </c:extLst>
        </c:ser>
        <c:dLbls>
          <c:showLegendKey val="0"/>
          <c:showVal val="0"/>
          <c:showCatName val="0"/>
          <c:showSerName val="0"/>
          <c:showPercent val="0"/>
          <c:showBubbleSize val="0"/>
        </c:dLbls>
        <c:gapWidth val="150"/>
        <c:overlap val="100"/>
        <c:axId val="426475152"/>
        <c:axId val="426479728"/>
      </c:barChart>
      <c:catAx>
        <c:axId val="426475152"/>
        <c:scaling>
          <c:orientation val="minMax"/>
        </c:scaling>
        <c:delete val="0"/>
        <c:axPos val="b"/>
        <c:title>
          <c:tx>
            <c:rich>
              <a:bodyPr rot="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Hexane to SCGs ratio (mL/g)</a:t>
                </a:r>
              </a:p>
            </c:rich>
          </c:tx>
          <c:overlay val="0"/>
          <c:spPr>
            <a:noFill/>
            <a:ln>
              <a:noFill/>
            </a:ln>
            <a:effectLst/>
          </c:spPr>
          <c:txPr>
            <a:bodyPr rot="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6479728"/>
        <c:crosses val="autoZero"/>
        <c:auto val="1"/>
        <c:lblAlgn val="ctr"/>
        <c:lblOffset val="100"/>
        <c:noMultiLvlLbl val="0"/>
      </c:catAx>
      <c:valAx>
        <c:axId val="426479728"/>
        <c:scaling>
          <c:orientation val="minMax"/>
          <c:max val="1450000"/>
          <c:min val="650000"/>
        </c:scaling>
        <c:delete val="0"/>
        <c:axPos val="l"/>
        <c:title>
          <c:tx>
            <c:rich>
              <a:bodyPr rot="-54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otal investment cost ($)</a:t>
                </a:r>
              </a:p>
            </c:rich>
          </c:tx>
          <c:overlay val="0"/>
          <c:spPr>
            <a:noFill/>
            <a:ln>
              <a:noFill/>
            </a:ln>
            <a:effectLst/>
          </c:spPr>
          <c:txPr>
            <a:bodyPr rot="-54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6475152"/>
        <c:crosses val="autoZero"/>
        <c:crossBetween val="between"/>
        <c:majorUnit val="160000"/>
      </c:valAx>
      <c:spPr>
        <a:noFill/>
        <a:ln w="3175">
          <a:solidFill>
            <a:sysClr val="windowText" lastClr="000000"/>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6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72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b)</a:t>
            </a:r>
          </a:p>
        </c:rich>
      </c:tx>
      <c:layout>
        <c:manualLayout>
          <c:xMode val="edge"/>
          <c:yMode val="edge"/>
          <c:x val="0.23406765315823042"/>
          <c:y val="7.1770334928229665E-2"/>
        </c:manualLayout>
      </c:layout>
      <c:overlay val="0"/>
      <c:spPr>
        <a:noFill/>
        <a:ln>
          <a:noFill/>
        </a:ln>
        <a:effectLst/>
      </c:spPr>
      <c:txPr>
        <a:bodyPr rot="0" spcFirstLastPara="1" vertOverflow="ellipsis" vert="horz" wrap="square" anchor="ctr" anchorCtr="1"/>
        <a:lstStyle/>
        <a:p>
          <a:pPr>
            <a:defRPr sz="72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9572646493756007"/>
          <c:y val="3.9110618378911062E-2"/>
          <c:w val="0.7737740153698367"/>
          <c:h val="0.79186622320768663"/>
        </c:manualLayout>
      </c:layout>
      <c:barChart>
        <c:barDir val="col"/>
        <c:grouping val="stacked"/>
        <c:varyColors val="0"/>
        <c:ser>
          <c:idx val="0"/>
          <c:order val="0"/>
          <c:tx>
            <c:strRef>
              <c:f>Resultados!$AU$28</c:f>
              <c:strCache>
                <c:ptCount val="1"/>
                <c:pt idx="0">
                  <c:v>Inversión</c:v>
                </c:pt>
              </c:strCache>
            </c:strRef>
          </c:tx>
          <c:spPr>
            <a:solidFill>
              <a:schemeClr val="dk1">
                <a:tint val="88500"/>
              </a:schemeClr>
            </a:solidFill>
            <a:ln>
              <a:noFill/>
            </a:ln>
            <a:effectLst/>
          </c:spPr>
          <c:invertIfNegative val="0"/>
          <c:cat>
            <c:numRef>
              <c:f>Resultados!$AM$34:$AM$37</c:f>
              <c:numCache>
                <c:formatCode>General</c:formatCode>
                <c:ptCount val="4"/>
                <c:pt idx="0">
                  <c:v>4.17</c:v>
                </c:pt>
                <c:pt idx="1">
                  <c:v>10</c:v>
                </c:pt>
                <c:pt idx="2">
                  <c:v>15</c:v>
                </c:pt>
                <c:pt idx="3">
                  <c:v>20</c:v>
                </c:pt>
              </c:numCache>
            </c:numRef>
          </c:cat>
          <c:val>
            <c:numRef>
              <c:f>Resultados!$AU$34:$AU$37</c:f>
              <c:numCache>
                <c:formatCode>General</c:formatCode>
                <c:ptCount val="4"/>
                <c:pt idx="0">
                  <c:v>821702.95076696621</c:v>
                </c:pt>
                <c:pt idx="1">
                  <c:v>899015.43506037001</c:v>
                </c:pt>
                <c:pt idx="2">
                  <c:v>956200.4854846755</c:v>
                </c:pt>
                <c:pt idx="3">
                  <c:v>1391152.6768661302</c:v>
                </c:pt>
              </c:numCache>
            </c:numRef>
          </c:val>
          <c:extLst>
            <c:ext xmlns:c16="http://schemas.microsoft.com/office/drawing/2014/chart" uri="{C3380CC4-5D6E-409C-BE32-E72D297353CC}">
              <c16:uniqueId val="{00000000-AA83-4156-A4B9-B0EB8B6B83D4}"/>
            </c:ext>
          </c:extLst>
        </c:ser>
        <c:dLbls>
          <c:showLegendKey val="0"/>
          <c:showVal val="0"/>
          <c:showCatName val="0"/>
          <c:showSerName val="0"/>
          <c:showPercent val="0"/>
          <c:showBubbleSize val="0"/>
        </c:dLbls>
        <c:gapWidth val="150"/>
        <c:overlap val="100"/>
        <c:axId val="426475152"/>
        <c:axId val="426479728"/>
      </c:barChart>
      <c:catAx>
        <c:axId val="426475152"/>
        <c:scaling>
          <c:orientation val="minMax"/>
        </c:scaling>
        <c:delete val="0"/>
        <c:axPos val="b"/>
        <c:title>
          <c:tx>
            <c:rich>
              <a:bodyPr rot="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Hexane to SCGs ratio (mL/g)</a:t>
                </a:r>
              </a:p>
            </c:rich>
          </c:tx>
          <c:overlay val="0"/>
          <c:spPr>
            <a:noFill/>
            <a:ln>
              <a:noFill/>
            </a:ln>
            <a:effectLst/>
          </c:spPr>
          <c:txPr>
            <a:bodyPr rot="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6479728"/>
        <c:crosses val="autoZero"/>
        <c:auto val="1"/>
        <c:lblAlgn val="ctr"/>
        <c:lblOffset val="100"/>
        <c:noMultiLvlLbl val="0"/>
      </c:catAx>
      <c:valAx>
        <c:axId val="426479728"/>
        <c:scaling>
          <c:orientation val="minMax"/>
          <c:max val="1450000"/>
          <c:min val="650000"/>
        </c:scaling>
        <c:delete val="0"/>
        <c:axPos val="l"/>
        <c:title>
          <c:tx>
            <c:rich>
              <a:bodyPr rot="-54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otal investment cost ($)</a:t>
                </a:r>
              </a:p>
            </c:rich>
          </c:tx>
          <c:overlay val="0"/>
          <c:spPr>
            <a:noFill/>
            <a:ln>
              <a:noFill/>
            </a:ln>
            <a:effectLst/>
          </c:spPr>
          <c:txPr>
            <a:bodyPr rot="-54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6475152"/>
        <c:crosses val="autoZero"/>
        <c:crossBetween val="between"/>
        <c:majorUnit val="160000"/>
      </c:valAx>
      <c:spPr>
        <a:noFill/>
        <a:ln w="3175">
          <a:solidFill>
            <a:sysClr val="windowText" lastClr="000000"/>
          </a:solidFill>
        </a:ln>
        <a:effectLst/>
      </c:spPr>
    </c:plotArea>
    <c:legend>
      <c:legendPos val="t"/>
      <c:legendEntry>
        <c:idx val="0"/>
        <c:delete val="1"/>
      </c:legendEntry>
      <c:layout>
        <c:manualLayout>
          <c:xMode val="edge"/>
          <c:yMode val="edge"/>
          <c:x val="0.24555554934583723"/>
          <c:y val="7.1171762432019448E-2"/>
          <c:w val="0"/>
          <c:h val="4.7843254948668958E-2"/>
        </c:manualLayout>
      </c:layout>
      <c:overlay val="0"/>
      <c:spPr>
        <a:noFill/>
        <a:ln>
          <a:noFill/>
        </a:ln>
        <a:effectLst/>
      </c:spPr>
      <c:txPr>
        <a:bodyPr rot="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6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72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a)</a:t>
            </a:r>
          </a:p>
        </c:rich>
      </c:tx>
      <c:layout>
        <c:manualLayout>
          <c:xMode val="edge"/>
          <c:yMode val="edge"/>
          <c:x val="0.14620705803911607"/>
          <c:y val="5.9612518628912071E-2"/>
        </c:manualLayout>
      </c:layout>
      <c:overlay val="0"/>
      <c:spPr>
        <a:noFill/>
        <a:ln>
          <a:noFill/>
        </a:ln>
        <a:effectLst/>
      </c:spPr>
      <c:txPr>
        <a:bodyPr rot="0" spcFirstLastPara="1" vertOverflow="ellipsis" vert="horz" wrap="square" anchor="ctr" anchorCtr="1"/>
        <a:lstStyle/>
        <a:p>
          <a:pPr>
            <a:defRPr sz="72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2906017430279676"/>
          <c:y val="3.2723311546840952E-2"/>
          <c:w val="0.8334703588428275"/>
          <c:h val="0.79703891848706132"/>
        </c:manualLayout>
      </c:layout>
      <c:barChart>
        <c:barDir val="col"/>
        <c:grouping val="stacked"/>
        <c:varyColors val="0"/>
        <c:ser>
          <c:idx val="1"/>
          <c:order val="0"/>
          <c:tx>
            <c:strRef>
              <c:f>Resultados!$AM$61</c:f>
              <c:strCache>
                <c:ptCount val="1"/>
                <c:pt idx="0">
                  <c:v>Zci</c:v>
                </c:pt>
              </c:strCache>
            </c:strRef>
          </c:tx>
          <c:spPr>
            <a:solidFill>
              <a:schemeClr val="tx1">
                <a:lumMod val="50000"/>
                <a:lumOff val="50000"/>
              </a:schemeClr>
            </a:solidFill>
            <a:ln>
              <a:noFill/>
            </a:ln>
            <a:effectLst/>
          </c:spPr>
          <c:invertIfNegative val="0"/>
          <c:cat>
            <c:numRef>
              <c:f>Resultados!$AL$62:$AL$65</c:f>
              <c:numCache>
                <c:formatCode>General</c:formatCode>
                <c:ptCount val="4"/>
                <c:pt idx="0">
                  <c:v>5</c:v>
                </c:pt>
                <c:pt idx="1">
                  <c:v>10</c:v>
                </c:pt>
                <c:pt idx="2">
                  <c:v>15</c:v>
                </c:pt>
                <c:pt idx="3">
                  <c:v>20</c:v>
                </c:pt>
              </c:numCache>
            </c:numRef>
          </c:cat>
          <c:val>
            <c:numRef>
              <c:f>Resultados!$AM$62:$AM$65</c:f>
              <c:numCache>
                <c:formatCode>General</c:formatCode>
                <c:ptCount val="4"/>
                <c:pt idx="0">
                  <c:v>20.148450584624339</c:v>
                </c:pt>
                <c:pt idx="1">
                  <c:v>22.730462761143855</c:v>
                </c:pt>
                <c:pt idx="2">
                  <c:v>24.496701917692992</c:v>
                </c:pt>
                <c:pt idx="3">
                  <c:v>28.425151814577124</c:v>
                </c:pt>
              </c:numCache>
            </c:numRef>
          </c:val>
          <c:extLst>
            <c:ext xmlns:c16="http://schemas.microsoft.com/office/drawing/2014/chart" uri="{C3380CC4-5D6E-409C-BE32-E72D297353CC}">
              <c16:uniqueId val="{00000000-16DF-FC4C-9F77-6AA3ED5CAE41}"/>
            </c:ext>
          </c:extLst>
        </c:ser>
        <c:ser>
          <c:idx val="0"/>
          <c:order val="1"/>
          <c:tx>
            <c:strRef>
              <c:f>Resultados!$AN$61</c:f>
              <c:strCache>
                <c:ptCount val="1"/>
                <c:pt idx="0">
                  <c:v>Zom</c:v>
                </c:pt>
              </c:strCache>
            </c:strRef>
          </c:tx>
          <c:spPr>
            <a:solidFill>
              <a:schemeClr val="tx1"/>
            </a:solidFill>
            <a:ln>
              <a:noFill/>
            </a:ln>
            <a:effectLst/>
          </c:spPr>
          <c:invertIfNegative val="0"/>
          <c:cat>
            <c:numRef>
              <c:f>Resultados!$AL$62:$AL$65</c:f>
              <c:numCache>
                <c:formatCode>General</c:formatCode>
                <c:ptCount val="4"/>
                <c:pt idx="0">
                  <c:v>5</c:v>
                </c:pt>
                <c:pt idx="1">
                  <c:v>10</c:v>
                </c:pt>
                <c:pt idx="2">
                  <c:v>15</c:v>
                </c:pt>
                <c:pt idx="3">
                  <c:v>20</c:v>
                </c:pt>
              </c:numCache>
            </c:numRef>
          </c:cat>
          <c:val>
            <c:numRef>
              <c:f>Resultados!$AN$62:$AN$65</c:f>
              <c:numCache>
                <c:formatCode>General</c:formatCode>
                <c:ptCount val="4"/>
                <c:pt idx="0">
                  <c:v>5.0441765229072146</c:v>
                </c:pt>
                <c:pt idx="1">
                  <c:v>5.4700855911838149</c:v>
                </c:pt>
                <c:pt idx="2">
                  <c:v>5.8959946594604169</c:v>
                </c:pt>
                <c:pt idx="3">
                  <c:v>6.3219037277370198</c:v>
                </c:pt>
              </c:numCache>
            </c:numRef>
          </c:val>
          <c:extLst>
            <c:ext xmlns:c16="http://schemas.microsoft.com/office/drawing/2014/chart" uri="{C3380CC4-5D6E-409C-BE32-E72D297353CC}">
              <c16:uniqueId val="{00000001-16DF-FC4C-9F77-6AA3ED5CAE41}"/>
            </c:ext>
          </c:extLst>
        </c:ser>
        <c:ser>
          <c:idx val="2"/>
          <c:order val="2"/>
          <c:tx>
            <c:strRef>
              <c:f>Resultados!$AO$61</c:f>
              <c:strCache>
                <c:ptCount val="1"/>
                <c:pt idx="0">
                  <c:v>Cd</c:v>
                </c:pt>
              </c:strCache>
            </c:strRef>
          </c:tx>
          <c:spPr>
            <a:solidFill>
              <a:schemeClr val="bg1">
                <a:lumMod val="75000"/>
              </a:schemeClr>
            </a:solidFill>
            <a:ln>
              <a:noFill/>
            </a:ln>
            <a:effectLst/>
          </c:spPr>
          <c:invertIfNegative val="0"/>
          <c:cat>
            <c:numRef>
              <c:f>Resultados!$AL$62:$AL$65</c:f>
              <c:numCache>
                <c:formatCode>General</c:formatCode>
                <c:ptCount val="4"/>
                <c:pt idx="0">
                  <c:v>5</c:v>
                </c:pt>
                <c:pt idx="1">
                  <c:v>10</c:v>
                </c:pt>
                <c:pt idx="2">
                  <c:v>15</c:v>
                </c:pt>
                <c:pt idx="3">
                  <c:v>20</c:v>
                </c:pt>
              </c:numCache>
            </c:numRef>
          </c:cat>
          <c:val>
            <c:numRef>
              <c:f>Resultados!$AO$62:$AO$65</c:f>
              <c:numCache>
                <c:formatCode>General</c:formatCode>
                <c:ptCount val="4"/>
                <c:pt idx="0">
                  <c:v>219.55850000000001</c:v>
                </c:pt>
                <c:pt idx="1">
                  <c:v>216.84299999999999</c:v>
                </c:pt>
                <c:pt idx="2">
                  <c:v>278.24199999999996</c:v>
                </c:pt>
                <c:pt idx="3">
                  <c:v>346.71855000000005</c:v>
                </c:pt>
              </c:numCache>
            </c:numRef>
          </c:val>
          <c:extLst>
            <c:ext xmlns:c16="http://schemas.microsoft.com/office/drawing/2014/chart" uri="{C3380CC4-5D6E-409C-BE32-E72D297353CC}">
              <c16:uniqueId val="{00000002-16DF-FC4C-9F77-6AA3ED5CAE41}"/>
            </c:ext>
          </c:extLst>
        </c:ser>
        <c:dLbls>
          <c:showLegendKey val="0"/>
          <c:showVal val="0"/>
          <c:showCatName val="0"/>
          <c:showSerName val="0"/>
          <c:showPercent val="0"/>
          <c:showBubbleSize val="0"/>
        </c:dLbls>
        <c:gapWidth val="150"/>
        <c:overlap val="100"/>
        <c:axId val="374374079"/>
        <c:axId val="374380735"/>
      </c:barChart>
      <c:catAx>
        <c:axId val="374374079"/>
        <c:scaling>
          <c:orientation val="minMax"/>
        </c:scaling>
        <c:delete val="0"/>
        <c:axPos val="b"/>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600" b="0" i="0" baseline="0">
                    <a:effectLst/>
                  </a:rPr>
                  <a:t>Hexane to SCGs ratio (mL/g)</a:t>
                </a:r>
                <a:endParaRPr lang="en-US" sz="600">
                  <a:effectLst/>
                </a:endParaRPr>
              </a:p>
            </c:rich>
          </c:tx>
          <c:layout>
            <c:manualLayout>
              <c:xMode val="edge"/>
              <c:yMode val="edge"/>
              <c:x val="0.3677612412329867"/>
              <c:y val="0.90940191761617339"/>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74380735"/>
        <c:crossesAt val="0"/>
        <c:auto val="1"/>
        <c:lblAlgn val="ctr"/>
        <c:lblOffset val="100"/>
        <c:noMultiLvlLbl val="0"/>
      </c:catAx>
      <c:valAx>
        <c:axId val="374380735"/>
        <c:scaling>
          <c:orientation val="minMax"/>
          <c:max val="1000"/>
          <c:min val="0"/>
        </c:scaling>
        <c:delete val="0"/>
        <c:axPos val="l"/>
        <c:title>
          <c:tx>
            <c:rich>
              <a:bodyPr rot="-54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Cost rate ($/h) </a:t>
                </a:r>
              </a:p>
            </c:rich>
          </c:tx>
          <c:overlay val="0"/>
          <c:spPr>
            <a:noFill/>
            <a:ln>
              <a:noFill/>
            </a:ln>
            <a:effectLst/>
          </c:spPr>
          <c:txPr>
            <a:bodyPr rot="-54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74374079"/>
        <c:crosses val="autoZero"/>
        <c:crossBetween val="between"/>
        <c:majorUnit val="200"/>
      </c:valAx>
      <c:spPr>
        <a:noFill/>
        <a:ln w="3175">
          <a:solidFill>
            <a:schemeClr val="tx1"/>
          </a:solidFill>
        </a:ln>
        <a:effectLst/>
      </c:spPr>
    </c:plotArea>
    <c:legend>
      <c:legendPos val="l"/>
      <c:layout>
        <c:manualLayout>
          <c:xMode val="edge"/>
          <c:yMode val="edge"/>
          <c:x val="0.42525677863855721"/>
          <c:y val="7.0549890280108413E-2"/>
          <c:w val="0.51010319463700293"/>
          <c:h val="0.10862437145459176"/>
        </c:manualLayout>
      </c:layout>
      <c:overlay val="1"/>
      <c:spPr>
        <a:noFill/>
        <a:ln>
          <a:noFill/>
        </a:ln>
        <a:effectLst/>
      </c:spPr>
      <c:txPr>
        <a:bodyPr rot="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6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72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b)</a:t>
            </a:r>
          </a:p>
        </c:rich>
      </c:tx>
      <c:layout>
        <c:manualLayout>
          <c:xMode val="edge"/>
          <c:yMode val="edge"/>
          <c:x val="0.15628770320040633"/>
          <c:y val="5.9545962039449202E-2"/>
        </c:manualLayout>
      </c:layout>
      <c:overlay val="0"/>
      <c:spPr>
        <a:noFill/>
        <a:ln>
          <a:noFill/>
        </a:ln>
        <a:effectLst/>
      </c:spPr>
      <c:txPr>
        <a:bodyPr rot="0" spcFirstLastPara="1" vertOverflow="ellipsis" vert="horz" wrap="square" anchor="ctr" anchorCtr="1"/>
        <a:lstStyle/>
        <a:p>
          <a:pPr>
            <a:defRPr sz="72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3409943290485085"/>
          <c:y val="3.2723311546840952E-2"/>
          <c:w val="0.82339184163871937"/>
          <c:h val="0.79703891848706132"/>
        </c:manualLayout>
      </c:layout>
      <c:barChart>
        <c:barDir val="col"/>
        <c:grouping val="stacked"/>
        <c:varyColors val="0"/>
        <c:ser>
          <c:idx val="1"/>
          <c:order val="0"/>
          <c:tx>
            <c:strRef>
              <c:f>Resultados!$AM$61</c:f>
              <c:strCache>
                <c:ptCount val="1"/>
                <c:pt idx="0">
                  <c:v>Zci</c:v>
                </c:pt>
              </c:strCache>
            </c:strRef>
          </c:tx>
          <c:spPr>
            <a:solidFill>
              <a:schemeClr val="bg1">
                <a:lumMod val="50000"/>
              </a:schemeClr>
            </a:solidFill>
            <a:ln>
              <a:noFill/>
            </a:ln>
            <a:effectLst/>
          </c:spPr>
          <c:invertIfNegative val="0"/>
          <c:cat>
            <c:numRef>
              <c:f>Resultados!$AL$67:$AL$70</c:f>
              <c:numCache>
                <c:formatCode>General</c:formatCode>
                <c:ptCount val="4"/>
                <c:pt idx="0">
                  <c:v>4.17</c:v>
                </c:pt>
                <c:pt idx="1">
                  <c:v>10</c:v>
                </c:pt>
                <c:pt idx="2">
                  <c:v>15</c:v>
                </c:pt>
                <c:pt idx="3">
                  <c:v>20</c:v>
                </c:pt>
              </c:numCache>
            </c:numRef>
          </c:cat>
          <c:val>
            <c:numRef>
              <c:f>Resultados!$AM$67:$AM$70</c:f>
              <c:numCache>
                <c:formatCode>General</c:formatCode>
                <c:ptCount val="4"/>
                <c:pt idx="0">
                  <c:v>24.119000005592117</c:v>
                </c:pt>
                <c:pt idx="1">
                  <c:v>25.999612769608788</c:v>
                </c:pt>
                <c:pt idx="2">
                  <c:v>27.613721969393701</c:v>
                </c:pt>
                <c:pt idx="3">
                  <c:v>39.887726564899907</c:v>
                </c:pt>
              </c:numCache>
            </c:numRef>
          </c:val>
          <c:extLst>
            <c:ext xmlns:c16="http://schemas.microsoft.com/office/drawing/2014/chart" uri="{C3380CC4-5D6E-409C-BE32-E72D297353CC}">
              <c16:uniqueId val="{00000000-0A00-D74E-8731-BE703281FA1D}"/>
            </c:ext>
          </c:extLst>
        </c:ser>
        <c:ser>
          <c:idx val="0"/>
          <c:order val="1"/>
          <c:tx>
            <c:strRef>
              <c:f>Resultados!$AN$61</c:f>
              <c:strCache>
                <c:ptCount val="1"/>
                <c:pt idx="0">
                  <c:v>Zom</c:v>
                </c:pt>
              </c:strCache>
            </c:strRef>
          </c:tx>
          <c:spPr>
            <a:solidFill>
              <a:schemeClr val="tx1"/>
            </a:solidFill>
            <a:ln>
              <a:noFill/>
            </a:ln>
            <a:effectLst/>
          </c:spPr>
          <c:invertIfNegative val="0"/>
          <c:cat>
            <c:numRef>
              <c:f>Resultados!$AL$67:$AL$70</c:f>
              <c:numCache>
                <c:formatCode>General</c:formatCode>
                <c:ptCount val="4"/>
                <c:pt idx="0">
                  <c:v>4.17</c:v>
                </c:pt>
                <c:pt idx="1">
                  <c:v>10</c:v>
                </c:pt>
                <c:pt idx="2">
                  <c:v>15</c:v>
                </c:pt>
                <c:pt idx="3">
                  <c:v>20</c:v>
                </c:pt>
              </c:numCache>
            </c:numRef>
          </c:cat>
          <c:val>
            <c:numRef>
              <c:f>Resultados!$AN$67:$AN$70</c:f>
              <c:numCache>
                <c:formatCode>General</c:formatCode>
                <c:ptCount val="4"/>
                <c:pt idx="0">
                  <c:v>7.1737218642902221</c:v>
                </c:pt>
                <c:pt idx="1">
                  <c:v>7.5996309325668223</c:v>
                </c:pt>
                <c:pt idx="2">
                  <c:v>8.0255400008434243</c:v>
                </c:pt>
                <c:pt idx="3">
                  <c:v>8.4514490691200255</c:v>
                </c:pt>
              </c:numCache>
            </c:numRef>
          </c:val>
          <c:extLst>
            <c:ext xmlns:c16="http://schemas.microsoft.com/office/drawing/2014/chart" uri="{C3380CC4-5D6E-409C-BE32-E72D297353CC}">
              <c16:uniqueId val="{00000001-0A00-D74E-8731-BE703281FA1D}"/>
            </c:ext>
          </c:extLst>
        </c:ser>
        <c:ser>
          <c:idx val="2"/>
          <c:order val="2"/>
          <c:tx>
            <c:strRef>
              <c:f>Resultados!$AO$61</c:f>
              <c:strCache>
                <c:ptCount val="1"/>
                <c:pt idx="0">
                  <c:v>Cd</c:v>
                </c:pt>
              </c:strCache>
            </c:strRef>
          </c:tx>
          <c:spPr>
            <a:solidFill>
              <a:schemeClr val="bg1">
                <a:lumMod val="75000"/>
              </a:schemeClr>
            </a:solidFill>
            <a:ln>
              <a:noFill/>
            </a:ln>
            <a:effectLst/>
          </c:spPr>
          <c:invertIfNegative val="0"/>
          <c:cat>
            <c:numRef>
              <c:f>Resultados!$AL$67:$AL$70</c:f>
              <c:numCache>
                <c:formatCode>General</c:formatCode>
                <c:ptCount val="4"/>
                <c:pt idx="0">
                  <c:v>4.17</c:v>
                </c:pt>
                <c:pt idx="1">
                  <c:v>10</c:v>
                </c:pt>
                <c:pt idx="2">
                  <c:v>15</c:v>
                </c:pt>
                <c:pt idx="3">
                  <c:v>20</c:v>
                </c:pt>
              </c:numCache>
            </c:numRef>
          </c:cat>
          <c:val>
            <c:numRef>
              <c:f>Resultados!$AO$67:$AO$70</c:f>
              <c:numCache>
                <c:formatCode>General</c:formatCode>
                <c:ptCount val="4"/>
                <c:pt idx="0">
                  <c:v>753.93000000000006</c:v>
                </c:pt>
                <c:pt idx="1">
                  <c:v>1003.6560000000001</c:v>
                </c:pt>
                <c:pt idx="2">
                  <c:v>1132.32</c:v>
                </c:pt>
                <c:pt idx="3">
                  <c:v>1708.3319999999999</c:v>
                </c:pt>
              </c:numCache>
            </c:numRef>
          </c:val>
          <c:extLst>
            <c:ext xmlns:c16="http://schemas.microsoft.com/office/drawing/2014/chart" uri="{C3380CC4-5D6E-409C-BE32-E72D297353CC}">
              <c16:uniqueId val="{00000002-0A00-D74E-8731-BE703281FA1D}"/>
            </c:ext>
          </c:extLst>
        </c:ser>
        <c:dLbls>
          <c:showLegendKey val="0"/>
          <c:showVal val="0"/>
          <c:showCatName val="0"/>
          <c:showSerName val="0"/>
          <c:showPercent val="0"/>
          <c:showBubbleSize val="0"/>
        </c:dLbls>
        <c:gapWidth val="150"/>
        <c:overlap val="100"/>
        <c:axId val="374374079"/>
        <c:axId val="374380735"/>
      </c:barChart>
      <c:catAx>
        <c:axId val="374374079"/>
        <c:scaling>
          <c:orientation val="minMax"/>
        </c:scaling>
        <c:delete val="0"/>
        <c:axPos val="b"/>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600" b="0" i="0" baseline="0">
                    <a:effectLst/>
                  </a:rPr>
                  <a:t>Hexane to SCGs ratio (mL/g)</a:t>
                </a:r>
                <a:endParaRPr lang="en-US" sz="600">
                  <a:effectLst/>
                </a:endParaRPr>
              </a:p>
            </c:rich>
          </c:tx>
          <c:layout>
            <c:manualLayout>
              <c:xMode val="edge"/>
              <c:yMode val="edge"/>
              <c:x val="0.3677612412329867"/>
              <c:y val="0.90940191761617339"/>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74380735"/>
        <c:crossesAt val="0"/>
        <c:auto val="1"/>
        <c:lblAlgn val="ctr"/>
        <c:lblOffset val="100"/>
        <c:noMultiLvlLbl val="0"/>
      </c:catAx>
      <c:valAx>
        <c:axId val="374380735"/>
        <c:scaling>
          <c:orientation val="minMax"/>
          <c:max val="1800"/>
          <c:min val="0"/>
        </c:scaling>
        <c:delete val="0"/>
        <c:axPos val="l"/>
        <c:title>
          <c:tx>
            <c:rich>
              <a:bodyPr rot="-54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Cost rate ($/h) </a:t>
                </a:r>
              </a:p>
            </c:rich>
          </c:tx>
          <c:overlay val="0"/>
          <c:spPr>
            <a:noFill/>
            <a:ln>
              <a:noFill/>
            </a:ln>
            <a:effectLst/>
          </c:spPr>
          <c:txPr>
            <a:bodyPr rot="-54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74374079"/>
        <c:crosses val="autoZero"/>
        <c:crossBetween val="between"/>
        <c:majorUnit val="300"/>
      </c:valAx>
      <c:spPr>
        <a:noFill/>
        <a:ln w="3175">
          <a:solidFill>
            <a:schemeClr val="tx1"/>
          </a:solidFill>
        </a:ln>
        <a:effectLst/>
      </c:spPr>
    </c:plotArea>
    <c:legend>
      <c:legendPos val="l"/>
      <c:layout>
        <c:manualLayout>
          <c:xMode val="edge"/>
          <c:yMode val="edge"/>
          <c:x val="0.27404710121920245"/>
          <c:y val="5.5629760087209046E-2"/>
          <c:w val="0.51010319463700293"/>
          <c:h val="0.10862437145459176"/>
        </c:manualLayout>
      </c:layout>
      <c:overlay val="1"/>
      <c:spPr>
        <a:noFill/>
        <a:ln>
          <a:noFill/>
        </a:ln>
        <a:effectLst/>
      </c:spPr>
      <c:txPr>
        <a:bodyPr rot="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6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C2E718-C190-2B45-8E04-AA1F80316C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8869</Words>
  <Characters>107555</Characters>
  <Application>Microsoft Office Word</Application>
  <DocSecurity>0</DocSecurity>
  <Lines>896</Lines>
  <Paragraphs>25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126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Diana Lucia Tinoco Caicedo</cp:lastModifiedBy>
  <cp:revision>2</cp:revision>
  <cp:lastPrinted>2015-05-12T18:31:00Z</cp:lastPrinted>
  <dcterms:created xsi:type="dcterms:W3CDTF">2023-04-10T14:12:00Z</dcterms:created>
  <dcterms:modified xsi:type="dcterms:W3CDTF">2023-04-10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case-studies-in-thermal-engineering</vt:lpwstr>
  </property>
  <property fmtid="{D5CDD505-2E9C-101B-9397-08002B2CF9AE}" pid="5" name="Mendeley Recent Style Name 0_1">
    <vt:lpwstr>Case Studies in Thermal Engineering</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computers-and-chemical-engineering</vt:lpwstr>
  </property>
  <property fmtid="{D5CDD505-2E9C-101B-9397-08002B2CF9AE}" pid="9" name="Mendeley Recent Style Name 2_1">
    <vt:lpwstr>Computers and Chemical Engineering</vt:lpwstr>
  </property>
  <property fmtid="{D5CDD505-2E9C-101B-9397-08002B2CF9AE}" pid="10" name="Mendeley Recent Style Id 3_1">
    <vt:lpwstr>http://www.zotero.org/styles/energies</vt:lpwstr>
  </property>
  <property fmtid="{D5CDD505-2E9C-101B-9397-08002B2CF9AE}" pid="11" name="Mendeley Recent Style Name 3_1">
    <vt:lpwstr>Energies</vt:lpwstr>
  </property>
  <property fmtid="{D5CDD505-2E9C-101B-9397-08002B2CF9AE}" pid="12" name="Mendeley Recent Style Id 4_1">
    <vt:lpwstr>http://www.zotero.org/styles/energy-conversion-and-management</vt:lpwstr>
  </property>
  <property fmtid="{D5CDD505-2E9C-101B-9397-08002B2CF9AE}" pid="13" name="Mendeley Recent Style Name 4_1">
    <vt:lpwstr>Energy Conversion and Management</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sustainable-chemical-processes</vt:lpwstr>
  </property>
  <property fmtid="{D5CDD505-2E9C-101B-9397-08002B2CF9AE}" pid="21" name="Mendeley Recent Style Name 8_1">
    <vt:lpwstr>Sustainable Chemical Processes</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Document_1">
    <vt:lpwstr>True</vt:lpwstr>
  </property>
  <property fmtid="{D5CDD505-2E9C-101B-9397-08002B2CF9AE}" pid="25" name="Mendeley Unique User Id_1">
    <vt:lpwstr>1fba8ea9-772f-34f2-b474-f7a1b3aca0f7</vt:lpwstr>
  </property>
  <property fmtid="{D5CDD505-2E9C-101B-9397-08002B2CF9AE}" pid="26" name="Mendeley Citation Style_1">
    <vt:lpwstr>http://www.zotero.org/styles/computers-and-chemical-engineering</vt:lpwstr>
  </property>
</Properties>
</file>